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F15922" w14:textId="0890AB16" w:rsidR="006D1F88" w:rsidRPr="007A6DCA" w:rsidRDefault="00595F37" w:rsidP="006D1F88">
      <w:pPr>
        <w:pStyle w:val="Kopfzeile"/>
        <w:tabs>
          <w:tab w:val="clear" w:pos="4536"/>
          <w:tab w:val="clear" w:pos="9072"/>
          <w:tab w:val="left" w:pos="1125"/>
        </w:tabs>
      </w:pPr>
      <w:r>
        <w:rPr>
          <w:noProof/>
        </w:rPr>
        <w:drawing>
          <wp:anchor distT="0" distB="0" distL="114300" distR="114300" simplePos="0" relativeHeight="251656704" behindDoc="0" locked="0" layoutInCell="1" allowOverlap="1" wp14:anchorId="25CBE645" wp14:editId="48AF21B9">
            <wp:simplePos x="0" y="0"/>
            <wp:positionH relativeFrom="column">
              <wp:posOffset>-13970</wp:posOffset>
            </wp:positionH>
            <wp:positionV relativeFrom="paragraph">
              <wp:posOffset>165735</wp:posOffset>
            </wp:positionV>
            <wp:extent cx="1436370" cy="774065"/>
            <wp:effectExtent l="0" t="0" r="0" b="0"/>
            <wp:wrapSquare wrapText="bothSides"/>
            <wp:docPr id="1754191747" name="Bild 6" descr="BFH_Logo_A_defren_100_RGB_1302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descr="BFH_Logo_A_defren_100_RGB_130220.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36370" cy="774065"/>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57728" behindDoc="0" locked="0" layoutInCell="1" allowOverlap="1" wp14:anchorId="1042913F" wp14:editId="675C8C5E">
                <wp:simplePos x="0" y="0"/>
                <wp:positionH relativeFrom="column">
                  <wp:posOffset>3364230</wp:posOffset>
                </wp:positionH>
                <wp:positionV relativeFrom="paragraph">
                  <wp:posOffset>-13970</wp:posOffset>
                </wp:positionV>
                <wp:extent cx="2232025" cy="533400"/>
                <wp:effectExtent l="0" t="0" r="0" b="0"/>
                <wp:wrapSquare wrapText="bothSides"/>
                <wp:docPr id="8998592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533400"/>
                        </a:xfrm>
                        <a:prstGeom prst="rect">
                          <a:avLst/>
                        </a:prstGeom>
                        <a:solidFill>
                          <a:srgbClr val="FFFFFF"/>
                        </a:solidFill>
                        <a:ln w="9525">
                          <a:noFill/>
                          <a:miter lim="800000"/>
                          <a:headEnd/>
                          <a:tailEnd/>
                        </a:ln>
                      </wps:spPr>
                      <wps:txbx>
                        <w:txbxContent>
                          <w:p w14:paraId="0FD5DAC8" w14:textId="5910885C" w:rsidR="006D1F88" w:rsidRPr="007A6DCA" w:rsidRDefault="006D1F88" w:rsidP="006D1F88">
                            <w:pPr>
                              <w:rPr>
                                <w:rFonts w:ascii="Calibri" w:hAnsi="Calibri"/>
                                <w:color w:val="2F5496"/>
                                <w:sz w:val="16"/>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1042913F" id="_x0000_t202" coordsize="21600,21600" o:spt="202" path="m,l,21600r21600,l21600,xe">
                <v:stroke joinstyle="miter"/>
                <v:path gradientshapeok="t" o:connecttype="rect"/>
              </v:shapetype>
              <v:shape id="Textfeld 2" o:spid="_x0000_s1026" type="#_x0000_t202" style="position:absolute;margin-left:264.9pt;margin-top:-1.1pt;width:175.75pt;height:42pt;z-index:2516577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" stroked="f">
                <v:textbox>
                  <w:txbxContent>
                    <w:p w14:paraId="0FD5DAC8" w14:textId="5910885C" w:rsidR="006D1F88" w:rsidRPr="007A6DCA" w:rsidRDefault="006D1F88" w:rsidP="006D1F88">
                      <w:pPr>
                        <w:rPr>
                          <w:rFonts w:ascii="Calibri" w:hAnsi="Calibri"/>
                          <w:color w:val="2F5496"/>
                          <w:sz w:val="16"/>
                        </w:rPr>
                      </w:pPr>
                    </w:p>
                  </w:txbxContent>
                </v:textbox>
                <w10:wrap type="square"/>
              </v:shape>
            </w:pict>
          </mc:Fallback>
        </mc:AlternateContent>
      </w:r>
      <w:r w:rsidR="006D1F88" w:rsidRPr="007A6DCA">
        <w:tab/>
      </w:r>
    </w:p>
    <w:p w14:paraId="10F54638" w14:textId="77777777" w:rsidR="006D1F88" w:rsidRPr="007A6DCA" w:rsidRDefault="006D1F88" w:rsidP="006D1F88">
      <w:pPr>
        <w:pStyle w:val="Kopfzeile"/>
        <w:tabs>
          <w:tab w:val="clear" w:pos="4536"/>
          <w:tab w:val="clear" w:pos="9072"/>
          <w:tab w:val="left" w:pos="1125"/>
        </w:tabs>
      </w:pPr>
      <w:r w:rsidRPr="007A6DCA">
        <w:tab/>
      </w:r>
    </w:p>
    <w:p w14:paraId="2C939628" w14:textId="77777777" w:rsidR="006D1F88" w:rsidRPr="007A6DCA" w:rsidRDefault="006D1F88" w:rsidP="006D1F88">
      <w:pPr>
        <w:pStyle w:val="Kopfzeile"/>
        <w:tabs>
          <w:tab w:val="clear" w:pos="4536"/>
          <w:tab w:val="clear" w:pos="9072"/>
          <w:tab w:val="left" w:pos="1125"/>
        </w:tabs>
      </w:pPr>
      <w:r w:rsidRPr="007A6DCA">
        <w:tab/>
      </w:r>
    </w:p>
    <w:p w14:paraId="557D41F0" w14:textId="7618D016" w:rsidR="00B015CB" w:rsidRPr="007A6DCA" w:rsidRDefault="001607FC" w:rsidP="001607FC">
      <w:pPr>
        <w:pBdr>
          <w:bottom w:val="single" w:sz="4" w:space="1" w:color="auto"/>
        </w:pBdr>
        <w:tabs>
          <w:tab w:val="left" w:pos="1125"/>
        </w:tabs>
      </w:pPr>
      <w:r w:rsidRPr="007A6DCA">
        <w:tab/>
      </w:r>
    </w:p>
    <w:p w14:paraId="587D1730" w14:textId="77777777" w:rsidR="006D1F88" w:rsidRPr="007A6DCA" w:rsidRDefault="006D1F88" w:rsidP="00B015CB">
      <w:pPr>
        <w:pBdr>
          <w:bottom w:val="single" w:sz="4" w:space="1" w:color="auto"/>
        </w:pBdr>
      </w:pPr>
    </w:p>
    <w:p w14:paraId="557D41F1" w14:textId="77777777" w:rsidR="00B015CB" w:rsidRPr="007A6DCA" w:rsidRDefault="00B015CB" w:rsidP="00B015CB"/>
    <w:p w14:paraId="557D41F2" w14:textId="77777777" w:rsidR="00B015CB" w:rsidRPr="007A6DCA" w:rsidRDefault="00B015CB" w:rsidP="00B015CB"/>
    <w:p w14:paraId="557D41F3" w14:textId="77777777" w:rsidR="00B015CB" w:rsidRPr="007A6DCA" w:rsidRDefault="00B015CB" w:rsidP="00B015CB"/>
    <w:p w14:paraId="557D41F5" w14:textId="39C356EC" w:rsidR="00B015CB" w:rsidRPr="007A6DCA" w:rsidRDefault="00FD3EED" w:rsidP="00B7422C">
      <w:pPr>
        <w:pStyle w:val="Titelblatt1"/>
        <w:jc w:val="left"/>
      </w:pPr>
      <w:r>
        <w:t>Anleitung</w:t>
      </w:r>
      <w:r w:rsidR="0038697C" w:rsidRPr="0038697C">
        <w:t xml:space="preserve"> </w:t>
      </w:r>
      <w:proofErr w:type="spellStart"/>
      <w:r w:rsidR="0038697C" w:rsidRPr="0038697C">
        <w:t>Full</w:t>
      </w:r>
      <w:proofErr w:type="spellEnd"/>
      <w:r w:rsidR="0038697C" w:rsidRPr="0038697C">
        <w:t>-Stack App für Sprachübungen</w:t>
      </w:r>
    </w:p>
    <w:p w14:paraId="557D41F6" w14:textId="77777777" w:rsidR="00B015CB" w:rsidRPr="007A6DCA" w:rsidRDefault="00B015CB" w:rsidP="00B015CB">
      <w:pPr>
        <w:pStyle w:val="Titelblatt5"/>
        <w:jc w:val="left"/>
      </w:pPr>
    </w:p>
    <w:p w14:paraId="557D41F7" w14:textId="77777777" w:rsidR="00B015CB" w:rsidRPr="007A6DCA" w:rsidRDefault="00B015CB" w:rsidP="00B015CB">
      <w:pPr>
        <w:pStyle w:val="Titelblatt5"/>
        <w:jc w:val="left"/>
      </w:pPr>
    </w:p>
    <w:p w14:paraId="557D41F8" w14:textId="77777777" w:rsidR="00B015CB" w:rsidRPr="007A6DCA" w:rsidRDefault="00B015CB" w:rsidP="00B015CB">
      <w:pPr>
        <w:pStyle w:val="Titelblatt5"/>
        <w:jc w:val="left"/>
      </w:pPr>
    </w:p>
    <w:p w14:paraId="557D41FC" w14:textId="77777777" w:rsidR="00B015CB" w:rsidRPr="007A6DCA" w:rsidRDefault="00B015CB" w:rsidP="00B015CB">
      <w:pPr>
        <w:pStyle w:val="Titelblatt5"/>
        <w:jc w:val="left"/>
      </w:pPr>
    </w:p>
    <w:p w14:paraId="557D41FD" w14:textId="77777777" w:rsidR="00B015CB" w:rsidRPr="007A6DCA" w:rsidRDefault="00B015CB" w:rsidP="00B015CB">
      <w:pPr>
        <w:pStyle w:val="Titelblatt5"/>
        <w:jc w:val="left"/>
      </w:pPr>
    </w:p>
    <w:p w14:paraId="557D41FF" w14:textId="77777777" w:rsidR="00B015CB" w:rsidRPr="007A6DCA" w:rsidRDefault="00B015CB" w:rsidP="00B015CB">
      <w:pPr>
        <w:pStyle w:val="Titelblatt5"/>
        <w:jc w:val="left"/>
      </w:pPr>
    </w:p>
    <w:p w14:paraId="557D4200" w14:textId="77777777" w:rsidR="00B015CB" w:rsidRPr="007A6DCA" w:rsidRDefault="00B015CB" w:rsidP="00B015CB">
      <w:pPr>
        <w:pStyle w:val="Titelblatt5"/>
        <w:jc w:val="left"/>
      </w:pPr>
    </w:p>
    <w:p w14:paraId="557D4201" w14:textId="77777777" w:rsidR="00B015CB" w:rsidRPr="007A6DCA" w:rsidRDefault="00B015CB" w:rsidP="00B015CB">
      <w:pPr>
        <w:pStyle w:val="Titelblatt5"/>
        <w:jc w:val="left"/>
      </w:pPr>
    </w:p>
    <w:p w14:paraId="557D4202" w14:textId="77777777" w:rsidR="00B015CB" w:rsidRPr="007A6DCA" w:rsidRDefault="00B015CB" w:rsidP="00B015CB">
      <w:pPr>
        <w:pStyle w:val="Titelblatt5"/>
        <w:jc w:val="left"/>
      </w:pPr>
    </w:p>
    <w:p w14:paraId="557D4203" w14:textId="77777777" w:rsidR="00B015CB" w:rsidRPr="007A6DCA" w:rsidRDefault="00B015CB" w:rsidP="00B015CB">
      <w:pPr>
        <w:pStyle w:val="Titelblatt5"/>
        <w:jc w:val="left"/>
      </w:pPr>
    </w:p>
    <w:p w14:paraId="557D4205" w14:textId="77777777" w:rsidR="00B015CB" w:rsidRPr="007A6DCA" w:rsidRDefault="00B015CB" w:rsidP="00B015CB">
      <w:pPr>
        <w:pStyle w:val="Titelblatt5"/>
        <w:jc w:val="left"/>
      </w:pPr>
    </w:p>
    <w:p w14:paraId="557D4206" w14:textId="77777777" w:rsidR="00B015CB" w:rsidRPr="007A6DCA" w:rsidRDefault="00B015CB" w:rsidP="00B015CB">
      <w:pPr>
        <w:pStyle w:val="Titelblatt5"/>
        <w:jc w:val="left"/>
      </w:pPr>
    </w:p>
    <w:p w14:paraId="557D4212" w14:textId="049B87DB" w:rsidR="00FD3EED" w:rsidRPr="007A6DCA" w:rsidRDefault="00B015CB" w:rsidP="00FD3EED">
      <w:pPr>
        <w:rPr>
          <w:rStyle w:val="berschriftInhalt"/>
        </w:rPr>
      </w:pPr>
      <w:r w:rsidRPr="007A6DCA">
        <w:br w:type="page"/>
      </w:r>
      <w:r w:rsidR="00FD3EED" w:rsidRPr="007A6DCA">
        <w:rPr>
          <w:rStyle w:val="berschriftInhalt"/>
        </w:rPr>
        <w:lastRenderedPageBreak/>
        <w:t xml:space="preserve"> </w:t>
      </w:r>
    </w:p>
    <w:p w14:paraId="557D4218" w14:textId="18C2339B" w:rsidR="00B015CB" w:rsidRPr="00760C5E" w:rsidRDefault="00A25521">
      <w:pPr>
        <w:rPr>
          <w:b/>
          <w:bCs/>
          <w:sz w:val="32"/>
        </w:rPr>
      </w:pPr>
      <w:r w:rsidRPr="007A6DCA">
        <w:rPr>
          <w:rStyle w:val="berschriftInhalt"/>
        </w:rPr>
        <w:t>Inhalt</w:t>
      </w:r>
    </w:p>
    <w:p w14:paraId="23E272CB" w14:textId="069A72A2" w:rsidR="00AB05D1" w:rsidRDefault="00B015CB">
      <w:pPr>
        <w:pStyle w:val="Verzeichnis1"/>
        <w:rPr>
          <w:rFonts w:ascii="Calibri" w:hAnsi="Calibri"/>
          <w:b w:val="0"/>
          <w:kern w:val="2"/>
          <w:sz w:val="24"/>
          <w:szCs w:val="24"/>
          <w:lang w:eastAsia="de-CH"/>
        </w:rPr>
      </w:pPr>
      <w:r w:rsidRPr="007A6DCA">
        <w:rPr>
          <w:noProof w:val="0"/>
        </w:rPr>
        <w:fldChar w:fldCharType="begin"/>
      </w:r>
      <w:r w:rsidRPr="007A6DCA">
        <w:rPr>
          <w:noProof w:val="0"/>
        </w:rPr>
        <w:instrText xml:space="preserve"> </w:instrText>
      </w:r>
      <w:r w:rsidR="0034789A" w:rsidRPr="007A6DCA">
        <w:rPr>
          <w:noProof w:val="0"/>
        </w:rPr>
        <w:instrText>TOC</w:instrText>
      </w:r>
      <w:r w:rsidRPr="007A6DCA">
        <w:rPr>
          <w:noProof w:val="0"/>
        </w:rPr>
        <w:instrText xml:space="preserve"> \o "1-4" </w:instrText>
      </w:r>
      <w:r w:rsidRPr="007A6DCA">
        <w:rPr>
          <w:noProof w:val="0"/>
        </w:rPr>
        <w:fldChar w:fldCharType="separate"/>
      </w:r>
      <w:r w:rsidR="00AB05D1">
        <w:t>1.</w:t>
      </w:r>
      <w:r w:rsidR="00AB05D1">
        <w:rPr>
          <w:rFonts w:ascii="Calibri" w:hAnsi="Calibri"/>
          <w:b w:val="0"/>
          <w:kern w:val="2"/>
          <w:sz w:val="24"/>
          <w:szCs w:val="24"/>
          <w:lang w:eastAsia="de-CH"/>
        </w:rPr>
        <w:tab/>
      </w:r>
      <w:r w:rsidR="00AB05D1">
        <w:t>Einleitung</w:t>
      </w:r>
      <w:r w:rsidR="00AB05D1">
        <w:tab/>
      </w:r>
      <w:r w:rsidR="00AB05D1">
        <w:fldChar w:fldCharType="begin"/>
      </w:r>
      <w:r w:rsidR="00AB05D1">
        <w:instrText xml:space="preserve"> PAGEREF _Toc167307251 \h </w:instrText>
      </w:r>
      <w:r w:rsidR="00AB05D1">
        <w:fldChar w:fldCharType="separate"/>
      </w:r>
      <w:r w:rsidR="00AB05D1">
        <w:t>6</w:t>
      </w:r>
      <w:r w:rsidR="00AB05D1">
        <w:fldChar w:fldCharType="end"/>
      </w:r>
    </w:p>
    <w:p w14:paraId="415AA445" w14:textId="0D33C01E" w:rsidR="00AB05D1" w:rsidRDefault="00AB05D1">
      <w:pPr>
        <w:pStyle w:val="Verzeichnis2"/>
        <w:rPr>
          <w:rFonts w:ascii="Calibri" w:hAnsi="Calibri"/>
          <w:kern w:val="2"/>
          <w:sz w:val="24"/>
          <w:szCs w:val="24"/>
          <w:lang w:eastAsia="de-CH"/>
        </w:rPr>
      </w:pPr>
      <w:r>
        <w:t>1.1.</w:t>
      </w:r>
      <w:r>
        <w:rPr>
          <w:rFonts w:ascii="Calibri" w:hAnsi="Calibri"/>
          <w:kern w:val="2"/>
          <w:sz w:val="24"/>
          <w:szCs w:val="24"/>
          <w:lang w:eastAsia="de-CH"/>
        </w:rPr>
        <w:tab/>
      </w:r>
      <w:r>
        <w:t>Ausgangslage</w:t>
      </w:r>
      <w:r>
        <w:tab/>
      </w:r>
      <w:r>
        <w:fldChar w:fldCharType="begin"/>
      </w:r>
      <w:r>
        <w:instrText xml:space="preserve"> PAGEREF _Toc167307252 \h </w:instrText>
      </w:r>
      <w:r>
        <w:fldChar w:fldCharType="separate"/>
      </w:r>
      <w:r>
        <w:t>6</w:t>
      </w:r>
      <w:r>
        <w:fldChar w:fldCharType="end"/>
      </w:r>
    </w:p>
    <w:p w14:paraId="4D5CD2B1" w14:textId="56F33B56" w:rsidR="00AB05D1" w:rsidRDefault="00AB05D1">
      <w:pPr>
        <w:pStyle w:val="Verzeichnis2"/>
        <w:rPr>
          <w:rFonts w:ascii="Calibri" w:hAnsi="Calibri"/>
          <w:kern w:val="2"/>
          <w:sz w:val="24"/>
          <w:szCs w:val="24"/>
          <w:lang w:eastAsia="de-CH"/>
        </w:rPr>
      </w:pPr>
      <w:r>
        <w:t>1.2.</w:t>
      </w:r>
      <w:r>
        <w:rPr>
          <w:rFonts w:ascii="Calibri" w:hAnsi="Calibri"/>
          <w:kern w:val="2"/>
          <w:sz w:val="24"/>
          <w:szCs w:val="24"/>
          <w:lang w:eastAsia="de-CH"/>
        </w:rPr>
        <w:tab/>
      </w:r>
      <w:r>
        <w:t>Problemstellung</w:t>
      </w:r>
      <w:r>
        <w:tab/>
      </w:r>
      <w:r>
        <w:fldChar w:fldCharType="begin"/>
      </w:r>
      <w:r>
        <w:instrText xml:space="preserve"> PAGEREF _Toc167307253 \h </w:instrText>
      </w:r>
      <w:r>
        <w:fldChar w:fldCharType="separate"/>
      </w:r>
      <w:r>
        <w:t>6</w:t>
      </w:r>
      <w:r>
        <w:fldChar w:fldCharType="end"/>
      </w:r>
    </w:p>
    <w:p w14:paraId="7D0BB227" w14:textId="60D082B7" w:rsidR="00AB05D1" w:rsidRDefault="00AB05D1">
      <w:pPr>
        <w:pStyle w:val="Verzeichnis2"/>
        <w:rPr>
          <w:rFonts w:ascii="Calibri" w:hAnsi="Calibri"/>
          <w:kern w:val="2"/>
          <w:sz w:val="24"/>
          <w:szCs w:val="24"/>
          <w:lang w:eastAsia="de-CH"/>
        </w:rPr>
      </w:pPr>
      <w:r>
        <w:t>1.3.</w:t>
      </w:r>
      <w:r>
        <w:rPr>
          <w:rFonts w:ascii="Calibri" w:hAnsi="Calibri"/>
          <w:kern w:val="2"/>
          <w:sz w:val="24"/>
          <w:szCs w:val="24"/>
          <w:lang w:eastAsia="de-CH"/>
        </w:rPr>
        <w:tab/>
      </w:r>
      <w:r>
        <w:t>Idee und Relevanz</w:t>
      </w:r>
      <w:r>
        <w:tab/>
      </w:r>
      <w:r>
        <w:fldChar w:fldCharType="begin"/>
      </w:r>
      <w:r>
        <w:instrText xml:space="preserve"> PAGEREF _Toc167307254 \h </w:instrText>
      </w:r>
      <w:r>
        <w:fldChar w:fldCharType="separate"/>
      </w:r>
      <w:r>
        <w:t>6</w:t>
      </w:r>
      <w:r>
        <w:fldChar w:fldCharType="end"/>
      </w:r>
    </w:p>
    <w:p w14:paraId="44BE8AEA" w14:textId="2B3B63F3" w:rsidR="00AB05D1" w:rsidRDefault="00AB05D1">
      <w:pPr>
        <w:pStyle w:val="Verzeichnis2"/>
        <w:rPr>
          <w:rFonts w:ascii="Calibri" w:hAnsi="Calibri"/>
          <w:kern w:val="2"/>
          <w:sz w:val="24"/>
          <w:szCs w:val="24"/>
          <w:lang w:eastAsia="de-CH"/>
        </w:rPr>
      </w:pPr>
      <w:r>
        <w:t>1.4.</w:t>
      </w:r>
      <w:r>
        <w:rPr>
          <w:rFonts w:ascii="Calibri" w:hAnsi="Calibri"/>
          <w:kern w:val="2"/>
          <w:sz w:val="24"/>
          <w:szCs w:val="24"/>
          <w:lang w:eastAsia="de-CH"/>
        </w:rPr>
        <w:tab/>
      </w:r>
      <w:r>
        <w:t>Zielsetzung</w:t>
      </w:r>
      <w:r>
        <w:tab/>
      </w:r>
      <w:r>
        <w:fldChar w:fldCharType="begin"/>
      </w:r>
      <w:r>
        <w:instrText xml:space="preserve"> PAGEREF _Toc167307255 \h </w:instrText>
      </w:r>
      <w:r>
        <w:fldChar w:fldCharType="separate"/>
      </w:r>
      <w:r>
        <w:t>7</w:t>
      </w:r>
      <w:r>
        <w:fldChar w:fldCharType="end"/>
      </w:r>
    </w:p>
    <w:p w14:paraId="5CE3F984" w14:textId="2729D7BA" w:rsidR="00AB05D1" w:rsidRDefault="00AB05D1">
      <w:pPr>
        <w:pStyle w:val="Verzeichnis3"/>
        <w:rPr>
          <w:rFonts w:ascii="Calibri" w:hAnsi="Calibri"/>
          <w:kern w:val="2"/>
          <w:sz w:val="24"/>
          <w:szCs w:val="24"/>
          <w:lang w:eastAsia="de-CH"/>
        </w:rPr>
      </w:pPr>
      <w:r>
        <w:t>1.4.1.</w:t>
      </w:r>
      <w:r>
        <w:rPr>
          <w:rFonts w:ascii="Calibri" w:hAnsi="Calibri"/>
          <w:kern w:val="2"/>
          <w:sz w:val="24"/>
          <w:szCs w:val="24"/>
          <w:lang w:eastAsia="de-CH"/>
        </w:rPr>
        <w:tab/>
      </w:r>
      <w:r>
        <w:t>Nebenziel</w:t>
      </w:r>
      <w:r>
        <w:tab/>
      </w:r>
      <w:r>
        <w:fldChar w:fldCharType="begin"/>
      </w:r>
      <w:r>
        <w:instrText xml:space="preserve"> PAGEREF _Toc167307256 \h </w:instrText>
      </w:r>
      <w:r>
        <w:fldChar w:fldCharType="separate"/>
      </w:r>
      <w:r>
        <w:t>7</w:t>
      </w:r>
      <w:r>
        <w:fldChar w:fldCharType="end"/>
      </w:r>
    </w:p>
    <w:p w14:paraId="30E813DF" w14:textId="6124E8B4" w:rsidR="00AB05D1" w:rsidRDefault="00AB05D1">
      <w:pPr>
        <w:pStyle w:val="Verzeichnis2"/>
        <w:rPr>
          <w:rFonts w:ascii="Calibri" w:hAnsi="Calibri"/>
          <w:kern w:val="2"/>
          <w:sz w:val="24"/>
          <w:szCs w:val="24"/>
          <w:lang w:eastAsia="de-CH"/>
        </w:rPr>
      </w:pPr>
      <w:r>
        <w:t>1.5.</w:t>
      </w:r>
      <w:r>
        <w:rPr>
          <w:rFonts w:ascii="Calibri" w:hAnsi="Calibri"/>
          <w:kern w:val="2"/>
          <w:sz w:val="24"/>
          <w:szCs w:val="24"/>
          <w:lang w:eastAsia="de-CH"/>
        </w:rPr>
        <w:tab/>
      </w:r>
      <w:r>
        <w:t>Abgrenzung</w:t>
      </w:r>
      <w:r>
        <w:tab/>
      </w:r>
      <w:r>
        <w:fldChar w:fldCharType="begin"/>
      </w:r>
      <w:r>
        <w:instrText xml:space="preserve"> PAGEREF _Toc167307257 \h </w:instrText>
      </w:r>
      <w:r>
        <w:fldChar w:fldCharType="separate"/>
      </w:r>
      <w:r>
        <w:t>8</w:t>
      </w:r>
      <w:r>
        <w:fldChar w:fldCharType="end"/>
      </w:r>
    </w:p>
    <w:p w14:paraId="524F2076" w14:textId="4B2E9A32" w:rsidR="00AB05D1" w:rsidRDefault="00AB05D1">
      <w:pPr>
        <w:pStyle w:val="Verzeichnis1"/>
        <w:rPr>
          <w:rFonts w:ascii="Calibri" w:hAnsi="Calibri"/>
          <w:b w:val="0"/>
          <w:kern w:val="2"/>
          <w:sz w:val="24"/>
          <w:szCs w:val="24"/>
          <w:lang w:eastAsia="de-CH"/>
        </w:rPr>
      </w:pPr>
      <w:r>
        <w:t>2.</w:t>
      </w:r>
      <w:r>
        <w:rPr>
          <w:rFonts w:ascii="Calibri" w:hAnsi="Calibri"/>
          <w:b w:val="0"/>
          <w:kern w:val="2"/>
          <w:sz w:val="24"/>
          <w:szCs w:val="24"/>
          <w:lang w:eastAsia="de-CH"/>
        </w:rPr>
        <w:tab/>
      </w:r>
      <w:r>
        <w:t>Theoretische Grundlagen</w:t>
      </w:r>
      <w:r>
        <w:tab/>
      </w:r>
      <w:r>
        <w:fldChar w:fldCharType="begin"/>
      </w:r>
      <w:r>
        <w:instrText xml:space="preserve"> PAGEREF _Toc167307258 \h </w:instrText>
      </w:r>
      <w:r>
        <w:fldChar w:fldCharType="separate"/>
      </w:r>
      <w:r>
        <w:t>9</w:t>
      </w:r>
      <w:r>
        <w:fldChar w:fldCharType="end"/>
      </w:r>
    </w:p>
    <w:p w14:paraId="409D2F86" w14:textId="5C5A808A" w:rsidR="00AB05D1" w:rsidRPr="007412AD" w:rsidRDefault="00AB05D1">
      <w:pPr>
        <w:pStyle w:val="Verzeichnis2"/>
        <w:rPr>
          <w:rFonts w:ascii="Calibri" w:hAnsi="Calibri"/>
          <w:kern w:val="2"/>
          <w:sz w:val="24"/>
          <w:szCs w:val="24"/>
          <w:lang w:val="en-GB" w:eastAsia="de-CH"/>
        </w:rPr>
      </w:pPr>
      <w:r w:rsidRPr="007412AD">
        <w:rPr>
          <w:lang w:val="en-GB"/>
        </w:rPr>
        <w:t>2.1.</w:t>
      </w:r>
      <w:r w:rsidRPr="007412AD">
        <w:rPr>
          <w:rFonts w:ascii="Calibri" w:hAnsi="Calibri"/>
          <w:kern w:val="2"/>
          <w:sz w:val="24"/>
          <w:szCs w:val="24"/>
          <w:lang w:val="en-GB" w:eastAsia="de-CH"/>
        </w:rPr>
        <w:tab/>
      </w:r>
      <w:r w:rsidRPr="007412AD">
        <w:rPr>
          <w:lang w:val="en-GB"/>
        </w:rPr>
        <w:t>Web-Scraping-Technologie</w:t>
      </w:r>
      <w:r w:rsidRPr="007412AD">
        <w:rPr>
          <w:lang w:val="en-GB"/>
        </w:rPr>
        <w:tab/>
      </w:r>
      <w:r>
        <w:fldChar w:fldCharType="begin"/>
      </w:r>
      <w:r w:rsidRPr="007412AD">
        <w:rPr>
          <w:lang w:val="en-GB"/>
        </w:rPr>
        <w:instrText xml:space="preserve"> PAGEREF _Toc167307259 \h </w:instrText>
      </w:r>
      <w:r>
        <w:fldChar w:fldCharType="separate"/>
      </w:r>
      <w:r w:rsidRPr="007412AD">
        <w:rPr>
          <w:lang w:val="en-GB"/>
        </w:rPr>
        <w:t>9</w:t>
      </w:r>
      <w:r>
        <w:fldChar w:fldCharType="end"/>
      </w:r>
    </w:p>
    <w:p w14:paraId="69350DA8" w14:textId="31AD4AB7" w:rsidR="00AB05D1" w:rsidRPr="00FD3EED" w:rsidRDefault="00AB05D1">
      <w:pPr>
        <w:pStyle w:val="Verzeichnis3"/>
        <w:rPr>
          <w:rFonts w:ascii="Calibri" w:hAnsi="Calibri"/>
          <w:kern w:val="2"/>
          <w:sz w:val="24"/>
          <w:szCs w:val="24"/>
          <w:lang w:val="en-GB" w:eastAsia="de-CH"/>
        </w:rPr>
      </w:pPr>
      <w:r w:rsidRPr="00FD3EED">
        <w:rPr>
          <w:lang w:val="en-GB"/>
        </w:rPr>
        <w:t>2.1.1.</w:t>
      </w:r>
      <w:r w:rsidRPr="00FD3EED">
        <w:rPr>
          <w:rFonts w:ascii="Calibri" w:hAnsi="Calibri"/>
          <w:kern w:val="2"/>
          <w:sz w:val="24"/>
          <w:szCs w:val="24"/>
          <w:lang w:val="en-GB" w:eastAsia="de-CH"/>
        </w:rPr>
        <w:tab/>
      </w:r>
      <w:r w:rsidRPr="00FD3EED">
        <w:rPr>
          <w:lang w:val="en-GB"/>
        </w:rPr>
        <w:t>Web Scraping</w:t>
      </w:r>
      <w:r w:rsidRPr="00FD3EED">
        <w:rPr>
          <w:lang w:val="en-GB"/>
        </w:rPr>
        <w:tab/>
      </w:r>
      <w:r>
        <w:fldChar w:fldCharType="begin"/>
      </w:r>
      <w:r w:rsidRPr="00FD3EED">
        <w:rPr>
          <w:lang w:val="en-GB"/>
        </w:rPr>
        <w:instrText xml:space="preserve"> PAGEREF _Toc167307260 \h </w:instrText>
      </w:r>
      <w:r>
        <w:fldChar w:fldCharType="separate"/>
      </w:r>
      <w:r w:rsidRPr="00FD3EED">
        <w:rPr>
          <w:lang w:val="en-GB"/>
        </w:rPr>
        <w:t>9</w:t>
      </w:r>
      <w:r>
        <w:fldChar w:fldCharType="end"/>
      </w:r>
    </w:p>
    <w:p w14:paraId="3359C80A" w14:textId="596651DA" w:rsidR="00AB05D1" w:rsidRPr="007412AD" w:rsidRDefault="00AB05D1">
      <w:pPr>
        <w:pStyle w:val="Verzeichnis3"/>
        <w:rPr>
          <w:rFonts w:ascii="Calibri" w:hAnsi="Calibri"/>
          <w:kern w:val="2"/>
          <w:sz w:val="24"/>
          <w:szCs w:val="24"/>
          <w:lang w:eastAsia="de-CH"/>
        </w:rPr>
      </w:pPr>
      <w:r w:rsidRPr="007412AD">
        <w:t>2.1.2.</w:t>
      </w:r>
      <w:r w:rsidRPr="007412AD">
        <w:rPr>
          <w:rFonts w:ascii="Calibri" w:hAnsi="Calibri"/>
          <w:kern w:val="2"/>
          <w:sz w:val="24"/>
          <w:szCs w:val="24"/>
          <w:lang w:eastAsia="de-CH"/>
        </w:rPr>
        <w:tab/>
      </w:r>
      <w:r w:rsidRPr="007412AD">
        <w:t>Python</w:t>
      </w:r>
      <w:r w:rsidRPr="007412AD">
        <w:tab/>
      </w:r>
      <w:r>
        <w:fldChar w:fldCharType="begin"/>
      </w:r>
      <w:r w:rsidRPr="007412AD">
        <w:instrText xml:space="preserve"> PAGEREF _Toc167307261 \h </w:instrText>
      </w:r>
      <w:r>
        <w:fldChar w:fldCharType="separate"/>
      </w:r>
      <w:r w:rsidRPr="007412AD">
        <w:t>10</w:t>
      </w:r>
      <w:r>
        <w:fldChar w:fldCharType="end"/>
      </w:r>
    </w:p>
    <w:p w14:paraId="165BF197" w14:textId="1D6BFAE0" w:rsidR="00AB05D1" w:rsidRPr="007412AD" w:rsidRDefault="00AB05D1">
      <w:pPr>
        <w:pStyle w:val="Verzeichnis3"/>
        <w:rPr>
          <w:rFonts w:ascii="Calibri" w:hAnsi="Calibri"/>
          <w:kern w:val="2"/>
          <w:sz w:val="24"/>
          <w:szCs w:val="24"/>
          <w:lang w:eastAsia="de-CH"/>
        </w:rPr>
      </w:pPr>
      <w:r w:rsidRPr="007412AD">
        <w:t>2.1.3.</w:t>
      </w:r>
      <w:r w:rsidRPr="007412AD">
        <w:rPr>
          <w:rFonts w:ascii="Calibri" w:hAnsi="Calibri"/>
          <w:kern w:val="2"/>
          <w:sz w:val="24"/>
          <w:szCs w:val="24"/>
          <w:lang w:eastAsia="de-CH"/>
        </w:rPr>
        <w:tab/>
      </w:r>
      <w:r w:rsidRPr="007412AD">
        <w:t>BeautifulSoup</w:t>
      </w:r>
      <w:r w:rsidRPr="007412AD">
        <w:tab/>
      </w:r>
      <w:r>
        <w:fldChar w:fldCharType="begin"/>
      </w:r>
      <w:r w:rsidRPr="007412AD">
        <w:instrText xml:space="preserve"> PAGEREF _Toc167307262 \h </w:instrText>
      </w:r>
      <w:r>
        <w:fldChar w:fldCharType="separate"/>
      </w:r>
      <w:r w:rsidRPr="007412AD">
        <w:t>10</w:t>
      </w:r>
      <w:r>
        <w:fldChar w:fldCharType="end"/>
      </w:r>
    </w:p>
    <w:p w14:paraId="604FEC0B" w14:textId="60F8829B" w:rsidR="00AB05D1" w:rsidRPr="007412AD" w:rsidRDefault="00AB05D1">
      <w:pPr>
        <w:pStyle w:val="Verzeichnis3"/>
        <w:rPr>
          <w:rFonts w:ascii="Calibri" w:hAnsi="Calibri"/>
          <w:kern w:val="2"/>
          <w:sz w:val="24"/>
          <w:szCs w:val="24"/>
          <w:lang w:eastAsia="de-CH"/>
        </w:rPr>
      </w:pPr>
      <w:r w:rsidRPr="007412AD">
        <w:t>2.1.4.</w:t>
      </w:r>
      <w:r w:rsidRPr="007412AD">
        <w:rPr>
          <w:rFonts w:ascii="Calibri" w:hAnsi="Calibri"/>
          <w:kern w:val="2"/>
          <w:sz w:val="24"/>
          <w:szCs w:val="24"/>
          <w:lang w:eastAsia="de-CH"/>
        </w:rPr>
        <w:tab/>
      </w:r>
      <w:r w:rsidRPr="007412AD">
        <w:t>Scrapy</w:t>
      </w:r>
      <w:r w:rsidRPr="007412AD">
        <w:tab/>
      </w:r>
      <w:r>
        <w:fldChar w:fldCharType="begin"/>
      </w:r>
      <w:r w:rsidRPr="007412AD">
        <w:instrText xml:space="preserve"> PAGEREF _Toc167307263 \h </w:instrText>
      </w:r>
      <w:r>
        <w:fldChar w:fldCharType="separate"/>
      </w:r>
      <w:r w:rsidRPr="007412AD">
        <w:t>10</w:t>
      </w:r>
      <w:r>
        <w:fldChar w:fldCharType="end"/>
      </w:r>
    </w:p>
    <w:p w14:paraId="751F590E" w14:textId="12E46E7E" w:rsidR="00AB05D1" w:rsidRDefault="00AB05D1">
      <w:pPr>
        <w:pStyle w:val="Verzeichnis3"/>
        <w:rPr>
          <w:rFonts w:ascii="Calibri" w:hAnsi="Calibri"/>
          <w:kern w:val="2"/>
          <w:sz w:val="24"/>
          <w:szCs w:val="24"/>
          <w:lang w:eastAsia="de-CH"/>
        </w:rPr>
      </w:pPr>
      <w:r>
        <w:t>2.1.5.</w:t>
      </w:r>
      <w:r>
        <w:rPr>
          <w:rFonts w:ascii="Calibri" w:hAnsi="Calibri"/>
          <w:kern w:val="2"/>
          <w:sz w:val="24"/>
          <w:szCs w:val="24"/>
          <w:lang w:eastAsia="de-CH"/>
        </w:rPr>
        <w:tab/>
      </w:r>
      <w:r>
        <w:t>Selenium</w:t>
      </w:r>
      <w:r>
        <w:tab/>
      </w:r>
      <w:r>
        <w:fldChar w:fldCharType="begin"/>
      </w:r>
      <w:r>
        <w:instrText xml:space="preserve"> PAGEREF _Toc167307264 \h </w:instrText>
      </w:r>
      <w:r>
        <w:fldChar w:fldCharType="separate"/>
      </w:r>
      <w:r>
        <w:t>10</w:t>
      </w:r>
      <w:r>
        <w:fldChar w:fldCharType="end"/>
      </w:r>
    </w:p>
    <w:p w14:paraId="4EA85FFA" w14:textId="21DBD7AF" w:rsidR="00AB05D1" w:rsidRDefault="00AB05D1">
      <w:pPr>
        <w:pStyle w:val="Verzeichnis2"/>
        <w:rPr>
          <w:rFonts w:ascii="Calibri" w:hAnsi="Calibri"/>
          <w:kern w:val="2"/>
          <w:sz w:val="24"/>
          <w:szCs w:val="24"/>
          <w:lang w:eastAsia="de-CH"/>
        </w:rPr>
      </w:pPr>
      <w:r>
        <w:t>2.2.</w:t>
      </w:r>
      <w:r>
        <w:rPr>
          <w:rFonts w:ascii="Calibri" w:hAnsi="Calibri"/>
          <w:kern w:val="2"/>
          <w:sz w:val="24"/>
          <w:szCs w:val="24"/>
          <w:lang w:eastAsia="de-CH"/>
        </w:rPr>
        <w:tab/>
      </w:r>
      <w:r>
        <w:t>Datenbanktechnologie</w:t>
      </w:r>
      <w:r>
        <w:tab/>
      </w:r>
      <w:r>
        <w:fldChar w:fldCharType="begin"/>
      </w:r>
      <w:r>
        <w:instrText xml:space="preserve"> PAGEREF _Toc167307265 \h </w:instrText>
      </w:r>
      <w:r>
        <w:fldChar w:fldCharType="separate"/>
      </w:r>
      <w:r>
        <w:t>11</w:t>
      </w:r>
      <w:r>
        <w:fldChar w:fldCharType="end"/>
      </w:r>
    </w:p>
    <w:p w14:paraId="2C76D742" w14:textId="62DA76DB" w:rsidR="00AB05D1" w:rsidRDefault="00AB05D1">
      <w:pPr>
        <w:pStyle w:val="Verzeichnis3"/>
        <w:rPr>
          <w:rFonts w:ascii="Calibri" w:hAnsi="Calibri"/>
          <w:kern w:val="2"/>
          <w:sz w:val="24"/>
          <w:szCs w:val="24"/>
          <w:lang w:eastAsia="de-CH"/>
        </w:rPr>
      </w:pPr>
      <w:r>
        <w:t>2.2.1.</w:t>
      </w:r>
      <w:r>
        <w:rPr>
          <w:rFonts w:ascii="Calibri" w:hAnsi="Calibri"/>
          <w:kern w:val="2"/>
          <w:sz w:val="24"/>
          <w:szCs w:val="24"/>
          <w:lang w:eastAsia="de-CH"/>
        </w:rPr>
        <w:tab/>
      </w:r>
      <w:r>
        <w:t>Daten</w:t>
      </w:r>
      <w:r>
        <w:tab/>
      </w:r>
      <w:r>
        <w:fldChar w:fldCharType="begin"/>
      </w:r>
      <w:r>
        <w:instrText xml:space="preserve"> PAGEREF _Toc167307266 \h </w:instrText>
      </w:r>
      <w:r>
        <w:fldChar w:fldCharType="separate"/>
      </w:r>
      <w:r>
        <w:t>11</w:t>
      </w:r>
      <w:r>
        <w:fldChar w:fldCharType="end"/>
      </w:r>
    </w:p>
    <w:p w14:paraId="662CC5DB" w14:textId="0DF008BF" w:rsidR="00AB05D1" w:rsidRPr="00FD3EED" w:rsidRDefault="00AB05D1">
      <w:pPr>
        <w:pStyle w:val="Verzeichnis3"/>
        <w:rPr>
          <w:rFonts w:ascii="Calibri" w:hAnsi="Calibri"/>
          <w:kern w:val="2"/>
          <w:sz w:val="24"/>
          <w:szCs w:val="24"/>
          <w:lang w:eastAsia="de-CH"/>
        </w:rPr>
      </w:pPr>
      <w:r w:rsidRPr="00FD3EED">
        <w:t>2.2.2.</w:t>
      </w:r>
      <w:r w:rsidRPr="00FD3EED">
        <w:rPr>
          <w:rFonts w:ascii="Calibri" w:hAnsi="Calibri"/>
          <w:kern w:val="2"/>
          <w:sz w:val="24"/>
          <w:szCs w:val="24"/>
          <w:lang w:eastAsia="de-CH"/>
        </w:rPr>
        <w:tab/>
      </w:r>
      <w:r w:rsidRPr="00FD3EED">
        <w:t>Datenbank</w:t>
      </w:r>
      <w:r w:rsidRPr="00FD3EED">
        <w:tab/>
      </w:r>
      <w:r>
        <w:fldChar w:fldCharType="begin"/>
      </w:r>
      <w:r w:rsidRPr="00FD3EED">
        <w:instrText xml:space="preserve"> PAGEREF _Toc167307267 \h </w:instrText>
      </w:r>
      <w:r>
        <w:fldChar w:fldCharType="separate"/>
      </w:r>
      <w:r w:rsidRPr="00FD3EED">
        <w:t>11</w:t>
      </w:r>
      <w:r>
        <w:fldChar w:fldCharType="end"/>
      </w:r>
    </w:p>
    <w:p w14:paraId="5EAF5C51" w14:textId="15695043" w:rsidR="00AB05D1" w:rsidRPr="00FD3EED" w:rsidRDefault="00AB05D1">
      <w:pPr>
        <w:pStyle w:val="Verzeichnis3"/>
        <w:rPr>
          <w:rFonts w:ascii="Calibri" w:hAnsi="Calibri"/>
          <w:kern w:val="2"/>
          <w:sz w:val="24"/>
          <w:szCs w:val="24"/>
          <w:lang w:eastAsia="de-CH"/>
        </w:rPr>
      </w:pPr>
      <w:r w:rsidRPr="00FD3EED">
        <w:t>2.2.3.</w:t>
      </w:r>
      <w:r w:rsidRPr="00FD3EED">
        <w:rPr>
          <w:rFonts w:ascii="Calibri" w:hAnsi="Calibri"/>
          <w:kern w:val="2"/>
          <w:sz w:val="24"/>
          <w:szCs w:val="24"/>
          <w:lang w:eastAsia="de-CH"/>
        </w:rPr>
        <w:tab/>
      </w:r>
      <w:r w:rsidRPr="00FD3EED">
        <w:t>MongoDB</w:t>
      </w:r>
      <w:r w:rsidRPr="00FD3EED">
        <w:tab/>
      </w:r>
      <w:r>
        <w:fldChar w:fldCharType="begin"/>
      </w:r>
      <w:r w:rsidRPr="00FD3EED">
        <w:instrText xml:space="preserve"> PAGEREF _Toc167307268 \h </w:instrText>
      </w:r>
      <w:r>
        <w:fldChar w:fldCharType="separate"/>
      </w:r>
      <w:r w:rsidRPr="00FD3EED">
        <w:t>11</w:t>
      </w:r>
      <w:r>
        <w:fldChar w:fldCharType="end"/>
      </w:r>
    </w:p>
    <w:p w14:paraId="08756FA3" w14:textId="53867C3B" w:rsidR="00AB05D1" w:rsidRPr="007412AD" w:rsidRDefault="00AB05D1">
      <w:pPr>
        <w:pStyle w:val="Verzeichnis3"/>
        <w:rPr>
          <w:rFonts w:ascii="Calibri" w:hAnsi="Calibri"/>
          <w:kern w:val="2"/>
          <w:sz w:val="24"/>
          <w:szCs w:val="24"/>
          <w:lang w:eastAsia="de-CH"/>
        </w:rPr>
      </w:pPr>
      <w:r w:rsidRPr="007412AD">
        <w:t>2.2.4.</w:t>
      </w:r>
      <w:r w:rsidRPr="007412AD">
        <w:rPr>
          <w:rFonts w:ascii="Calibri" w:hAnsi="Calibri"/>
          <w:kern w:val="2"/>
          <w:sz w:val="24"/>
          <w:szCs w:val="24"/>
          <w:lang w:eastAsia="de-CH"/>
        </w:rPr>
        <w:tab/>
      </w:r>
      <w:r w:rsidRPr="007412AD">
        <w:t>Dokument – MongoDB</w:t>
      </w:r>
      <w:r w:rsidRPr="007412AD">
        <w:tab/>
      </w:r>
      <w:r>
        <w:fldChar w:fldCharType="begin"/>
      </w:r>
      <w:r w:rsidRPr="007412AD">
        <w:instrText xml:space="preserve"> PAGEREF _Toc167307269 \h </w:instrText>
      </w:r>
      <w:r>
        <w:fldChar w:fldCharType="separate"/>
      </w:r>
      <w:r w:rsidRPr="007412AD">
        <w:t>12</w:t>
      </w:r>
      <w:r>
        <w:fldChar w:fldCharType="end"/>
      </w:r>
    </w:p>
    <w:p w14:paraId="1C487C63" w14:textId="453C5808" w:rsidR="00AB05D1" w:rsidRDefault="00AB05D1">
      <w:pPr>
        <w:pStyle w:val="Verzeichnis3"/>
        <w:rPr>
          <w:rFonts w:ascii="Calibri" w:hAnsi="Calibri"/>
          <w:kern w:val="2"/>
          <w:sz w:val="24"/>
          <w:szCs w:val="24"/>
          <w:lang w:val="en-US" w:eastAsia="de-CH"/>
        </w:rPr>
      </w:pPr>
      <w:r w:rsidRPr="00AB05D1">
        <w:rPr>
          <w:lang w:val="en-US"/>
        </w:rPr>
        <w:t>2.2.5.</w:t>
      </w:r>
      <w:r>
        <w:rPr>
          <w:rFonts w:ascii="Calibri" w:hAnsi="Calibri"/>
          <w:kern w:val="2"/>
          <w:sz w:val="24"/>
          <w:szCs w:val="24"/>
          <w:lang w:val="en-US" w:eastAsia="de-CH"/>
        </w:rPr>
        <w:tab/>
      </w:r>
      <w:r w:rsidRPr="00AB05D1">
        <w:rPr>
          <w:lang w:val="en-US"/>
        </w:rPr>
        <w:t>Sammlung – MongoDB</w:t>
      </w:r>
      <w:r w:rsidRPr="00AB05D1">
        <w:rPr>
          <w:lang w:val="en-US"/>
        </w:rPr>
        <w:tab/>
      </w:r>
      <w:r>
        <w:fldChar w:fldCharType="begin"/>
      </w:r>
      <w:r w:rsidRPr="00AB05D1">
        <w:rPr>
          <w:lang w:val="en-US"/>
        </w:rPr>
        <w:instrText xml:space="preserve"> PAGEREF _Toc167307270 \h </w:instrText>
      </w:r>
      <w:r>
        <w:fldChar w:fldCharType="separate"/>
      </w:r>
      <w:r w:rsidRPr="00AB05D1">
        <w:rPr>
          <w:lang w:val="en-US"/>
        </w:rPr>
        <w:t>12</w:t>
      </w:r>
      <w:r>
        <w:fldChar w:fldCharType="end"/>
      </w:r>
    </w:p>
    <w:p w14:paraId="23D88FF9" w14:textId="2B9042D1" w:rsidR="00AB05D1" w:rsidRDefault="00AB05D1">
      <w:pPr>
        <w:pStyle w:val="Verzeichnis3"/>
        <w:rPr>
          <w:rFonts w:ascii="Calibri" w:hAnsi="Calibri"/>
          <w:kern w:val="2"/>
          <w:sz w:val="24"/>
          <w:szCs w:val="24"/>
          <w:lang w:val="en-US" w:eastAsia="de-CH"/>
        </w:rPr>
      </w:pPr>
      <w:r w:rsidRPr="00AB05D1">
        <w:rPr>
          <w:lang w:val="en-US"/>
        </w:rPr>
        <w:t>2.2.6.</w:t>
      </w:r>
      <w:r>
        <w:rPr>
          <w:rFonts w:ascii="Calibri" w:hAnsi="Calibri"/>
          <w:kern w:val="2"/>
          <w:sz w:val="24"/>
          <w:szCs w:val="24"/>
          <w:lang w:val="en-US" w:eastAsia="de-CH"/>
        </w:rPr>
        <w:tab/>
      </w:r>
      <w:r w:rsidRPr="00AB05D1">
        <w:rPr>
          <w:lang w:val="en-US"/>
        </w:rPr>
        <w:t>MongoDB-Compass</w:t>
      </w:r>
      <w:r w:rsidRPr="00AB05D1">
        <w:rPr>
          <w:lang w:val="en-US"/>
        </w:rPr>
        <w:tab/>
      </w:r>
      <w:r>
        <w:fldChar w:fldCharType="begin"/>
      </w:r>
      <w:r w:rsidRPr="00AB05D1">
        <w:rPr>
          <w:lang w:val="en-US"/>
        </w:rPr>
        <w:instrText xml:space="preserve"> PAGEREF _Toc167307271 \h </w:instrText>
      </w:r>
      <w:r>
        <w:fldChar w:fldCharType="separate"/>
      </w:r>
      <w:r w:rsidRPr="00AB05D1">
        <w:rPr>
          <w:lang w:val="en-US"/>
        </w:rPr>
        <w:t>12</w:t>
      </w:r>
      <w:r>
        <w:fldChar w:fldCharType="end"/>
      </w:r>
    </w:p>
    <w:p w14:paraId="46180B2A" w14:textId="1B72178D" w:rsidR="00AB05D1" w:rsidRDefault="00AB05D1">
      <w:pPr>
        <w:pStyle w:val="Verzeichnis3"/>
        <w:rPr>
          <w:rFonts w:ascii="Calibri" w:hAnsi="Calibri"/>
          <w:kern w:val="2"/>
          <w:sz w:val="24"/>
          <w:szCs w:val="24"/>
          <w:lang w:val="en-US" w:eastAsia="de-CH"/>
        </w:rPr>
      </w:pPr>
      <w:r w:rsidRPr="00AB05D1">
        <w:rPr>
          <w:lang w:val="en-US"/>
        </w:rPr>
        <w:t>2.2.7.</w:t>
      </w:r>
      <w:r>
        <w:rPr>
          <w:rFonts w:ascii="Calibri" w:hAnsi="Calibri"/>
          <w:kern w:val="2"/>
          <w:sz w:val="24"/>
          <w:szCs w:val="24"/>
          <w:lang w:val="en-US" w:eastAsia="de-CH"/>
        </w:rPr>
        <w:tab/>
      </w:r>
      <w:r w:rsidRPr="00AB05D1">
        <w:rPr>
          <w:lang w:val="en-US"/>
        </w:rPr>
        <w:t>Prisma</w:t>
      </w:r>
      <w:r w:rsidRPr="00AB05D1">
        <w:rPr>
          <w:lang w:val="en-US"/>
        </w:rPr>
        <w:tab/>
      </w:r>
      <w:r>
        <w:fldChar w:fldCharType="begin"/>
      </w:r>
      <w:r w:rsidRPr="00AB05D1">
        <w:rPr>
          <w:lang w:val="en-US"/>
        </w:rPr>
        <w:instrText xml:space="preserve"> PAGEREF _Toc167307272 \h </w:instrText>
      </w:r>
      <w:r>
        <w:fldChar w:fldCharType="separate"/>
      </w:r>
      <w:r w:rsidRPr="00AB05D1">
        <w:rPr>
          <w:lang w:val="en-US"/>
        </w:rPr>
        <w:t>12</w:t>
      </w:r>
      <w:r>
        <w:fldChar w:fldCharType="end"/>
      </w:r>
    </w:p>
    <w:p w14:paraId="23711D95" w14:textId="55E4195E" w:rsidR="00AB05D1" w:rsidRPr="007412AD" w:rsidRDefault="00AB05D1">
      <w:pPr>
        <w:pStyle w:val="Verzeichnis3"/>
        <w:rPr>
          <w:rFonts w:ascii="Calibri" w:hAnsi="Calibri"/>
          <w:kern w:val="2"/>
          <w:sz w:val="24"/>
          <w:szCs w:val="24"/>
          <w:lang w:eastAsia="de-CH"/>
        </w:rPr>
      </w:pPr>
      <w:r w:rsidRPr="007412AD">
        <w:t>2.2.8.</w:t>
      </w:r>
      <w:r w:rsidRPr="007412AD">
        <w:rPr>
          <w:rFonts w:ascii="Calibri" w:hAnsi="Calibri"/>
          <w:kern w:val="2"/>
          <w:sz w:val="24"/>
          <w:szCs w:val="24"/>
          <w:lang w:eastAsia="de-CH"/>
        </w:rPr>
        <w:tab/>
      </w:r>
      <w:r w:rsidRPr="007412AD">
        <w:t>JSON</w:t>
      </w:r>
      <w:r w:rsidRPr="007412AD">
        <w:tab/>
      </w:r>
      <w:r>
        <w:fldChar w:fldCharType="begin"/>
      </w:r>
      <w:r w:rsidRPr="007412AD">
        <w:instrText xml:space="preserve"> PAGEREF _Toc167307273 \h </w:instrText>
      </w:r>
      <w:r>
        <w:fldChar w:fldCharType="separate"/>
      </w:r>
      <w:r w:rsidRPr="007412AD">
        <w:t>13</w:t>
      </w:r>
      <w:r>
        <w:fldChar w:fldCharType="end"/>
      </w:r>
    </w:p>
    <w:p w14:paraId="45889001" w14:textId="55D38198" w:rsidR="00AB05D1" w:rsidRPr="007412AD" w:rsidRDefault="00AB05D1">
      <w:pPr>
        <w:pStyle w:val="Verzeichnis2"/>
        <w:rPr>
          <w:rFonts w:ascii="Calibri" w:hAnsi="Calibri"/>
          <w:kern w:val="2"/>
          <w:sz w:val="24"/>
          <w:szCs w:val="24"/>
          <w:lang w:eastAsia="de-CH"/>
        </w:rPr>
      </w:pPr>
      <w:r w:rsidRPr="007412AD">
        <w:t>2.3.</w:t>
      </w:r>
      <w:r w:rsidRPr="007412AD">
        <w:rPr>
          <w:rFonts w:ascii="Calibri" w:hAnsi="Calibri"/>
          <w:kern w:val="2"/>
          <w:sz w:val="24"/>
          <w:szCs w:val="24"/>
          <w:lang w:eastAsia="de-CH"/>
        </w:rPr>
        <w:tab/>
      </w:r>
      <w:r w:rsidRPr="007412AD">
        <w:t>Webtechnologien</w:t>
      </w:r>
      <w:r w:rsidRPr="007412AD">
        <w:tab/>
      </w:r>
      <w:r>
        <w:fldChar w:fldCharType="begin"/>
      </w:r>
      <w:r w:rsidRPr="007412AD">
        <w:instrText xml:space="preserve"> PAGEREF _Toc167307274 \h </w:instrText>
      </w:r>
      <w:r>
        <w:fldChar w:fldCharType="separate"/>
      </w:r>
      <w:r w:rsidRPr="007412AD">
        <w:t>13</w:t>
      </w:r>
      <w:r>
        <w:fldChar w:fldCharType="end"/>
      </w:r>
    </w:p>
    <w:p w14:paraId="23095D04" w14:textId="6991D3CF" w:rsidR="00AB05D1" w:rsidRPr="007412AD" w:rsidRDefault="00AB05D1">
      <w:pPr>
        <w:pStyle w:val="Verzeichnis3"/>
        <w:rPr>
          <w:rFonts w:ascii="Calibri" w:hAnsi="Calibri"/>
          <w:kern w:val="2"/>
          <w:sz w:val="24"/>
          <w:szCs w:val="24"/>
          <w:lang w:eastAsia="de-CH"/>
        </w:rPr>
      </w:pPr>
      <w:r w:rsidRPr="007412AD">
        <w:t>2.3.1.</w:t>
      </w:r>
      <w:r w:rsidRPr="007412AD">
        <w:rPr>
          <w:rFonts w:ascii="Calibri" w:hAnsi="Calibri"/>
          <w:kern w:val="2"/>
          <w:sz w:val="24"/>
          <w:szCs w:val="24"/>
          <w:lang w:eastAsia="de-CH"/>
        </w:rPr>
        <w:tab/>
      </w:r>
      <w:r w:rsidRPr="007412AD">
        <w:t>Next.js 14</w:t>
      </w:r>
      <w:r w:rsidRPr="007412AD">
        <w:tab/>
      </w:r>
      <w:r>
        <w:fldChar w:fldCharType="begin"/>
      </w:r>
      <w:r w:rsidRPr="007412AD">
        <w:instrText xml:space="preserve"> PAGEREF _Toc167307275 \h </w:instrText>
      </w:r>
      <w:r>
        <w:fldChar w:fldCharType="separate"/>
      </w:r>
      <w:r w:rsidRPr="007412AD">
        <w:t>13</w:t>
      </w:r>
      <w:r>
        <w:fldChar w:fldCharType="end"/>
      </w:r>
    </w:p>
    <w:p w14:paraId="39423673" w14:textId="223C3279" w:rsidR="00AB05D1" w:rsidRPr="007412AD" w:rsidRDefault="00AB05D1">
      <w:pPr>
        <w:pStyle w:val="Verzeichnis3"/>
        <w:rPr>
          <w:rFonts w:ascii="Calibri" w:hAnsi="Calibri"/>
          <w:kern w:val="2"/>
          <w:sz w:val="24"/>
          <w:szCs w:val="24"/>
          <w:lang w:eastAsia="de-CH"/>
        </w:rPr>
      </w:pPr>
      <w:r w:rsidRPr="007412AD">
        <w:t>2.3.2.</w:t>
      </w:r>
      <w:r w:rsidRPr="007412AD">
        <w:rPr>
          <w:rFonts w:ascii="Calibri" w:hAnsi="Calibri"/>
          <w:kern w:val="2"/>
          <w:sz w:val="24"/>
          <w:szCs w:val="24"/>
          <w:lang w:eastAsia="de-CH"/>
        </w:rPr>
        <w:tab/>
      </w:r>
      <w:r w:rsidRPr="007412AD">
        <w:t>HTML</w:t>
      </w:r>
      <w:r w:rsidRPr="007412AD">
        <w:tab/>
      </w:r>
      <w:r>
        <w:fldChar w:fldCharType="begin"/>
      </w:r>
      <w:r w:rsidRPr="007412AD">
        <w:instrText xml:space="preserve"> PAGEREF _Toc167307276 \h </w:instrText>
      </w:r>
      <w:r>
        <w:fldChar w:fldCharType="separate"/>
      </w:r>
      <w:r w:rsidRPr="007412AD">
        <w:t>14</w:t>
      </w:r>
      <w:r>
        <w:fldChar w:fldCharType="end"/>
      </w:r>
    </w:p>
    <w:p w14:paraId="3C2FA502" w14:textId="37157DD0" w:rsidR="00AB05D1" w:rsidRPr="00FD3EED" w:rsidRDefault="00AB05D1">
      <w:pPr>
        <w:pStyle w:val="Verzeichnis3"/>
        <w:rPr>
          <w:rFonts w:ascii="Calibri" w:hAnsi="Calibri"/>
          <w:kern w:val="2"/>
          <w:sz w:val="24"/>
          <w:szCs w:val="24"/>
          <w:lang w:val="en-US" w:eastAsia="de-CH"/>
        </w:rPr>
      </w:pPr>
      <w:r w:rsidRPr="00FD3EED">
        <w:rPr>
          <w:lang w:val="en-US"/>
        </w:rPr>
        <w:t>2.3.3.</w:t>
      </w:r>
      <w:r w:rsidRPr="00FD3EED">
        <w:rPr>
          <w:rFonts w:ascii="Calibri" w:hAnsi="Calibri"/>
          <w:kern w:val="2"/>
          <w:sz w:val="24"/>
          <w:szCs w:val="24"/>
          <w:lang w:val="en-US" w:eastAsia="de-CH"/>
        </w:rPr>
        <w:tab/>
      </w:r>
      <w:r w:rsidRPr="00FD3EED">
        <w:rPr>
          <w:lang w:val="en-US"/>
        </w:rPr>
        <w:t>Tailwind CSS</w:t>
      </w:r>
      <w:r w:rsidRPr="00FD3EED">
        <w:rPr>
          <w:lang w:val="en-US"/>
        </w:rPr>
        <w:tab/>
      </w:r>
      <w:r>
        <w:fldChar w:fldCharType="begin"/>
      </w:r>
      <w:r w:rsidRPr="00FD3EED">
        <w:rPr>
          <w:lang w:val="en-US"/>
        </w:rPr>
        <w:instrText xml:space="preserve"> PAGEREF _Toc167307277 \h </w:instrText>
      </w:r>
      <w:r>
        <w:fldChar w:fldCharType="separate"/>
      </w:r>
      <w:r w:rsidRPr="00FD3EED">
        <w:rPr>
          <w:lang w:val="en-US"/>
        </w:rPr>
        <w:t>14</w:t>
      </w:r>
      <w:r>
        <w:fldChar w:fldCharType="end"/>
      </w:r>
    </w:p>
    <w:p w14:paraId="0AD9FF4B" w14:textId="556DEF7A" w:rsidR="00AB05D1" w:rsidRPr="00FD3EED" w:rsidRDefault="00AB05D1">
      <w:pPr>
        <w:pStyle w:val="Verzeichnis3"/>
        <w:rPr>
          <w:rFonts w:ascii="Calibri" w:hAnsi="Calibri"/>
          <w:kern w:val="2"/>
          <w:sz w:val="24"/>
          <w:szCs w:val="24"/>
          <w:lang w:val="en-US" w:eastAsia="de-CH"/>
        </w:rPr>
      </w:pPr>
      <w:r w:rsidRPr="00FD3EED">
        <w:rPr>
          <w:lang w:val="en-US"/>
        </w:rPr>
        <w:t>2.3.4.</w:t>
      </w:r>
      <w:r w:rsidRPr="00FD3EED">
        <w:rPr>
          <w:rFonts w:ascii="Calibri" w:hAnsi="Calibri"/>
          <w:kern w:val="2"/>
          <w:sz w:val="24"/>
          <w:szCs w:val="24"/>
          <w:lang w:val="en-US" w:eastAsia="de-CH"/>
        </w:rPr>
        <w:tab/>
      </w:r>
      <w:r w:rsidRPr="00FD3EED">
        <w:rPr>
          <w:lang w:val="en-US"/>
        </w:rPr>
        <w:t>JavaScript</w:t>
      </w:r>
      <w:r w:rsidRPr="00FD3EED">
        <w:rPr>
          <w:lang w:val="en-US"/>
        </w:rPr>
        <w:tab/>
      </w:r>
      <w:r>
        <w:fldChar w:fldCharType="begin"/>
      </w:r>
      <w:r w:rsidRPr="00FD3EED">
        <w:rPr>
          <w:lang w:val="en-US"/>
        </w:rPr>
        <w:instrText xml:space="preserve"> PAGEREF _Toc167307278 \h </w:instrText>
      </w:r>
      <w:r>
        <w:fldChar w:fldCharType="separate"/>
      </w:r>
      <w:r w:rsidRPr="00FD3EED">
        <w:rPr>
          <w:lang w:val="en-US"/>
        </w:rPr>
        <w:t>14</w:t>
      </w:r>
      <w:r>
        <w:fldChar w:fldCharType="end"/>
      </w:r>
    </w:p>
    <w:p w14:paraId="6823913F" w14:textId="61C345D9" w:rsidR="00AB05D1" w:rsidRPr="00FD3EED" w:rsidRDefault="00AB05D1">
      <w:pPr>
        <w:pStyle w:val="Verzeichnis3"/>
        <w:rPr>
          <w:rFonts w:ascii="Calibri" w:hAnsi="Calibri"/>
          <w:kern w:val="2"/>
          <w:sz w:val="24"/>
          <w:szCs w:val="24"/>
          <w:lang w:val="en-US" w:eastAsia="de-CH"/>
        </w:rPr>
      </w:pPr>
      <w:r w:rsidRPr="00FD3EED">
        <w:rPr>
          <w:lang w:val="en-US"/>
        </w:rPr>
        <w:t>2.3.5.</w:t>
      </w:r>
      <w:r w:rsidRPr="00FD3EED">
        <w:rPr>
          <w:rFonts w:ascii="Calibri" w:hAnsi="Calibri"/>
          <w:kern w:val="2"/>
          <w:sz w:val="24"/>
          <w:szCs w:val="24"/>
          <w:lang w:val="en-US" w:eastAsia="de-CH"/>
        </w:rPr>
        <w:tab/>
      </w:r>
      <w:r w:rsidRPr="00FD3EED">
        <w:rPr>
          <w:lang w:val="en-US"/>
        </w:rPr>
        <w:t>Visual Studio Code</w:t>
      </w:r>
      <w:r w:rsidRPr="00FD3EED">
        <w:rPr>
          <w:lang w:val="en-US"/>
        </w:rPr>
        <w:tab/>
      </w:r>
      <w:r>
        <w:fldChar w:fldCharType="begin"/>
      </w:r>
      <w:r w:rsidRPr="00FD3EED">
        <w:rPr>
          <w:lang w:val="en-US"/>
        </w:rPr>
        <w:instrText xml:space="preserve"> PAGEREF _Toc167307279 \h </w:instrText>
      </w:r>
      <w:r>
        <w:fldChar w:fldCharType="separate"/>
      </w:r>
      <w:r w:rsidRPr="00FD3EED">
        <w:rPr>
          <w:lang w:val="en-US"/>
        </w:rPr>
        <w:t>14</w:t>
      </w:r>
      <w:r>
        <w:fldChar w:fldCharType="end"/>
      </w:r>
    </w:p>
    <w:p w14:paraId="37881626" w14:textId="6F544AA9" w:rsidR="00AB05D1" w:rsidRDefault="00AB05D1">
      <w:pPr>
        <w:pStyle w:val="Verzeichnis1"/>
        <w:rPr>
          <w:rFonts w:ascii="Calibri" w:hAnsi="Calibri"/>
          <w:b w:val="0"/>
          <w:kern w:val="2"/>
          <w:sz w:val="24"/>
          <w:szCs w:val="24"/>
          <w:lang w:eastAsia="de-CH"/>
        </w:rPr>
      </w:pPr>
      <w:r>
        <w:t>3.</w:t>
      </w:r>
      <w:r>
        <w:rPr>
          <w:rFonts w:ascii="Calibri" w:hAnsi="Calibri"/>
          <w:b w:val="0"/>
          <w:kern w:val="2"/>
          <w:sz w:val="24"/>
          <w:szCs w:val="24"/>
          <w:lang w:eastAsia="de-CH"/>
        </w:rPr>
        <w:tab/>
      </w:r>
      <w:r>
        <w:t>Methodisches Vorgehen</w:t>
      </w:r>
      <w:r>
        <w:tab/>
      </w:r>
      <w:r>
        <w:fldChar w:fldCharType="begin"/>
      </w:r>
      <w:r>
        <w:instrText xml:space="preserve"> PAGEREF _Toc167307280 \h </w:instrText>
      </w:r>
      <w:r>
        <w:fldChar w:fldCharType="separate"/>
      </w:r>
      <w:r>
        <w:t>15</w:t>
      </w:r>
      <w:r>
        <w:fldChar w:fldCharType="end"/>
      </w:r>
    </w:p>
    <w:p w14:paraId="7AC677BC" w14:textId="24A52C7D" w:rsidR="00AB05D1" w:rsidRDefault="00AB05D1">
      <w:pPr>
        <w:pStyle w:val="Verzeichnis3"/>
        <w:rPr>
          <w:rFonts w:ascii="Calibri" w:hAnsi="Calibri"/>
          <w:kern w:val="2"/>
          <w:sz w:val="24"/>
          <w:szCs w:val="24"/>
          <w:lang w:eastAsia="de-CH"/>
        </w:rPr>
      </w:pPr>
      <w:r>
        <w:t>3.1.1.</w:t>
      </w:r>
      <w:r>
        <w:rPr>
          <w:rFonts w:ascii="Calibri" w:hAnsi="Calibri"/>
          <w:kern w:val="2"/>
          <w:sz w:val="24"/>
          <w:szCs w:val="24"/>
          <w:lang w:eastAsia="de-CH"/>
        </w:rPr>
        <w:tab/>
      </w:r>
      <w:r>
        <w:t>Analyse</w:t>
      </w:r>
      <w:r>
        <w:tab/>
      </w:r>
      <w:r>
        <w:fldChar w:fldCharType="begin"/>
      </w:r>
      <w:r>
        <w:instrText xml:space="preserve"> PAGEREF _Toc167307281 \h </w:instrText>
      </w:r>
      <w:r>
        <w:fldChar w:fldCharType="separate"/>
      </w:r>
      <w:r>
        <w:t>15</w:t>
      </w:r>
      <w:r>
        <w:fldChar w:fldCharType="end"/>
      </w:r>
    </w:p>
    <w:p w14:paraId="2AEC4F86" w14:textId="3758B322" w:rsidR="00AB05D1" w:rsidRDefault="00AB05D1">
      <w:pPr>
        <w:pStyle w:val="Verzeichnis3"/>
        <w:rPr>
          <w:rFonts w:ascii="Calibri" w:hAnsi="Calibri"/>
          <w:kern w:val="2"/>
          <w:sz w:val="24"/>
          <w:szCs w:val="24"/>
          <w:lang w:eastAsia="de-CH"/>
        </w:rPr>
      </w:pPr>
      <w:r>
        <w:t>3.1.2.</w:t>
      </w:r>
      <w:r>
        <w:rPr>
          <w:rFonts w:ascii="Calibri" w:hAnsi="Calibri"/>
          <w:kern w:val="2"/>
          <w:sz w:val="24"/>
          <w:szCs w:val="24"/>
          <w:lang w:eastAsia="de-CH"/>
        </w:rPr>
        <w:tab/>
      </w:r>
      <w:r>
        <w:t>Recherche</w:t>
      </w:r>
      <w:r>
        <w:tab/>
      </w:r>
      <w:r>
        <w:fldChar w:fldCharType="begin"/>
      </w:r>
      <w:r>
        <w:instrText xml:space="preserve"> PAGEREF _Toc167307282 \h </w:instrText>
      </w:r>
      <w:r>
        <w:fldChar w:fldCharType="separate"/>
      </w:r>
      <w:r>
        <w:t>15</w:t>
      </w:r>
      <w:r>
        <w:fldChar w:fldCharType="end"/>
      </w:r>
    </w:p>
    <w:p w14:paraId="46B394A2" w14:textId="2A979A56" w:rsidR="00AB05D1" w:rsidRDefault="00AB05D1">
      <w:pPr>
        <w:pStyle w:val="Verzeichnis3"/>
        <w:rPr>
          <w:rFonts w:ascii="Calibri" w:hAnsi="Calibri"/>
          <w:kern w:val="2"/>
          <w:sz w:val="24"/>
          <w:szCs w:val="24"/>
          <w:lang w:eastAsia="de-CH"/>
        </w:rPr>
      </w:pPr>
      <w:r>
        <w:t>3.1.3.</w:t>
      </w:r>
      <w:r>
        <w:rPr>
          <w:rFonts w:ascii="Calibri" w:hAnsi="Calibri"/>
          <w:kern w:val="2"/>
          <w:sz w:val="24"/>
          <w:szCs w:val="24"/>
          <w:lang w:eastAsia="de-CH"/>
        </w:rPr>
        <w:tab/>
      </w:r>
      <w:r>
        <w:t>Umsetzung</w:t>
      </w:r>
      <w:r>
        <w:tab/>
      </w:r>
      <w:r>
        <w:fldChar w:fldCharType="begin"/>
      </w:r>
      <w:r>
        <w:instrText xml:space="preserve"> PAGEREF _Toc167307283 \h </w:instrText>
      </w:r>
      <w:r>
        <w:fldChar w:fldCharType="separate"/>
      </w:r>
      <w:r>
        <w:t>15</w:t>
      </w:r>
      <w:r>
        <w:fldChar w:fldCharType="end"/>
      </w:r>
    </w:p>
    <w:p w14:paraId="7259D33B" w14:textId="48C5BD3C" w:rsidR="00AB05D1" w:rsidRDefault="00AB05D1">
      <w:pPr>
        <w:pStyle w:val="Verzeichnis3"/>
        <w:rPr>
          <w:rFonts w:ascii="Calibri" w:hAnsi="Calibri"/>
          <w:kern w:val="2"/>
          <w:sz w:val="24"/>
          <w:szCs w:val="24"/>
          <w:lang w:eastAsia="de-CH"/>
        </w:rPr>
      </w:pPr>
      <w:r>
        <w:t>3.1.4.</w:t>
      </w:r>
      <w:r>
        <w:rPr>
          <w:rFonts w:ascii="Calibri" w:hAnsi="Calibri"/>
          <w:kern w:val="2"/>
          <w:sz w:val="24"/>
          <w:szCs w:val="24"/>
          <w:lang w:eastAsia="de-CH"/>
        </w:rPr>
        <w:tab/>
      </w:r>
      <w:r>
        <w:t>Ergebnisse</w:t>
      </w:r>
      <w:r>
        <w:tab/>
      </w:r>
      <w:r>
        <w:fldChar w:fldCharType="begin"/>
      </w:r>
      <w:r>
        <w:instrText xml:space="preserve"> PAGEREF _Toc167307284 \h </w:instrText>
      </w:r>
      <w:r>
        <w:fldChar w:fldCharType="separate"/>
      </w:r>
      <w:r>
        <w:t>16</w:t>
      </w:r>
      <w:r>
        <w:fldChar w:fldCharType="end"/>
      </w:r>
    </w:p>
    <w:p w14:paraId="7B096A1A" w14:textId="2F7CA62F" w:rsidR="00AB05D1" w:rsidRDefault="00AB05D1">
      <w:pPr>
        <w:pStyle w:val="Verzeichnis3"/>
        <w:rPr>
          <w:rFonts w:ascii="Calibri" w:hAnsi="Calibri"/>
          <w:kern w:val="2"/>
          <w:sz w:val="24"/>
          <w:szCs w:val="24"/>
          <w:lang w:eastAsia="de-CH"/>
        </w:rPr>
      </w:pPr>
      <w:r>
        <w:t>3.1.5.</w:t>
      </w:r>
      <w:r>
        <w:rPr>
          <w:rFonts w:ascii="Calibri" w:hAnsi="Calibri"/>
          <w:kern w:val="2"/>
          <w:sz w:val="24"/>
          <w:szCs w:val="24"/>
          <w:lang w:eastAsia="de-CH"/>
        </w:rPr>
        <w:tab/>
      </w:r>
      <w:r>
        <w:t>Fazit und Reflexion</w:t>
      </w:r>
      <w:r>
        <w:tab/>
      </w:r>
      <w:r>
        <w:fldChar w:fldCharType="begin"/>
      </w:r>
      <w:r>
        <w:instrText xml:space="preserve"> PAGEREF _Toc167307285 \h </w:instrText>
      </w:r>
      <w:r>
        <w:fldChar w:fldCharType="separate"/>
      </w:r>
      <w:r>
        <w:t>16</w:t>
      </w:r>
      <w:r>
        <w:fldChar w:fldCharType="end"/>
      </w:r>
    </w:p>
    <w:p w14:paraId="33386866" w14:textId="0B66F731" w:rsidR="00AB05D1" w:rsidRDefault="00AB05D1">
      <w:pPr>
        <w:pStyle w:val="Verzeichnis1"/>
        <w:rPr>
          <w:rFonts w:ascii="Calibri" w:hAnsi="Calibri"/>
          <w:b w:val="0"/>
          <w:kern w:val="2"/>
          <w:sz w:val="24"/>
          <w:szCs w:val="24"/>
          <w:lang w:eastAsia="de-CH"/>
        </w:rPr>
      </w:pPr>
      <w:r>
        <w:t>4.</w:t>
      </w:r>
      <w:r>
        <w:rPr>
          <w:rFonts w:ascii="Calibri" w:hAnsi="Calibri"/>
          <w:b w:val="0"/>
          <w:kern w:val="2"/>
          <w:sz w:val="24"/>
          <w:szCs w:val="24"/>
          <w:lang w:eastAsia="de-CH"/>
        </w:rPr>
        <w:tab/>
      </w:r>
      <w:r>
        <w:t>Analyse</w:t>
      </w:r>
      <w:r>
        <w:tab/>
      </w:r>
      <w:r>
        <w:fldChar w:fldCharType="begin"/>
      </w:r>
      <w:r>
        <w:instrText xml:space="preserve"> PAGEREF _Toc167307286 \h </w:instrText>
      </w:r>
      <w:r>
        <w:fldChar w:fldCharType="separate"/>
      </w:r>
      <w:r>
        <w:t>16</w:t>
      </w:r>
      <w:r>
        <w:fldChar w:fldCharType="end"/>
      </w:r>
    </w:p>
    <w:p w14:paraId="1609DBC3" w14:textId="2012818B" w:rsidR="00AB05D1" w:rsidRDefault="00AB05D1">
      <w:pPr>
        <w:pStyle w:val="Verzeichnis2"/>
        <w:rPr>
          <w:rFonts w:ascii="Calibri" w:hAnsi="Calibri"/>
          <w:kern w:val="2"/>
          <w:sz w:val="24"/>
          <w:szCs w:val="24"/>
          <w:lang w:eastAsia="de-CH"/>
        </w:rPr>
      </w:pPr>
      <w:r>
        <w:t>4.1.</w:t>
      </w:r>
      <w:r>
        <w:rPr>
          <w:rFonts w:ascii="Calibri" w:hAnsi="Calibri"/>
          <w:kern w:val="2"/>
          <w:sz w:val="24"/>
          <w:szCs w:val="24"/>
          <w:lang w:eastAsia="de-CH"/>
        </w:rPr>
        <w:tab/>
      </w:r>
      <w:r>
        <w:t>Applikation</w:t>
      </w:r>
      <w:r>
        <w:tab/>
      </w:r>
      <w:r>
        <w:fldChar w:fldCharType="begin"/>
      </w:r>
      <w:r>
        <w:instrText xml:space="preserve"> PAGEREF _Toc167307287 \h </w:instrText>
      </w:r>
      <w:r>
        <w:fldChar w:fldCharType="separate"/>
      </w:r>
      <w:r>
        <w:t>16</w:t>
      </w:r>
      <w:r>
        <w:fldChar w:fldCharType="end"/>
      </w:r>
    </w:p>
    <w:p w14:paraId="13407EFD" w14:textId="50C99FF5" w:rsidR="00AB05D1" w:rsidRDefault="00AB05D1">
      <w:pPr>
        <w:pStyle w:val="Verzeichnis3"/>
        <w:rPr>
          <w:rFonts w:ascii="Calibri" w:hAnsi="Calibri"/>
          <w:kern w:val="2"/>
          <w:sz w:val="24"/>
          <w:szCs w:val="24"/>
          <w:lang w:eastAsia="de-CH"/>
        </w:rPr>
      </w:pPr>
      <w:r>
        <w:t>4.1.1.</w:t>
      </w:r>
      <w:r>
        <w:rPr>
          <w:rFonts w:ascii="Calibri" w:hAnsi="Calibri"/>
          <w:kern w:val="2"/>
          <w:sz w:val="24"/>
          <w:szCs w:val="24"/>
          <w:lang w:eastAsia="de-CH"/>
        </w:rPr>
        <w:tab/>
      </w:r>
      <w:r>
        <w:t>Login</w:t>
      </w:r>
      <w:r>
        <w:tab/>
      </w:r>
      <w:r>
        <w:fldChar w:fldCharType="begin"/>
      </w:r>
      <w:r>
        <w:instrText xml:space="preserve"> PAGEREF _Toc167307288 \h </w:instrText>
      </w:r>
      <w:r>
        <w:fldChar w:fldCharType="separate"/>
      </w:r>
      <w:r>
        <w:t>16</w:t>
      </w:r>
      <w:r>
        <w:fldChar w:fldCharType="end"/>
      </w:r>
    </w:p>
    <w:p w14:paraId="2C547DC3" w14:textId="62E37B84" w:rsidR="00AB05D1" w:rsidRDefault="00AB05D1">
      <w:pPr>
        <w:pStyle w:val="Verzeichnis3"/>
        <w:rPr>
          <w:rFonts w:ascii="Calibri" w:hAnsi="Calibri"/>
          <w:kern w:val="2"/>
          <w:sz w:val="24"/>
          <w:szCs w:val="24"/>
          <w:lang w:eastAsia="de-CH"/>
        </w:rPr>
      </w:pPr>
      <w:r>
        <w:t>4.1.2.</w:t>
      </w:r>
      <w:r>
        <w:rPr>
          <w:rFonts w:ascii="Calibri" w:hAnsi="Calibri"/>
          <w:kern w:val="2"/>
          <w:sz w:val="24"/>
          <w:szCs w:val="24"/>
          <w:lang w:eastAsia="de-CH"/>
        </w:rPr>
        <w:tab/>
      </w:r>
      <w:r>
        <w:t>Lernsession</w:t>
      </w:r>
      <w:r>
        <w:tab/>
      </w:r>
      <w:r>
        <w:fldChar w:fldCharType="begin"/>
      </w:r>
      <w:r>
        <w:instrText xml:space="preserve"> PAGEREF _Toc167307289 \h </w:instrText>
      </w:r>
      <w:r>
        <w:fldChar w:fldCharType="separate"/>
      </w:r>
      <w:r>
        <w:t>18</w:t>
      </w:r>
      <w:r>
        <w:fldChar w:fldCharType="end"/>
      </w:r>
    </w:p>
    <w:p w14:paraId="4069711D" w14:textId="1013CC19" w:rsidR="00AB05D1" w:rsidRDefault="00AB05D1">
      <w:pPr>
        <w:pStyle w:val="Verzeichnis3"/>
        <w:rPr>
          <w:rFonts w:ascii="Calibri" w:hAnsi="Calibri"/>
          <w:kern w:val="2"/>
          <w:sz w:val="24"/>
          <w:szCs w:val="24"/>
          <w:lang w:eastAsia="de-CH"/>
        </w:rPr>
      </w:pPr>
      <w:r>
        <w:t>4.1.3.</w:t>
      </w:r>
      <w:r>
        <w:rPr>
          <w:rFonts w:ascii="Calibri" w:hAnsi="Calibri"/>
          <w:kern w:val="2"/>
          <w:sz w:val="24"/>
          <w:szCs w:val="24"/>
          <w:lang w:eastAsia="de-CH"/>
        </w:rPr>
        <w:tab/>
      </w:r>
      <w:r>
        <w:t>Worterfassung</w:t>
      </w:r>
      <w:r>
        <w:tab/>
      </w:r>
      <w:r>
        <w:fldChar w:fldCharType="begin"/>
      </w:r>
      <w:r>
        <w:instrText xml:space="preserve"> PAGEREF _Toc167307290 \h </w:instrText>
      </w:r>
      <w:r>
        <w:fldChar w:fldCharType="separate"/>
      </w:r>
      <w:r>
        <w:t>20</w:t>
      </w:r>
      <w:r>
        <w:fldChar w:fldCharType="end"/>
      </w:r>
    </w:p>
    <w:p w14:paraId="2825461F" w14:textId="3E3ADD40" w:rsidR="00AB05D1" w:rsidRDefault="00AB05D1">
      <w:pPr>
        <w:pStyle w:val="Verzeichnis2"/>
        <w:rPr>
          <w:rFonts w:ascii="Calibri" w:hAnsi="Calibri"/>
          <w:kern w:val="2"/>
          <w:sz w:val="24"/>
          <w:szCs w:val="24"/>
          <w:lang w:eastAsia="de-CH"/>
        </w:rPr>
      </w:pPr>
      <w:r>
        <w:t>4.2.</w:t>
      </w:r>
      <w:r>
        <w:rPr>
          <w:rFonts w:ascii="Calibri" w:hAnsi="Calibri"/>
          <w:kern w:val="2"/>
          <w:sz w:val="24"/>
          <w:szCs w:val="24"/>
          <w:lang w:eastAsia="de-CH"/>
        </w:rPr>
        <w:tab/>
      </w:r>
      <w:r>
        <w:t>Datenbankstruktur</w:t>
      </w:r>
      <w:r>
        <w:tab/>
      </w:r>
      <w:r>
        <w:fldChar w:fldCharType="begin"/>
      </w:r>
      <w:r>
        <w:instrText xml:space="preserve"> PAGEREF _Toc167307291 \h </w:instrText>
      </w:r>
      <w:r>
        <w:fldChar w:fldCharType="separate"/>
      </w:r>
      <w:r>
        <w:t>22</w:t>
      </w:r>
      <w:r>
        <w:fldChar w:fldCharType="end"/>
      </w:r>
    </w:p>
    <w:p w14:paraId="38FFCBE9" w14:textId="2EBACA6D" w:rsidR="00AB05D1" w:rsidRDefault="00AB05D1">
      <w:pPr>
        <w:pStyle w:val="Verzeichnis3"/>
        <w:rPr>
          <w:rFonts w:ascii="Calibri" w:hAnsi="Calibri"/>
          <w:kern w:val="2"/>
          <w:sz w:val="24"/>
          <w:szCs w:val="24"/>
          <w:lang w:eastAsia="de-CH"/>
        </w:rPr>
      </w:pPr>
      <w:r>
        <w:t>4.2.1.</w:t>
      </w:r>
      <w:r>
        <w:rPr>
          <w:rFonts w:ascii="Calibri" w:hAnsi="Calibri"/>
          <w:kern w:val="2"/>
          <w:sz w:val="24"/>
          <w:szCs w:val="24"/>
          <w:lang w:eastAsia="de-CH"/>
        </w:rPr>
        <w:tab/>
      </w:r>
      <w:r>
        <w:t>Datentypen</w:t>
      </w:r>
      <w:r>
        <w:tab/>
      </w:r>
      <w:r>
        <w:fldChar w:fldCharType="begin"/>
      </w:r>
      <w:r>
        <w:instrText xml:space="preserve"> PAGEREF _Toc167307292 \h </w:instrText>
      </w:r>
      <w:r>
        <w:fldChar w:fldCharType="separate"/>
      </w:r>
      <w:r>
        <w:t>22</w:t>
      </w:r>
      <w:r>
        <w:fldChar w:fldCharType="end"/>
      </w:r>
    </w:p>
    <w:p w14:paraId="483E6969" w14:textId="03F1BA99" w:rsidR="00AB05D1" w:rsidRDefault="00AB05D1">
      <w:pPr>
        <w:pStyle w:val="Verzeichnis3"/>
        <w:rPr>
          <w:rFonts w:ascii="Calibri" w:hAnsi="Calibri"/>
          <w:kern w:val="2"/>
          <w:sz w:val="24"/>
          <w:szCs w:val="24"/>
          <w:lang w:eastAsia="de-CH"/>
        </w:rPr>
      </w:pPr>
      <w:r>
        <w:t>4.2.2.</w:t>
      </w:r>
      <w:r>
        <w:rPr>
          <w:rFonts w:ascii="Calibri" w:hAnsi="Calibri"/>
          <w:kern w:val="2"/>
          <w:sz w:val="24"/>
          <w:szCs w:val="24"/>
          <w:lang w:eastAsia="de-CH"/>
        </w:rPr>
        <w:tab/>
      </w:r>
      <w:r>
        <w:t>Lernbereich</w:t>
      </w:r>
      <w:r>
        <w:tab/>
      </w:r>
      <w:r>
        <w:fldChar w:fldCharType="begin"/>
      </w:r>
      <w:r>
        <w:instrText xml:space="preserve"> PAGEREF _Toc167307293 \h </w:instrText>
      </w:r>
      <w:r>
        <w:fldChar w:fldCharType="separate"/>
      </w:r>
      <w:r>
        <w:t>23</w:t>
      </w:r>
      <w:r>
        <w:fldChar w:fldCharType="end"/>
      </w:r>
    </w:p>
    <w:p w14:paraId="1D5EAABA" w14:textId="05121999" w:rsidR="00AB05D1" w:rsidRDefault="00AB05D1">
      <w:pPr>
        <w:pStyle w:val="Verzeichnis3"/>
        <w:rPr>
          <w:rFonts w:ascii="Calibri" w:hAnsi="Calibri"/>
          <w:kern w:val="2"/>
          <w:sz w:val="24"/>
          <w:szCs w:val="24"/>
          <w:lang w:eastAsia="de-CH"/>
        </w:rPr>
      </w:pPr>
      <w:r>
        <w:t>4.2.3.</w:t>
      </w:r>
      <w:r>
        <w:rPr>
          <w:rFonts w:ascii="Calibri" w:hAnsi="Calibri"/>
          <w:kern w:val="2"/>
          <w:sz w:val="24"/>
          <w:szCs w:val="24"/>
          <w:lang w:eastAsia="de-CH"/>
        </w:rPr>
        <w:tab/>
      </w:r>
      <w:r>
        <w:t>Felder</w:t>
      </w:r>
      <w:r>
        <w:tab/>
      </w:r>
      <w:r>
        <w:fldChar w:fldCharType="begin"/>
      </w:r>
      <w:r>
        <w:instrText xml:space="preserve"> PAGEREF _Toc167307294 \h </w:instrText>
      </w:r>
      <w:r>
        <w:fldChar w:fldCharType="separate"/>
      </w:r>
      <w:r>
        <w:t>23</w:t>
      </w:r>
      <w:r>
        <w:fldChar w:fldCharType="end"/>
      </w:r>
    </w:p>
    <w:p w14:paraId="53C86348" w14:textId="5BC04AB8" w:rsidR="00AB05D1" w:rsidRDefault="00AB05D1">
      <w:pPr>
        <w:pStyle w:val="Verzeichnis3"/>
        <w:rPr>
          <w:rFonts w:ascii="Calibri" w:hAnsi="Calibri"/>
          <w:kern w:val="2"/>
          <w:sz w:val="24"/>
          <w:szCs w:val="24"/>
          <w:lang w:eastAsia="de-CH"/>
        </w:rPr>
      </w:pPr>
      <w:r>
        <w:t>4.2.4.</w:t>
      </w:r>
      <w:r>
        <w:rPr>
          <w:rFonts w:ascii="Calibri" w:hAnsi="Calibri"/>
          <w:kern w:val="2"/>
          <w:sz w:val="24"/>
          <w:szCs w:val="24"/>
          <w:lang w:eastAsia="de-CH"/>
        </w:rPr>
        <w:tab/>
      </w:r>
      <w:r>
        <w:t>Verwaltungsbereich</w:t>
      </w:r>
      <w:r>
        <w:tab/>
      </w:r>
      <w:r>
        <w:fldChar w:fldCharType="begin"/>
      </w:r>
      <w:r>
        <w:instrText xml:space="preserve"> PAGEREF _Toc167307295 \h </w:instrText>
      </w:r>
      <w:r>
        <w:fldChar w:fldCharType="separate"/>
      </w:r>
      <w:r>
        <w:t>23</w:t>
      </w:r>
      <w:r>
        <w:fldChar w:fldCharType="end"/>
      </w:r>
    </w:p>
    <w:p w14:paraId="4995A676" w14:textId="729C5FA1" w:rsidR="00AB05D1" w:rsidRDefault="00AB05D1">
      <w:pPr>
        <w:pStyle w:val="Verzeichnis2"/>
        <w:rPr>
          <w:rFonts w:ascii="Calibri" w:hAnsi="Calibri"/>
          <w:kern w:val="2"/>
          <w:sz w:val="24"/>
          <w:szCs w:val="24"/>
          <w:lang w:eastAsia="de-CH"/>
        </w:rPr>
      </w:pPr>
      <w:r>
        <w:t>4.3.</w:t>
      </w:r>
      <w:r>
        <w:rPr>
          <w:rFonts w:ascii="Calibri" w:hAnsi="Calibri"/>
          <w:kern w:val="2"/>
          <w:sz w:val="24"/>
          <w:szCs w:val="24"/>
          <w:lang w:eastAsia="de-CH"/>
        </w:rPr>
        <w:tab/>
      </w:r>
      <w:r>
        <w:t>Anforderungen</w:t>
      </w:r>
      <w:r>
        <w:tab/>
      </w:r>
      <w:r>
        <w:fldChar w:fldCharType="begin"/>
      </w:r>
      <w:r>
        <w:instrText xml:space="preserve"> PAGEREF _Toc167307296 \h </w:instrText>
      </w:r>
      <w:r>
        <w:fldChar w:fldCharType="separate"/>
      </w:r>
      <w:r>
        <w:t>23</w:t>
      </w:r>
      <w:r>
        <w:fldChar w:fldCharType="end"/>
      </w:r>
    </w:p>
    <w:p w14:paraId="0D1FC686" w14:textId="55B14455" w:rsidR="00AB05D1" w:rsidRDefault="00AB05D1">
      <w:pPr>
        <w:pStyle w:val="Verzeichnis3"/>
        <w:rPr>
          <w:rFonts w:ascii="Calibri" w:hAnsi="Calibri"/>
          <w:kern w:val="2"/>
          <w:sz w:val="24"/>
          <w:szCs w:val="24"/>
          <w:lang w:eastAsia="de-CH"/>
        </w:rPr>
      </w:pPr>
      <w:r>
        <w:t>4.3.1.</w:t>
      </w:r>
      <w:r>
        <w:rPr>
          <w:rFonts w:ascii="Calibri" w:hAnsi="Calibri"/>
          <w:kern w:val="2"/>
          <w:sz w:val="24"/>
          <w:szCs w:val="24"/>
          <w:lang w:eastAsia="de-CH"/>
        </w:rPr>
        <w:tab/>
      </w:r>
      <w:r>
        <w:t>Erweiterung des Datenbankvolumens</w:t>
      </w:r>
      <w:r>
        <w:tab/>
      </w:r>
      <w:r>
        <w:fldChar w:fldCharType="begin"/>
      </w:r>
      <w:r>
        <w:instrText xml:space="preserve"> PAGEREF _Toc167307297 \h </w:instrText>
      </w:r>
      <w:r>
        <w:fldChar w:fldCharType="separate"/>
      </w:r>
      <w:r>
        <w:t>23</w:t>
      </w:r>
      <w:r>
        <w:fldChar w:fldCharType="end"/>
      </w:r>
    </w:p>
    <w:p w14:paraId="170FCB5D" w14:textId="55B08984" w:rsidR="00AB05D1" w:rsidRDefault="00AB05D1">
      <w:pPr>
        <w:pStyle w:val="Verzeichnis3"/>
        <w:rPr>
          <w:rFonts w:ascii="Calibri" w:hAnsi="Calibri"/>
          <w:kern w:val="2"/>
          <w:sz w:val="24"/>
          <w:szCs w:val="24"/>
          <w:lang w:eastAsia="de-CH"/>
        </w:rPr>
      </w:pPr>
      <w:r>
        <w:t>4.3.2.</w:t>
      </w:r>
      <w:r>
        <w:rPr>
          <w:rFonts w:ascii="Calibri" w:hAnsi="Calibri"/>
          <w:kern w:val="2"/>
          <w:sz w:val="24"/>
          <w:szCs w:val="24"/>
          <w:lang w:eastAsia="de-CH"/>
        </w:rPr>
        <w:tab/>
      </w:r>
      <w:r>
        <w:t>Hinzufügen neuer Lernkategorie</w:t>
      </w:r>
      <w:r>
        <w:tab/>
      </w:r>
      <w:r>
        <w:fldChar w:fldCharType="begin"/>
      </w:r>
      <w:r>
        <w:instrText xml:space="preserve"> PAGEREF _Toc167307298 \h </w:instrText>
      </w:r>
      <w:r>
        <w:fldChar w:fldCharType="separate"/>
      </w:r>
      <w:r>
        <w:t>24</w:t>
      </w:r>
      <w:r>
        <w:fldChar w:fldCharType="end"/>
      </w:r>
    </w:p>
    <w:p w14:paraId="53F9699A" w14:textId="0756673A" w:rsidR="00AB05D1" w:rsidRDefault="00AB05D1">
      <w:pPr>
        <w:pStyle w:val="Verzeichnis3"/>
        <w:rPr>
          <w:rFonts w:ascii="Calibri" w:hAnsi="Calibri"/>
          <w:kern w:val="2"/>
          <w:sz w:val="24"/>
          <w:szCs w:val="24"/>
          <w:lang w:eastAsia="de-CH"/>
        </w:rPr>
      </w:pPr>
      <w:r>
        <w:t>4.3.3.</w:t>
      </w:r>
      <w:r>
        <w:rPr>
          <w:rFonts w:ascii="Calibri" w:hAnsi="Calibri"/>
          <w:kern w:val="2"/>
          <w:sz w:val="24"/>
          <w:szCs w:val="24"/>
          <w:lang w:eastAsia="de-CH"/>
        </w:rPr>
        <w:tab/>
      </w:r>
      <w:r>
        <w:t>Anpassen des Lernkarteninhalts</w:t>
      </w:r>
      <w:r>
        <w:tab/>
      </w:r>
      <w:r>
        <w:fldChar w:fldCharType="begin"/>
      </w:r>
      <w:r>
        <w:instrText xml:space="preserve"> PAGEREF _Toc167307299 \h </w:instrText>
      </w:r>
      <w:r>
        <w:fldChar w:fldCharType="separate"/>
      </w:r>
      <w:r>
        <w:t>24</w:t>
      </w:r>
      <w:r>
        <w:fldChar w:fldCharType="end"/>
      </w:r>
    </w:p>
    <w:p w14:paraId="22552957" w14:textId="1D800D7A" w:rsidR="00AB05D1" w:rsidRDefault="00AB05D1">
      <w:pPr>
        <w:pStyle w:val="Verzeichnis1"/>
        <w:rPr>
          <w:rFonts w:ascii="Calibri" w:hAnsi="Calibri"/>
          <w:b w:val="0"/>
          <w:kern w:val="2"/>
          <w:sz w:val="24"/>
          <w:szCs w:val="24"/>
          <w:lang w:eastAsia="de-CH"/>
        </w:rPr>
      </w:pPr>
      <w:r>
        <w:t>5.</w:t>
      </w:r>
      <w:r>
        <w:rPr>
          <w:rFonts w:ascii="Calibri" w:hAnsi="Calibri"/>
          <w:b w:val="0"/>
          <w:kern w:val="2"/>
          <w:sz w:val="24"/>
          <w:szCs w:val="24"/>
          <w:lang w:eastAsia="de-CH"/>
        </w:rPr>
        <w:tab/>
      </w:r>
      <w:r>
        <w:t>Entwicklung / Umsetzung</w:t>
      </w:r>
      <w:r>
        <w:tab/>
      </w:r>
      <w:r>
        <w:fldChar w:fldCharType="begin"/>
      </w:r>
      <w:r>
        <w:instrText xml:space="preserve"> PAGEREF _Toc167307300 \h </w:instrText>
      </w:r>
      <w:r>
        <w:fldChar w:fldCharType="separate"/>
      </w:r>
      <w:r>
        <w:t>24</w:t>
      </w:r>
      <w:r>
        <w:fldChar w:fldCharType="end"/>
      </w:r>
    </w:p>
    <w:p w14:paraId="381FB3C4" w14:textId="039D265D" w:rsidR="00AB05D1" w:rsidRDefault="00AB05D1">
      <w:pPr>
        <w:pStyle w:val="Verzeichnis2"/>
        <w:rPr>
          <w:rFonts w:ascii="Calibri" w:hAnsi="Calibri"/>
          <w:kern w:val="2"/>
          <w:sz w:val="24"/>
          <w:szCs w:val="24"/>
          <w:lang w:eastAsia="de-CH"/>
        </w:rPr>
      </w:pPr>
      <w:r>
        <w:t>5.1.</w:t>
      </w:r>
      <w:r>
        <w:rPr>
          <w:rFonts w:ascii="Calibri" w:hAnsi="Calibri"/>
          <w:kern w:val="2"/>
          <w:sz w:val="24"/>
          <w:szCs w:val="24"/>
          <w:lang w:eastAsia="de-CH"/>
        </w:rPr>
        <w:tab/>
      </w:r>
      <w:r>
        <w:t>Web-Scraping-Prozess</w:t>
      </w:r>
      <w:r>
        <w:tab/>
      </w:r>
      <w:r>
        <w:fldChar w:fldCharType="begin"/>
      </w:r>
      <w:r>
        <w:instrText xml:space="preserve"> PAGEREF _Toc167307301 \h </w:instrText>
      </w:r>
      <w:r>
        <w:fldChar w:fldCharType="separate"/>
      </w:r>
      <w:r>
        <w:t>24</w:t>
      </w:r>
      <w:r>
        <w:fldChar w:fldCharType="end"/>
      </w:r>
    </w:p>
    <w:p w14:paraId="334032C8" w14:textId="61296CE0" w:rsidR="00AB05D1" w:rsidRDefault="00AB05D1">
      <w:pPr>
        <w:pStyle w:val="Verzeichnis3"/>
        <w:rPr>
          <w:rFonts w:ascii="Calibri" w:hAnsi="Calibri"/>
          <w:kern w:val="2"/>
          <w:sz w:val="24"/>
          <w:szCs w:val="24"/>
          <w:lang w:eastAsia="de-CH"/>
        </w:rPr>
      </w:pPr>
      <w:r>
        <w:t>5.1.1.</w:t>
      </w:r>
      <w:r>
        <w:rPr>
          <w:rFonts w:ascii="Calibri" w:hAnsi="Calibri"/>
          <w:kern w:val="2"/>
          <w:sz w:val="24"/>
          <w:szCs w:val="24"/>
          <w:lang w:eastAsia="de-CH"/>
        </w:rPr>
        <w:tab/>
      </w:r>
      <w:r>
        <w:t>Skripts</w:t>
      </w:r>
      <w:r>
        <w:tab/>
      </w:r>
      <w:r>
        <w:fldChar w:fldCharType="begin"/>
      </w:r>
      <w:r>
        <w:instrText xml:space="preserve"> PAGEREF _Toc167307302 \h </w:instrText>
      </w:r>
      <w:r>
        <w:fldChar w:fldCharType="separate"/>
      </w:r>
      <w:r>
        <w:t>25</w:t>
      </w:r>
      <w:r>
        <w:fldChar w:fldCharType="end"/>
      </w:r>
    </w:p>
    <w:p w14:paraId="40E8EE8F" w14:textId="4131160E" w:rsidR="00AB05D1" w:rsidRDefault="00AB05D1">
      <w:pPr>
        <w:pStyle w:val="Verzeichnis3"/>
        <w:rPr>
          <w:rFonts w:ascii="Calibri" w:hAnsi="Calibri"/>
          <w:kern w:val="2"/>
          <w:sz w:val="24"/>
          <w:szCs w:val="24"/>
          <w:lang w:eastAsia="de-CH"/>
        </w:rPr>
      </w:pPr>
      <w:r>
        <w:t>5.1.2.</w:t>
      </w:r>
      <w:r>
        <w:rPr>
          <w:rFonts w:ascii="Calibri" w:hAnsi="Calibri"/>
          <w:kern w:val="2"/>
          <w:sz w:val="24"/>
          <w:szCs w:val="24"/>
          <w:lang w:eastAsia="de-CH"/>
        </w:rPr>
        <w:tab/>
      </w:r>
      <w:r>
        <w:t>Methodenauswahl</w:t>
      </w:r>
      <w:r>
        <w:tab/>
      </w:r>
      <w:r>
        <w:fldChar w:fldCharType="begin"/>
      </w:r>
      <w:r>
        <w:instrText xml:space="preserve"> PAGEREF _Toc167307303 \h </w:instrText>
      </w:r>
      <w:r>
        <w:fldChar w:fldCharType="separate"/>
      </w:r>
      <w:r>
        <w:t>25</w:t>
      </w:r>
      <w:r>
        <w:fldChar w:fldCharType="end"/>
      </w:r>
    </w:p>
    <w:p w14:paraId="4314BDDD" w14:textId="297A6ED4" w:rsidR="00AB05D1" w:rsidRDefault="00AB05D1">
      <w:pPr>
        <w:pStyle w:val="Verzeichnis2"/>
        <w:rPr>
          <w:rFonts w:ascii="Calibri" w:hAnsi="Calibri"/>
          <w:kern w:val="2"/>
          <w:sz w:val="24"/>
          <w:szCs w:val="24"/>
          <w:lang w:eastAsia="de-CH"/>
        </w:rPr>
      </w:pPr>
      <w:r>
        <w:lastRenderedPageBreak/>
        <w:t>5.2.</w:t>
      </w:r>
      <w:r>
        <w:rPr>
          <w:rFonts w:ascii="Calibri" w:hAnsi="Calibri"/>
          <w:kern w:val="2"/>
          <w:sz w:val="24"/>
          <w:szCs w:val="24"/>
          <w:lang w:eastAsia="de-CH"/>
        </w:rPr>
        <w:tab/>
      </w:r>
      <w:r>
        <w:t>Datensammlung</w:t>
      </w:r>
      <w:r>
        <w:tab/>
      </w:r>
      <w:r>
        <w:fldChar w:fldCharType="begin"/>
      </w:r>
      <w:r>
        <w:instrText xml:space="preserve"> PAGEREF _Toc167307304 \h </w:instrText>
      </w:r>
      <w:r>
        <w:fldChar w:fldCharType="separate"/>
      </w:r>
      <w:r>
        <w:t>26</w:t>
      </w:r>
      <w:r>
        <w:fldChar w:fldCharType="end"/>
      </w:r>
    </w:p>
    <w:p w14:paraId="0DC49FEE" w14:textId="544CEB07" w:rsidR="00AB05D1" w:rsidRDefault="00AB05D1">
      <w:pPr>
        <w:pStyle w:val="Verzeichnis3"/>
        <w:rPr>
          <w:rFonts w:ascii="Calibri" w:hAnsi="Calibri"/>
          <w:kern w:val="2"/>
          <w:sz w:val="24"/>
          <w:szCs w:val="24"/>
          <w:lang w:eastAsia="de-CH"/>
        </w:rPr>
      </w:pPr>
      <w:r>
        <w:t>5.2.1.</w:t>
      </w:r>
      <w:r>
        <w:rPr>
          <w:rFonts w:ascii="Calibri" w:hAnsi="Calibri"/>
          <w:kern w:val="2"/>
          <w:sz w:val="24"/>
          <w:szCs w:val="24"/>
          <w:lang w:eastAsia="de-CH"/>
        </w:rPr>
        <w:tab/>
      </w:r>
      <w:r>
        <w:t>JSON-Datei</w:t>
      </w:r>
      <w:r>
        <w:tab/>
      </w:r>
      <w:r>
        <w:fldChar w:fldCharType="begin"/>
      </w:r>
      <w:r>
        <w:instrText xml:space="preserve"> PAGEREF _Toc167307305 \h </w:instrText>
      </w:r>
      <w:r>
        <w:fldChar w:fldCharType="separate"/>
      </w:r>
      <w:r>
        <w:t>35</w:t>
      </w:r>
      <w:r>
        <w:fldChar w:fldCharType="end"/>
      </w:r>
    </w:p>
    <w:p w14:paraId="4B381C5E" w14:textId="79E26FE0" w:rsidR="00AB05D1" w:rsidRDefault="00AB05D1">
      <w:pPr>
        <w:pStyle w:val="Verzeichnis3"/>
        <w:rPr>
          <w:rFonts w:ascii="Calibri" w:hAnsi="Calibri"/>
          <w:kern w:val="2"/>
          <w:sz w:val="24"/>
          <w:szCs w:val="24"/>
          <w:lang w:eastAsia="de-CH"/>
        </w:rPr>
      </w:pPr>
      <w:r>
        <w:t>5.2.2.</w:t>
      </w:r>
      <w:r>
        <w:rPr>
          <w:rFonts w:ascii="Calibri" w:hAnsi="Calibri"/>
          <w:kern w:val="2"/>
          <w:sz w:val="24"/>
          <w:szCs w:val="24"/>
          <w:lang w:eastAsia="de-CH"/>
        </w:rPr>
        <w:tab/>
      </w:r>
      <w:r>
        <w:t>Implementierung</w:t>
      </w:r>
      <w:r>
        <w:tab/>
      </w:r>
      <w:r>
        <w:fldChar w:fldCharType="begin"/>
      </w:r>
      <w:r>
        <w:instrText xml:space="preserve"> PAGEREF _Toc167307306 \h </w:instrText>
      </w:r>
      <w:r>
        <w:fldChar w:fldCharType="separate"/>
      </w:r>
      <w:r>
        <w:t>36</w:t>
      </w:r>
      <w:r>
        <w:fldChar w:fldCharType="end"/>
      </w:r>
    </w:p>
    <w:p w14:paraId="42A510C0" w14:textId="7187FF32" w:rsidR="00AB05D1" w:rsidRDefault="00AB05D1">
      <w:pPr>
        <w:pStyle w:val="Verzeichnis3"/>
        <w:rPr>
          <w:rFonts w:ascii="Calibri" w:hAnsi="Calibri"/>
          <w:kern w:val="2"/>
          <w:sz w:val="24"/>
          <w:szCs w:val="24"/>
          <w:lang w:eastAsia="de-CH"/>
        </w:rPr>
      </w:pPr>
      <w:r>
        <w:t>5.2.3.</w:t>
      </w:r>
      <w:r>
        <w:rPr>
          <w:rFonts w:ascii="Calibri" w:hAnsi="Calibri"/>
          <w:kern w:val="2"/>
          <w:sz w:val="24"/>
          <w:szCs w:val="24"/>
          <w:lang w:eastAsia="de-CH"/>
        </w:rPr>
        <w:tab/>
      </w:r>
      <w:r>
        <w:t>Sprichwörter</w:t>
      </w:r>
      <w:r>
        <w:tab/>
      </w:r>
      <w:r>
        <w:fldChar w:fldCharType="begin"/>
      </w:r>
      <w:r>
        <w:instrText xml:space="preserve"> PAGEREF _Toc167307307 \h </w:instrText>
      </w:r>
      <w:r>
        <w:fldChar w:fldCharType="separate"/>
      </w:r>
      <w:r>
        <w:t>36</w:t>
      </w:r>
      <w:r>
        <w:fldChar w:fldCharType="end"/>
      </w:r>
    </w:p>
    <w:p w14:paraId="51805DFB" w14:textId="48F90728" w:rsidR="00AB05D1" w:rsidRDefault="00AB05D1">
      <w:pPr>
        <w:pStyle w:val="Verzeichnis2"/>
        <w:rPr>
          <w:rFonts w:ascii="Calibri" w:hAnsi="Calibri"/>
          <w:kern w:val="2"/>
          <w:sz w:val="24"/>
          <w:szCs w:val="24"/>
          <w:lang w:eastAsia="de-CH"/>
        </w:rPr>
      </w:pPr>
      <w:r>
        <w:t>5.3.</w:t>
      </w:r>
      <w:r>
        <w:rPr>
          <w:rFonts w:ascii="Calibri" w:hAnsi="Calibri"/>
          <w:kern w:val="2"/>
          <w:sz w:val="24"/>
          <w:szCs w:val="24"/>
          <w:lang w:eastAsia="de-CH"/>
        </w:rPr>
        <w:tab/>
      </w:r>
      <w:r>
        <w:t>Lernkategorie</w:t>
      </w:r>
      <w:r>
        <w:tab/>
      </w:r>
      <w:r>
        <w:fldChar w:fldCharType="begin"/>
      </w:r>
      <w:r>
        <w:instrText xml:space="preserve"> PAGEREF _Toc167307308 \h </w:instrText>
      </w:r>
      <w:r>
        <w:fldChar w:fldCharType="separate"/>
      </w:r>
      <w:r>
        <w:t>37</w:t>
      </w:r>
      <w:r>
        <w:fldChar w:fldCharType="end"/>
      </w:r>
    </w:p>
    <w:p w14:paraId="44A243EB" w14:textId="6353C11E" w:rsidR="00AB05D1" w:rsidRDefault="00AB05D1">
      <w:pPr>
        <w:pStyle w:val="Verzeichnis3"/>
        <w:rPr>
          <w:rFonts w:ascii="Calibri" w:hAnsi="Calibri"/>
          <w:kern w:val="2"/>
          <w:sz w:val="24"/>
          <w:szCs w:val="24"/>
          <w:lang w:eastAsia="de-CH"/>
        </w:rPr>
      </w:pPr>
      <w:r>
        <w:t>5.3.1.</w:t>
      </w:r>
      <w:r>
        <w:rPr>
          <w:rFonts w:ascii="Calibri" w:hAnsi="Calibri"/>
          <w:kern w:val="2"/>
          <w:sz w:val="24"/>
          <w:szCs w:val="24"/>
          <w:lang w:eastAsia="de-CH"/>
        </w:rPr>
        <w:tab/>
      </w:r>
      <w:r>
        <w:t>Scraping</w:t>
      </w:r>
      <w:r>
        <w:tab/>
      </w:r>
      <w:r>
        <w:fldChar w:fldCharType="begin"/>
      </w:r>
      <w:r>
        <w:instrText xml:space="preserve"> PAGEREF _Toc167307309 \h </w:instrText>
      </w:r>
      <w:r>
        <w:fldChar w:fldCharType="separate"/>
      </w:r>
      <w:r>
        <w:t>38</w:t>
      </w:r>
      <w:r>
        <w:fldChar w:fldCharType="end"/>
      </w:r>
    </w:p>
    <w:p w14:paraId="20147121" w14:textId="41516C81" w:rsidR="00AB05D1" w:rsidRDefault="00AB05D1">
      <w:pPr>
        <w:pStyle w:val="Verzeichnis3"/>
        <w:rPr>
          <w:rFonts w:ascii="Calibri" w:hAnsi="Calibri"/>
          <w:kern w:val="2"/>
          <w:sz w:val="24"/>
          <w:szCs w:val="24"/>
          <w:lang w:eastAsia="de-CH"/>
        </w:rPr>
      </w:pPr>
      <w:r>
        <w:t>5.3.2.</w:t>
      </w:r>
      <w:r>
        <w:rPr>
          <w:rFonts w:ascii="Calibri" w:hAnsi="Calibri"/>
          <w:kern w:val="2"/>
          <w:sz w:val="24"/>
          <w:szCs w:val="24"/>
          <w:lang w:eastAsia="de-CH"/>
        </w:rPr>
        <w:tab/>
      </w:r>
      <w:r>
        <w:t>Frontend</w:t>
      </w:r>
      <w:r>
        <w:tab/>
      </w:r>
      <w:r>
        <w:fldChar w:fldCharType="begin"/>
      </w:r>
      <w:r>
        <w:instrText xml:space="preserve"> PAGEREF _Toc167307310 \h </w:instrText>
      </w:r>
      <w:r>
        <w:fldChar w:fldCharType="separate"/>
      </w:r>
      <w:r>
        <w:t>38</w:t>
      </w:r>
      <w:r>
        <w:fldChar w:fldCharType="end"/>
      </w:r>
    </w:p>
    <w:p w14:paraId="4B44C1E6" w14:textId="76D59578" w:rsidR="00AB05D1" w:rsidRDefault="00AB05D1">
      <w:pPr>
        <w:pStyle w:val="Verzeichnis3"/>
        <w:rPr>
          <w:rFonts w:ascii="Calibri" w:hAnsi="Calibri"/>
          <w:kern w:val="2"/>
          <w:sz w:val="24"/>
          <w:szCs w:val="24"/>
          <w:lang w:eastAsia="de-CH"/>
        </w:rPr>
      </w:pPr>
      <w:r>
        <w:t>5.3.3.</w:t>
      </w:r>
      <w:r>
        <w:rPr>
          <w:rFonts w:ascii="Calibri" w:hAnsi="Calibri"/>
          <w:kern w:val="2"/>
          <w:sz w:val="24"/>
          <w:szCs w:val="24"/>
          <w:lang w:eastAsia="de-CH"/>
        </w:rPr>
        <w:tab/>
      </w:r>
      <w:r>
        <w:t>Backend</w:t>
      </w:r>
      <w:r>
        <w:tab/>
      </w:r>
      <w:r>
        <w:fldChar w:fldCharType="begin"/>
      </w:r>
      <w:r>
        <w:instrText xml:space="preserve"> PAGEREF _Toc167307311 \h </w:instrText>
      </w:r>
      <w:r>
        <w:fldChar w:fldCharType="separate"/>
      </w:r>
      <w:r>
        <w:t>39</w:t>
      </w:r>
      <w:r>
        <w:fldChar w:fldCharType="end"/>
      </w:r>
    </w:p>
    <w:p w14:paraId="27CF7643" w14:textId="4A2DF118" w:rsidR="00AB05D1" w:rsidRDefault="00AB05D1">
      <w:pPr>
        <w:pStyle w:val="Verzeichnis2"/>
        <w:rPr>
          <w:rFonts w:ascii="Calibri" w:hAnsi="Calibri"/>
          <w:kern w:val="2"/>
          <w:sz w:val="24"/>
          <w:szCs w:val="24"/>
          <w:lang w:eastAsia="de-CH"/>
        </w:rPr>
      </w:pPr>
      <w:r>
        <w:t>5.4.</w:t>
      </w:r>
      <w:r>
        <w:rPr>
          <w:rFonts w:ascii="Calibri" w:hAnsi="Calibri"/>
          <w:kern w:val="2"/>
          <w:sz w:val="24"/>
          <w:szCs w:val="24"/>
          <w:lang w:eastAsia="de-CH"/>
        </w:rPr>
        <w:tab/>
      </w:r>
      <w:r>
        <w:t>Lernkarten</w:t>
      </w:r>
      <w:r>
        <w:tab/>
      </w:r>
      <w:r>
        <w:fldChar w:fldCharType="begin"/>
      </w:r>
      <w:r>
        <w:instrText xml:space="preserve"> PAGEREF _Toc167307312 \h </w:instrText>
      </w:r>
      <w:r>
        <w:fldChar w:fldCharType="separate"/>
      </w:r>
      <w:r>
        <w:t>39</w:t>
      </w:r>
      <w:r>
        <w:fldChar w:fldCharType="end"/>
      </w:r>
    </w:p>
    <w:p w14:paraId="5CF8BCC8" w14:textId="29518724" w:rsidR="00AB05D1" w:rsidRDefault="00AB05D1">
      <w:pPr>
        <w:pStyle w:val="Verzeichnis3"/>
        <w:rPr>
          <w:rFonts w:ascii="Calibri" w:hAnsi="Calibri"/>
          <w:kern w:val="2"/>
          <w:sz w:val="24"/>
          <w:szCs w:val="24"/>
          <w:lang w:eastAsia="de-CH"/>
        </w:rPr>
      </w:pPr>
      <w:r>
        <w:t>5.4.1.</w:t>
      </w:r>
      <w:r>
        <w:rPr>
          <w:rFonts w:ascii="Calibri" w:hAnsi="Calibri"/>
          <w:kern w:val="2"/>
          <w:sz w:val="24"/>
          <w:szCs w:val="24"/>
          <w:lang w:eastAsia="de-CH"/>
        </w:rPr>
        <w:tab/>
      </w:r>
      <w:r>
        <w:t>Visuelle Anpassung</w:t>
      </w:r>
      <w:r>
        <w:tab/>
      </w:r>
      <w:r>
        <w:fldChar w:fldCharType="begin"/>
      </w:r>
      <w:r>
        <w:instrText xml:space="preserve"> PAGEREF _Toc167307313 \h </w:instrText>
      </w:r>
      <w:r>
        <w:fldChar w:fldCharType="separate"/>
      </w:r>
      <w:r>
        <w:t>40</w:t>
      </w:r>
      <w:r>
        <w:fldChar w:fldCharType="end"/>
      </w:r>
    </w:p>
    <w:p w14:paraId="4D6F39B2" w14:textId="012DF040" w:rsidR="00AB05D1" w:rsidRDefault="00AB05D1">
      <w:pPr>
        <w:pStyle w:val="Verzeichnis1"/>
        <w:rPr>
          <w:rFonts w:ascii="Calibri" w:hAnsi="Calibri"/>
          <w:b w:val="0"/>
          <w:kern w:val="2"/>
          <w:sz w:val="24"/>
          <w:szCs w:val="24"/>
          <w:lang w:eastAsia="de-CH"/>
        </w:rPr>
      </w:pPr>
      <w:r>
        <w:t>6.</w:t>
      </w:r>
      <w:r>
        <w:rPr>
          <w:rFonts w:ascii="Calibri" w:hAnsi="Calibri"/>
          <w:b w:val="0"/>
          <w:kern w:val="2"/>
          <w:sz w:val="24"/>
          <w:szCs w:val="24"/>
          <w:lang w:eastAsia="de-CH"/>
        </w:rPr>
        <w:tab/>
      </w:r>
      <w:r>
        <w:t>Ergebnisse</w:t>
      </w:r>
      <w:r>
        <w:tab/>
      </w:r>
      <w:r>
        <w:fldChar w:fldCharType="begin"/>
      </w:r>
      <w:r>
        <w:instrText xml:space="preserve"> PAGEREF _Toc167307314 \h </w:instrText>
      </w:r>
      <w:r>
        <w:fldChar w:fldCharType="separate"/>
      </w:r>
      <w:r>
        <w:t>40</w:t>
      </w:r>
      <w:r>
        <w:fldChar w:fldCharType="end"/>
      </w:r>
    </w:p>
    <w:p w14:paraId="3F0530DD" w14:textId="3D84F998" w:rsidR="00AB05D1" w:rsidRDefault="00AB05D1">
      <w:pPr>
        <w:pStyle w:val="Verzeichnis2"/>
        <w:rPr>
          <w:rFonts w:ascii="Calibri" w:hAnsi="Calibri"/>
          <w:kern w:val="2"/>
          <w:sz w:val="24"/>
          <w:szCs w:val="24"/>
          <w:lang w:eastAsia="de-CH"/>
        </w:rPr>
      </w:pPr>
      <w:r>
        <w:t>6.1.</w:t>
      </w:r>
      <w:r>
        <w:rPr>
          <w:rFonts w:ascii="Calibri" w:hAnsi="Calibri"/>
          <w:kern w:val="2"/>
          <w:sz w:val="24"/>
          <w:szCs w:val="24"/>
          <w:lang w:eastAsia="de-CH"/>
        </w:rPr>
        <w:tab/>
      </w:r>
      <w:r>
        <w:t>Web-Scraping-Skripts</w:t>
      </w:r>
      <w:r>
        <w:tab/>
      </w:r>
      <w:r>
        <w:fldChar w:fldCharType="begin"/>
      </w:r>
      <w:r>
        <w:instrText xml:space="preserve"> PAGEREF _Toc167307315 \h </w:instrText>
      </w:r>
      <w:r>
        <w:fldChar w:fldCharType="separate"/>
      </w:r>
      <w:r>
        <w:t>40</w:t>
      </w:r>
      <w:r>
        <w:fldChar w:fldCharType="end"/>
      </w:r>
    </w:p>
    <w:p w14:paraId="453067E6" w14:textId="4306DA66" w:rsidR="00AB05D1" w:rsidRDefault="00AB05D1">
      <w:pPr>
        <w:pStyle w:val="Verzeichnis2"/>
        <w:rPr>
          <w:rFonts w:ascii="Calibri" w:hAnsi="Calibri"/>
          <w:kern w:val="2"/>
          <w:sz w:val="24"/>
          <w:szCs w:val="24"/>
          <w:lang w:eastAsia="de-CH"/>
        </w:rPr>
      </w:pPr>
      <w:r>
        <w:t>6.2.</w:t>
      </w:r>
      <w:r>
        <w:rPr>
          <w:rFonts w:ascii="Calibri" w:hAnsi="Calibri"/>
          <w:kern w:val="2"/>
          <w:sz w:val="24"/>
          <w:szCs w:val="24"/>
          <w:lang w:eastAsia="de-CH"/>
        </w:rPr>
        <w:tab/>
      </w:r>
      <w:r>
        <w:t>Lernkategorie</w:t>
      </w:r>
      <w:r>
        <w:tab/>
      </w:r>
      <w:r>
        <w:fldChar w:fldCharType="begin"/>
      </w:r>
      <w:r>
        <w:instrText xml:space="preserve"> PAGEREF _Toc167307316 \h </w:instrText>
      </w:r>
      <w:r>
        <w:fldChar w:fldCharType="separate"/>
      </w:r>
      <w:r>
        <w:t>41</w:t>
      </w:r>
      <w:r>
        <w:fldChar w:fldCharType="end"/>
      </w:r>
    </w:p>
    <w:p w14:paraId="6D0EC5AF" w14:textId="3A50639F" w:rsidR="00AB05D1" w:rsidRDefault="00AB05D1">
      <w:pPr>
        <w:pStyle w:val="Verzeichnis2"/>
        <w:rPr>
          <w:rFonts w:ascii="Calibri" w:hAnsi="Calibri"/>
          <w:kern w:val="2"/>
          <w:sz w:val="24"/>
          <w:szCs w:val="24"/>
          <w:lang w:eastAsia="de-CH"/>
        </w:rPr>
      </w:pPr>
      <w:r>
        <w:t>6.3.</w:t>
      </w:r>
      <w:r>
        <w:rPr>
          <w:rFonts w:ascii="Calibri" w:hAnsi="Calibri"/>
          <w:kern w:val="2"/>
          <w:sz w:val="24"/>
          <w:szCs w:val="24"/>
          <w:lang w:eastAsia="de-CH"/>
        </w:rPr>
        <w:tab/>
      </w:r>
      <w:r>
        <w:t>Lernkarte</w:t>
      </w:r>
      <w:r>
        <w:tab/>
      </w:r>
      <w:r>
        <w:fldChar w:fldCharType="begin"/>
      </w:r>
      <w:r>
        <w:instrText xml:space="preserve"> PAGEREF _Toc167307317 \h </w:instrText>
      </w:r>
      <w:r>
        <w:fldChar w:fldCharType="separate"/>
      </w:r>
      <w:r>
        <w:t>41</w:t>
      </w:r>
      <w:r>
        <w:fldChar w:fldCharType="end"/>
      </w:r>
    </w:p>
    <w:p w14:paraId="6AC2B053" w14:textId="1C80BCFA" w:rsidR="00AB05D1" w:rsidRDefault="00AB05D1">
      <w:pPr>
        <w:pStyle w:val="Verzeichnis1"/>
        <w:rPr>
          <w:rFonts w:ascii="Calibri" w:hAnsi="Calibri"/>
          <w:b w:val="0"/>
          <w:kern w:val="2"/>
          <w:sz w:val="24"/>
          <w:szCs w:val="24"/>
          <w:lang w:eastAsia="de-CH"/>
        </w:rPr>
      </w:pPr>
      <w:r>
        <w:t>7.</w:t>
      </w:r>
      <w:r>
        <w:rPr>
          <w:rFonts w:ascii="Calibri" w:hAnsi="Calibri"/>
          <w:b w:val="0"/>
          <w:kern w:val="2"/>
          <w:sz w:val="24"/>
          <w:szCs w:val="24"/>
          <w:lang w:eastAsia="de-CH"/>
        </w:rPr>
        <w:tab/>
      </w:r>
      <w:r>
        <w:t>Fazit</w:t>
      </w:r>
      <w:r>
        <w:tab/>
      </w:r>
      <w:r>
        <w:fldChar w:fldCharType="begin"/>
      </w:r>
      <w:r>
        <w:instrText xml:space="preserve"> PAGEREF _Toc167307318 \h </w:instrText>
      </w:r>
      <w:r>
        <w:fldChar w:fldCharType="separate"/>
      </w:r>
      <w:r>
        <w:t>43</w:t>
      </w:r>
      <w:r>
        <w:fldChar w:fldCharType="end"/>
      </w:r>
    </w:p>
    <w:p w14:paraId="49F353C4" w14:textId="36357B6F" w:rsidR="00AB05D1" w:rsidRDefault="00AB05D1">
      <w:pPr>
        <w:pStyle w:val="Verzeichnis2"/>
        <w:rPr>
          <w:rFonts w:ascii="Calibri" w:hAnsi="Calibri"/>
          <w:kern w:val="2"/>
          <w:sz w:val="24"/>
          <w:szCs w:val="24"/>
          <w:lang w:eastAsia="de-CH"/>
        </w:rPr>
      </w:pPr>
      <w:r>
        <w:t>7.1.</w:t>
      </w:r>
      <w:r>
        <w:rPr>
          <w:rFonts w:ascii="Calibri" w:hAnsi="Calibri"/>
          <w:kern w:val="2"/>
          <w:sz w:val="24"/>
          <w:szCs w:val="24"/>
          <w:lang w:eastAsia="de-CH"/>
        </w:rPr>
        <w:tab/>
      </w:r>
      <w:r>
        <w:t>Zusammenfassung</w:t>
      </w:r>
      <w:r>
        <w:tab/>
      </w:r>
      <w:r>
        <w:fldChar w:fldCharType="begin"/>
      </w:r>
      <w:r>
        <w:instrText xml:space="preserve"> PAGEREF _Toc167307319 \h </w:instrText>
      </w:r>
      <w:r>
        <w:fldChar w:fldCharType="separate"/>
      </w:r>
      <w:r>
        <w:t>43</w:t>
      </w:r>
      <w:r>
        <w:fldChar w:fldCharType="end"/>
      </w:r>
    </w:p>
    <w:p w14:paraId="16E16A76" w14:textId="29ACD243" w:rsidR="00AB05D1" w:rsidRDefault="00AB05D1">
      <w:pPr>
        <w:pStyle w:val="Verzeichnis3"/>
        <w:rPr>
          <w:rFonts w:ascii="Calibri" w:hAnsi="Calibri"/>
          <w:kern w:val="2"/>
          <w:sz w:val="24"/>
          <w:szCs w:val="24"/>
          <w:lang w:eastAsia="de-CH"/>
        </w:rPr>
      </w:pPr>
      <w:r>
        <w:t>7.1.1.</w:t>
      </w:r>
      <w:r>
        <w:rPr>
          <w:rFonts w:ascii="Calibri" w:hAnsi="Calibri"/>
          <w:kern w:val="2"/>
          <w:sz w:val="24"/>
          <w:szCs w:val="24"/>
          <w:lang w:eastAsia="de-CH"/>
        </w:rPr>
        <w:tab/>
      </w:r>
      <w:r>
        <w:t>Quellenanpassung</w:t>
      </w:r>
      <w:r>
        <w:tab/>
      </w:r>
      <w:r>
        <w:fldChar w:fldCharType="begin"/>
      </w:r>
      <w:r>
        <w:instrText xml:space="preserve"> PAGEREF _Toc167307320 \h </w:instrText>
      </w:r>
      <w:r>
        <w:fldChar w:fldCharType="separate"/>
      </w:r>
      <w:r>
        <w:t>44</w:t>
      </w:r>
      <w:r>
        <w:fldChar w:fldCharType="end"/>
      </w:r>
    </w:p>
    <w:p w14:paraId="60BDE5B1" w14:textId="3452BCF6" w:rsidR="00AB05D1" w:rsidRDefault="00AB05D1">
      <w:pPr>
        <w:pStyle w:val="Verzeichnis3"/>
        <w:rPr>
          <w:rFonts w:ascii="Calibri" w:hAnsi="Calibri"/>
          <w:kern w:val="2"/>
          <w:sz w:val="24"/>
          <w:szCs w:val="24"/>
          <w:lang w:eastAsia="de-CH"/>
        </w:rPr>
      </w:pPr>
      <w:r>
        <w:t>7.1.2.</w:t>
      </w:r>
      <w:r>
        <w:rPr>
          <w:rFonts w:ascii="Calibri" w:hAnsi="Calibri"/>
          <w:kern w:val="2"/>
          <w:sz w:val="24"/>
          <w:szCs w:val="24"/>
          <w:lang w:eastAsia="de-CH"/>
        </w:rPr>
        <w:tab/>
      </w:r>
      <w:r>
        <w:t>Scraping</w:t>
      </w:r>
      <w:r>
        <w:tab/>
      </w:r>
      <w:r>
        <w:fldChar w:fldCharType="begin"/>
      </w:r>
      <w:r>
        <w:instrText xml:space="preserve"> PAGEREF _Toc167307321 \h </w:instrText>
      </w:r>
      <w:r>
        <w:fldChar w:fldCharType="separate"/>
      </w:r>
      <w:r>
        <w:t>44</w:t>
      </w:r>
      <w:r>
        <w:fldChar w:fldCharType="end"/>
      </w:r>
    </w:p>
    <w:p w14:paraId="7021934F" w14:textId="5E560D58" w:rsidR="00AB05D1" w:rsidRDefault="00AB05D1">
      <w:pPr>
        <w:pStyle w:val="Verzeichnis3"/>
        <w:rPr>
          <w:rFonts w:ascii="Calibri" w:hAnsi="Calibri"/>
          <w:kern w:val="2"/>
          <w:sz w:val="24"/>
          <w:szCs w:val="24"/>
          <w:lang w:eastAsia="de-CH"/>
        </w:rPr>
      </w:pPr>
      <w:r>
        <w:t>7.1.3.</w:t>
      </w:r>
      <w:r>
        <w:rPr>
          <w:rFonts w:ascii="Calibri" w:hAnsi="Calibri"/>
          <w:kern w:val="2"/>
          <w:sz w:val="24"/>
          <w:szCs w:val="24"/>
          <w:lang w:eastAsia="de-CH"/>
        </w:rPr>
        <w:tab/>
      </w:r>
      <w:r>
        <w:t>Worttyp</w:t>
      </w:r>
      <w:r>
        <w:tab/>
      </w:r>
      <w:r>
        <w:fldChar w:fldCharType="begin"/>
      </w:r>
      <w:r>
        <w:instrText xml:space="preserve"> PAGEREF _Toc167307322 \h </w:instrText>
      </w:r>
      <w:r>
        <w:fldChar w:fldCharType="separate"/>
      </w:r>
      <w:r>
        <w:t>44</w:t>
      </w:r>
      <w:r>
        <w:fldChar w:fldCharType="end"/>
      </w:r>
    </w:p>
    <w:p w14:paraId="531D4000" w14:textId="2C3165BF" w:rsidR="00AB05D1" w:rsidRDefault="00AB05D1">
      <w:pPr>
        <w:pStyle w:val="Verzeichnis3"/>
        <w:rPr>
          <w:rFonts w:ascii="Calibri" w:hAnsi="Calibri"/>
          <w:kern w:val="2"/>
          <w:sz w:val="24"/>
          <w:szCs w:val="24"/>
          <w:lang w:eastAsia="de-CH"/>
        </w:rPr>
      </w:pPr>
      <w:r>
        <w:t>7.1.4.</w:t>
      </w:r>
      <w:r>
        <w:rPr>
          <w:rFonts w:ascii="Calibri" w:hAnsi="Calibri"/>
          <w:kern w:val="2"/>
          <w:sz w:val="24"/>
          <w:szCs w:val="24"/>
          <w:lang w:eastAsia="de-CH"/>
        </w:rPr>
        <w:tab/>
      </w:r>
      <w:r>
        <w:t>Designanpassungen</w:t>
      </w:r>
      <w:r>
        <w:tab/>
      </w:r>
      <w:r>
        <w:fldChar w:fldCharType="begin"/>
      </w:r>
      <w:r>
        <w:instrText xml:space="preserve"> PAGEREF _Toc167307323 \h </w:instrText>
      </w:r>
      <w:r>
        <w:fldChar w:fldCharType="separate"/>
      </w:r>
      <w:r>
        <w:t>44</w:t>
      </w:r>
      <w:r>
        <w:fldChar w:fldCharType="end"/>
      </w:r>
    </w:p>
    <w:p w14:paraId="242D150C" w14:textId="0916A003" w:rsidR="00AB05D1" w:rsidRDefault="00AB05D1">
      <w:pPr>
        <w:pStyle w:val="Verzeichnis3"/>
        <w:rPr>
          <w:rFonts w:ascii="Calibri" w:hAnsi="Calibri"/>
          <w:kern w:val="2"/>
          <w:sz w:val="24"/>
          <w:szCs w:val="24"/>
          <w:lang w:eastAsia="de-CH"/>
        </w:rPr>
      </w:pPr>
      <w:r>
        <w:t>7.1.5.</w:t>
      </w:r>
      <w:r>
        <w:rPr>
          <w:rFonts w:ascii="Calibri" w:hAnsi="Calibri"/>
          <w:kern w:val="2"/>
          <w:sz w:val="24"/>
          <w:szCs w:val="24"/>
          <w:lang w:eastAsia="de-CH"/>
        </w:rPr>
        <w:tab/>
      </w:r>
      <w:r>
        <w:t>Erweiterung des Nutzerprofils</w:t>
      </w:r>
      <w:r>
        <w:tab/>
      </w:r>
      <w:r>
        <w:fldChar w:fldCharType="begin"/>
      </w:r>
      <w:r>
        <w:instrText xml:space="preserve"> PAGEREF _Toc167307324 \h </w:instrText>
      </w:r>
      <w:r>
        <w:fldChar w:fldCharType="separate"/>
      </w:r>
      <w:r>
        <w:t>45</w:t>
      </w:r>
      <w:r>
        <w:fldChar w:fldCharType="end"/>
      </w:r>
    </w:p>
    <w:p w14:paraId="708D270D" w14:textId="3BE064A4" w:rsidR="00AB05D1" w:rsidRDefault="00AB05D1">
      <w:pPr>
        <w:pStyle w:val="Verzeichnis2"/>
        <w:rPr>
          <w:rFonts w:ascii="Calibri" w:hAnsi="Calibri"/>
          <w:kern w:val="2"/>
          <w:sz w:val="24"/>
          <w:szCs w:val="24"/>
          <w:lang w:eastAsia="de-CH"/>
        </w:rPr>
      </w:pPr>
      <w:r>
        <w:t>7.2.</w:t>
      </w:r>
      <w:r>
        <w:rPr>
          <w:rFonts w:ascii="Calibri" w:hAnsi="Calibri"/>
          <w:kern w:val="2"/>
          <w:sz w:val="24"/>
          <w:szCs w:val="24"/>
          <w:lang w:eastAsia="de-CH"/>
        </w:rPr>
        <w:tab/>
      </w:r>
      <w:r>
        <w:t>Erkenntnisse</w:t>
      </w:r>
      <w:r>
        <w:tab/>
      </w:r>
      <w:r>
        <w:fldChar w:fldCharType="begin"/>
      </w:r>
      <w:r>
        <w:instrText xml:space="preserve"> PAGEREF _Toc167307325 \h </w:instrText>
      </w:r>
      <w:r>
        <w:fldChar w:fldCharType="separate"/>
      </w:r>
      <w:r>
        <w:t>45</w:t>
      </w:r>
      <w:r>
        <w:fldChar w:fldCharType="end"/>
      </w:r>
    </w:p>
    <w:p w14:paraId="722018AD" w14:textId="43A50274" w:rsidR="00AB05D1" w:rsidRDefault="00AB05D1">
      <w:pPr>
        <w:pStyle w:val="Verzeichnis2"/>
        <w:rPr>
          <w:rFonts w:ascii="Calibri" w:hAnsi="Calibri"/>
          <w:kern w:val="2"/>
          <w:sz w:val="24"/>
          <w:szCs w:val="24"/>
          <w:lang w:eastAsia="de-CH"/>
        </w:rPr>
      </w:pPr>
      <w:r>
        <w:t>7.3.</w:t>
      </w:r>
      <w:r>
        <w:rPr>
          <w:rFonts w:ascii="Calibri" w:hAnsi="Calibri"/>
          <w:kern w:val="2"/>
          <w:sz w:val="24"/>
          <w:szCs w:val="24"/>
          <w:lang w:eastAsia="de-CH"/>
        </w:rPr>
        <w:tab/>
      </w:r>
      <w:r>
        <w:t>Ausbau</w:t>
      </w:r>
      <w:r>
        <w:tab/>
      </w:r>
      <w:r>
        <w:fldChar w:fldCharType="begin"/>
      </w:r>
      <w:r>
        <w:instrText xml:space="preserve"> PAGEREF _Toc167307326 \h </w:instrText>
      </w:r>
      <w:r>
        <w:fldChar w:fldCharType="separate"/>
      </w:r>
      <w:r>
        <w:t>45</w:t>
      </w:r>
      <w:r>
        <w:fldChar w:fldCharType="end"/>
      </w:r>
    </w:p>
    <w:p w14:paraId="545FA7E5" w14:textId="77FB18B6" w:rsidR="00AB05D1" w:rsidRDefault="00AB05D1">
      <w:pPr>
        <w:pStyle w:val="Verzeichnis3"/>
        <w:rPr>
          <w:rFonts w:ascii="Calibri" w:hAnsi="Calibri"/>
          <w:kern w:val="2"/>
          <w:sz w:val="24"/>
          <w:szCs w:val="24"/>
          <w:lang w:eastAsia="de-CH"/>
        </w:rPr>
      </w:pPr>
      <w:r>
        <w:t>7.3.1.</w:t>
      </w:r>
      <w:r>
        <w:rPr>
          <w:rFonts w:ascii="Calibri" w:hAnsi="Calibri"/>
          <w:kern w:val="2"/>
          <w:sz w:val="24"/>
          <w:szCs w:val="24"/>
          <w:lang w:eastAsia="de-CH"/>
        </w:rPr>
        <w:tab/>
      </w:r>
      <w:r>
        <w:t>Erweiterung der Skripts</w:t>
      </w:r>
      <w:r>
        <w:tab/>
      </w:r>
      <w:r>
        <w:fldChar w:fldCharType="begin"/>
      </w:r>
      <w:r>
        <w:instrText xml:space="preserve"> PAGEREF _Toc167307327 \h </w:instrText>
      </w:r>
      <w:r>
        <w:fldChar w:fldCharType="separate"/>
      </w:r>
      <w:r>
        <w:t>45</w:t>
      </w:r>
      <w:r>
        <w:fldChar w:fldCharType="end"/>
      </w:r>
    </w:p>
    <w:p w14:paraId="74B8F08D" w14:textId="67F40DF9" w:rsidR="00AB05D1" w:rsidRDefault="00AB05D1">
      <w:pPr>
        <w:pStyle w:val="Verzeichnis3"/>
        <w:rPr>
          <w:rFonts w:ascii="Calibri" w:hAnsi="Calibri"/>
          <w:kern w:val="2"/>
          <w:sz w:val="24"/>
          <w:szCs w:val="24"/>
          <w:lang w:eastAsia="de-CH"/>
        </w:rPr>
      </w:pPr>
      <w:r>
        <w:t>7.3.2.</w:t>
      </w:r>
      <w:r>
        <w:rPr>
          <w:rFonts w:ascii="Calibri" w:hAnsi="Calibri"/>
          <w:kern w:val="2"/>
          <w:sz w:val="24"/>
          <w:szCs w:val="24"/>
          <w:lang w:eastAsia="de-CH"/>
        </w:rPr>
        <w:tab/>
      </w:r>
      <w:r>
        <w:t>Erweiterung der Datenbank</w:t>
      </w:r>
      <w:r>
        <w:tab/>
      </w:r>
      <w:r>
        <w:fldChar w:fldCharType="begin"/>
      </w:r>
      <w:r>
        <w:instrText xml:space="preserve"> PAGEREF _Toc167307328 \h </w:instrText>
      </w:r>
      <w:r>
        <w:fldChar w:fldCharType="separate"/>
      </w:r>
      <w:r>
        <w:t>46</w:t>
      </w:r>
      <w:r>
        <w:fldChar w:fldCharType="end"/>
      </w:r>
    </w:p>
    <w:p w14:paraId="75F154CB" w14:textId="22588829" w:rsidR="00AB05D1" w:rsidRDefault="00AB05D1">
      <w:pPr>
        <w:pStyle w:val="Verzeichnis3"/>
        <w:rPr>
          <w:rFonts w:ascii="Calibri" w:hAnsi="Calibri"/>
          <w:kern w:val="2"/>
          <w:sz w:val="24"/>
          <w:szCs w:val="24"/>
          <w:lang w:eastAsia="de-CH"/>
        </w:rPr>
      </w:pPr>
      <w:r>
        <w:t>7.3.3.</w:t>
      </w:r>
      <w:r>
        <w:rPr>
          <w:rFonts w:ascii="Calibri" w:hAnsi="Calibri"/>
          <w:kern w:val="2"/>
          <w:sz w:val="24"/>
          <w:szCs w:val="24"/>
          <w:lang w:eastAsia="de-CH"/>
        </w:rPr>
        <w:tab/>
      </w:r>
      <w:r>
        <w:t>Neue Lernfunktionen</w:t>
      </w:r>
      <w:r>
        <w:tab/>
      </w:r>
      <w:r>
        <w:fldChar w:fldCharType="begin"/>
      </w:r>
      <w:r>
        <w:instrText xml:space="preserve"> PAGEREF _Toc167307329 \h </w:instrText>
      </w:r>
      <w:r>
        <w:fldChar w:fldCharType="separate"/>
      </w:r>
      <w:r>
        <w:t>46</w:t>
      </w:r>
      <w:r>
        <w:fldChar w:fldCharType="end"/>
      </w:r>
    </w:p>
    <w:p w14:paraId="464EEE73" w14:textId="79EF7247" w:rsidR="00AB05D1" w:rsidRDefault="00AB05D1">
      <w:pPr>
        <w:pStyle w:val="Verzeichnis3"/>
        <w:rPr>
          <w:rFonts w:ascii="Calibri" w:hAnsi="Calibri"/>
          <w:kern w:val="2"/>
          <w:sz w:val="24"/>
          <w:szCs w:val="24"/>
          <w:lang w:eastAsia="de-CH"/>
        </w:rPr>
      </w:pPr>
      <w:r>
        <w:t>7.3.4.</w:t>
      </w:r>
      <w:r>
        <w:rPr>
          <w:rFonts w:ascii="Calibri" w:hAnsi="Calibri"/>
          <w:kern w:val="2"/>
          <w:sz w:val="24"/>
          <w:szCs w:val="24"/>
          <w:lang w:eastAsia="de-CH"/>
        </w:rPr>
        <w:tab/>
      </w:r>
      <w:r>
        <w:t>Erweiterung der Benutzeroberfläche</w:t>
      </w:r>
      <w:r>
        <w:tab/>
      </w:r>
      <w:r>
        <w:fldChar w:fldCharType="begin"/>
      </w:r>
      <w:r>
        <w:instrText xml:space="preserve"> PAGEREF _Toc167307330 \h </w:instrText>
      </w:r>
      <w:r>
        <w:fldChar w:fldCharType="separate"/>
      </w:r>
      <w:r>
        <w:t>46</w:t>
      </w:r>
      <w:r>
        <w:fldChar w:fldCharType="end"/>
      </w:r>
    </w:p>
    <w:p w14:paraId="5D1E919C" w14:textId="4089FF2F" w:rsidR="00AB05D1" w:rsidRDefault="00AB05D1">
      <w:pPr>
        <w:pStyle w:val="Verzeichnis1"/>
        <w:rPr>
          <w:rFonts w:ascii="Calibri" w:hAnsi="Calibri"/>
          <w:b w:val="0"/>
          <w:kern w:val="2"/>
          <w:sz w:val="24"/>
          <w:szCs w:val="24"/>
          <w:lang w:eastAsia="de-CH"/>
        </w:rPr>
      </w:pPr>
      <w:r>
        <w:t>8.</w:t>
      </w:r>
      <w:r>
        <w:rPr>
          <w:rFonts w:ascii="Calibri" w:hAnsi="Calibri"/>
          <w:b w:val="0"/>
          <w:kern w:val="2"/>
          <w:sz w:val="24"/>
          <w:szCs w:val="24"/>
          <w:lang w:eastAsia="de-CH"/>
        </w:rPr>
        <w:tab/>
      </w:r>
      <w:r>
        <w:t>Reflexion</w:t>
      </w:r>
      <w:r>
        <w:tab/>
      </w:r>
      <w:r>
        <w:fldChar w:fldCharType="begin"/>
      </w:r>
      <w:r>
        <w:instrText xml:space="preserve"> PAGEREF _Toc167307331 \h </w:instrText>
      </w:r>
      <w:r>
        <w:fldChar w:fldCharType="separate"/>
      </w:r>
      <w:r>
        <w:t>46</w:t>
      </w:r>
      <w:r>
        <w:fldChar w:fldCharType="end"/>
      </w:r>
    </w:p>
    <w:p w14:paraId="78C4F3B9" w14:textId="5C779273" w:rsidR="00AB05D1" w:rsidRDefault="00AB05D1">
      <w:pPr>
        <w:pStyle w:val="Verzeichnis3"/>
        <w:rPr>
          <w:rFonts w:ascii="Calibri" w:hAnsi="Calibri"/>
          <w:kern w:val="2"/>
          <w:sz w:val="24"/>
          <w:szCs w:val="24"/>
          <w:lang w:eastAsia="de-CH"/>
        </w:rPr>
      </w:pPr>
      <w:r>
        <w:t>8.1.1.</w:t>
      </w:r>
      <w:r>
        <w:rPr>
          <w:rFonts w:ascii="Calibri" w:hAnsi="Calibri"/>
          <w:kern w:val="2"/>
          <w:sz w:val="24"/>
          <w:szCs w:val="24"/>
          <w:lang w:eastAsia="de-CH"/>
        </w:rPr>
        <w:tab/>
      </w:r>
      <w:r>
        <w:t>Allgemeines Vorgehen</w:t>
      </w:r>
      <w:r>
        <w:tab/>
      </w:r>
      <w:r>
        <w:fldChar w:fldCharType="begin"/>
      </w:r>
      <w:r>
        <w:instrText xml:space="preserve"> PAGEREF _Toc167307332 \h </w:instrText>
      </w:r>
      <w:r>
        <w:fldChar w:fldCharType="separate"/>
      </w:r>
      <w:r>
        <w:t>46</w:t>
      </w:r>
      <w:r>
        <w:fldChar w:fldCharType="end"/>
      </w:r>
    </w:p>
    <w:p w14:paraId="36C6E92F" w14:textId="581C0157" w:rsidR="00AB05D1" w:rsidRDefault="00AB05D1">
      <w:pPr>
        <w:pStyle w:val="Verzeichnis3"/>
        <w:rPr>
          <w:rFonts w:ascii="Calibri" w:hAnsi="Calibri"/>
          <w:kern w:val="2"/>
          <w:sz w:val="24"/>
          <w:szCs w:val="24"/>
          <w:lang w:eastAsia="de-CH"/>
        </w:rPr>
      </w:pPr>
      <w:r>
        <w:t>8.1.2.</w:t>
      </w:r>
      <w:r>
        <w:rPr>
          <w:rFonts w:ascii="Calibri" w:hAnsi="Calibri"/>
          <w:kern w:val="2"/>
          <w:sz w:val="24"/>
          <w:szCs w:val="24"/>
          <w:lang w:eastAsia="de-CH"/>
        </w:rPr>
        <w:tab/>
      </w:r>
      <w:r>
        <w:t>Verbesserungspotenzial</w:t>
      </w:r>
      <w:r>
        <w:tab/>
      </w:r>
      <w:r>
        <w:fldChar w:fldCharType="begin"/>
      </w:r>
      <w:r>
        <w:instrText xml:space="preserve"> PAGEREF _Toc167307333 \h </w:instrText>
      </w:r>
      <w:r>
        <w:fldChar w:fldCharType="separate"/>
      </w:r>
      <w:r>
        <w:t>47</w:t>
      </w:r>
      <w:r>
        <w:fldChar w:fldCharType="end"/>
      </w:r>
    </w:p>
    <w:p w14:paraId="07EC75FC" w14:textId="7497B33F" w:rsidR="00AB05D1" w:rsidRDefault="00AB05D1">
      <w:pPr>
        <w:pStyle w:val="Verzeichnis3"/>
        <w:rPr>
          <w:rFonts w:ascii="Calibri" w:hAnsi="Calibri"/>
          <w:kern w:val="2"/>
          <w:sz w:val="24"/>
          <w:szCs w:val="24"/>
          <w:lang w:eastAsia="de-CH"/>
        </w:rPr>
      </w:pPr>
      <w:r>
        <w:t>8.1.3.</w:t>
      </w:r>
      <w:r>
        <w:rPr>
          <w:rFonts w:ascii="Calibri" w:hAnsi="Calibri"/>
          <w:kern w:val="2"/>
          <w:sz w:val="24"/>
          <w:szCs w:val="24"/>
          <w:lang w:eastAsia="de-CH"/>
        </w:rPr>
        <w:tab/>
      </w:r>
      <w:r>
        <w:t>Erwartung vs. Realität</w:t>
      </w:r>
      <w:r>
        <w:tab/>
      </w:r>
      <w:r>
        <w:fldChar w:fldCharType="begin"/>
      </w:r>
      <w:r>
        <w:instrText xml:space="preserve"> PAGEREF _Toc167307334 \h </w:instrText>
      </w:r>
      <w:r>
        <w:fldChar w:fldCharType="separate"/>
      </w:r>
      <w:r>
        <w:t>47</w:t>
      </w:r>
      <w:r>
        <w:fldChar w:fldCharType="end"/>
      </w:r>
    </w:p>
    <w:p w14:paraId="15770A15" w14:textId="5F4DF31D" w:rsidR="00AB05D1" w:rsidRDefault="00AB05D1">
      <w:pPr>
        <w:pStyle w:val="Verzeichnis3"/>
        <w:rPr>
          <w:rFonts w:ascii="Calibri" w:hAnsi="Calibri"/>
          <w:kern w:val="2"/>
          <w:sz w:val="24"/>
          <w:szCs w:val="24"/>
          <w:lang w:eastAsia="de-CH"/>
        </w:rPr>
      </w:pPr>
      <w:r>
        <w:t>8.1.4.</w:t>
      </w:r>
      <w:r>
        <w:rPr>
          <w:rFonts w:ascii="Calibri" w:hAnsi="Calibri"/>
          <w:kern w:val="2"/>
          <w:sz w:val="24"/>
          <w:szCs w:val="24"/>
          <w:lang w:eastAsia="de-CH"/>
        </w:rPr>
        <w:tab/>
      </w:r>
      <w:r>
        <w:t>Persönliche Erfahrungen</w:t>
      </w:r>
      <w:r>
        <w:tab/>
      </w:r>
      <w:r>
        <w:fldChar w:fldCharType="begin"/>
      </w:r>
      <w:r>
        <w:instrText xml:space="preserve"> PAGEREF _Toc167307335 \h </w:instrText>
      </w:r>
      <w:r>
        <w:fldChar w:fldCharType="separate"/>
      </w:r>
      <w:r>
        <w:t>47</w:t>
      </w:r>
      <w:r>
        <w:fldChar w:fldCharType="end"/>
      </w:r>
    </w:p>
    <w:p w14:paraId="12CA90B0" w14:textId="548FBA4F" w:rsidR="00AB05D1" w:rsidRDefault="00AB05D1">
      <w:pPr>
        <w:pStyle w:val="Verzeichnis3"/>
        <w:rPr>
          <w:rFonts w:ascii="Calibri" w:hAnsi="Calibri"/>
          <w:kern w:val="2"/>
          <w:sz w:val="24"/>
          <w:szCs w:val="24"/>
          <w:lang w:eastAsia="de-CH"/>
        </w:rPr>
      </w:pPr>
      <w:r>
        <w:t>8.1.5.</w:t>
      </w:r>
      <w:r>
        <w:rPr>
          <w:rFonts w:ascii="Calibri" w:hAnsi="Calibri"/>
          <w:kern w:val="2"/>
          <w:sz w:val="24"/>
          <w:szCs w:val="24"/>
          <w:lang w:eastAsia="de-CH"/>
        </w:rPr>
        <w:tab/>
      </w:r>
      <w:r>
        <w:t>Positive Aspekte</w:t>
      </w:r>
      <w:r>
        <w:tab/>
      </w:r>
      <w:r>
        <w:fldChar w:fldCharType="begin"/>
      </w:r>
      <w:r>
        <w:instrText xml:space="preserve"> PAGEREF _Toc167307336 \h </w:instrText>
      </w:r>
      <w:r>
        <w:fldChar w:fldCharType="separate"/>
      </w:r>
      <w:r>
        <w:t>48</w:t>
      </w:r>
      <w:r>
        <w:fldChar w:fldCharType="end"/>
      </w:r>
    </w:p>
    <w:p w14:paraId="001D673D" w14:textId="49C03D6D" w:rsidR="00AB05D1" w:rsidRDefault="00AB05D1">
      <w:pPr>
        <w:pStyle w:val="Verzeichnis3"/>
        <w:rPr>
          <w:rFonts w:ascii="Calibri" w:hAnsi="Calibri"/>
          <w:kern w:val="2"/>
          <w:sz w:val="24"/>
          <w:szCs w:val="24"/>
          <w:lang w:eastAsia="de-CH"/>
        </w:rPr>
      </w:pPr>
      <w:r>
        <w:t>8.1.6.</w:t>
      </w:r>
      <w:r>
        <w:rPr>
          <w:rFonts w:ascii="Calibri" w:hAnsi="Calibri"/>
          <w:kern w:val="2"/>
          <w:sz w:val="24"/>
          <w:szCs w:val="24"/>
          <w:lang w:eastAsia="de-CH"/>
        </w:rPr>
        <w:tab/>
      </w:r>
      <w:r>
        <w:t>Lernpunkte</w:t>
      </w:r>
      <w:r>
        <w:tab/>
      </w:r>
      <w:r>
        <w:fldChar w:fldCharType="begin"/>
      </w:r>
      <w:r>
        <w:instrText xml:space="preserve"> PAGEREF _Toc167307337 \h </w:instrText>
      </w:r>
      <w:r>
        <w:fldChar w:fldCharType="separate"/>
      </w:r>
      <w:r>
        <w:t>48</w:t>
      </w:r>
      <w:r>
        <w:fldChar w:fldCharType="end"/>
      </w:r>
    </w:p>
    <w:p w14:paraId="030E4497" w14:textId="393908C8" w:rsidR="00AB05D1" w:rsidRDefault="00AB05D1">
      <w:pPr>
        <w:pStyle w:val="Verzeichnis3"/>
        <w:rPr>
          <w:rFonts w:ascii="Calibri" w:hAnsi="Calibri"/>
          <w:kern w:val="2"/>
          <w:sz w:val="24"/>
          <w:szCs w:val="24"/>
          <w:lang w:eastAsia="de-CH"/>
        </w:rPr>
      </w:pPr>
      <w:r>
        <w:t>8.1.7.</w:t>
      </w:r>
      <w:r>
        <w:rPr>
          <w:rFonts w:ascii="Calibri" w:hAnsi="Calibri"/>
          <w:kern w:val="2"/>
          <w:sz w:val="24"/>
          <w:szCs w:val="24"/>
          <w:lang w:eastAsia="de-CH"/>
        </w:rPr>
        <w:tab/>
      </w:r>
      <w:r>
        <w:t>Herausforderungen</w:t>
      </w:r>
      <w:r>
        <w:tab/>
      </w:r>
      <w:r>
        <w:fldChar w:fldCharType="begin"/>
      </w:r>
      <w:r>
        <w:instrText xml:space="preserve"> PAGEREF _Toc167307338 \h </w:instrText>
      </w:r>
      <w:r>
        <w:fldChar w:fldCharType="separate"/>
      </w:r>
      <w:r>
        <w:t>48</w:t>
      </w:r>
      <w:r>
        <w:fldChar w:fldCharType="end"/>
      </w:r>
    </w:p>
    <w:p w14:paraId="5569F586" w14:textId="29811BD4" w:rsidR="00AB05D1" w:rsidRDefault="00AB05D1">
      <w:pPr>
        <w:pStyle w:val="Verzeichnis1"/>
        <w:rPr>
          <w:rFonts w:ascii="Calibri" w:hAnsi="Calibri"/>
          <w:b w:val="0"/>
          <w:kern w:val="2"/>
          <w:sz w:val="24"/>
          <w:szCs w:val="24"/>
          <w:lang w:eastAsia="de-CH"/>
        </w:rPr>
      </w:pPr>
      <w:r>
        <w:t>Deklaration</w:t>
      </w:r>
      <w:r>
        <w:tab/>
      </w:r>
      <w:r>
        <w:fldChar w:fldCharType="begin"/>
      </w:r>
      <w:r>
        <w:instrText xml:space="preserve"> PAGEREF _Toc167307339 \h </w:instrText>
      </w:r>
      <w:r>
        <w:fldChar w:fldCharType="separate"/>
      </w:r>
      <w:r>
        <w:t>49</w:t>
      </w:r>
      <w:r>
        <w:fldChar w:fldCharType="end"/>
      </w:r>
    </w:p>
    <w:p w14:paraId="5CFD0562" w14:textId="71566EEF" w:rsidR="00AB05D1" w:rsidRDefault="00AB05D1">
      <w:pPr>
        <w:pStyle w:val="Verzeichnis1"/>
        <w:rPr>
          <w:rFonts w:ascii="Calibri" w:hAnsi="Calibri"/>
          <w:b w:val="0"/>
          <w:kern w:val="2"/>
          <w:sz w:val="24"/>
          <w:szCs w:val="24"/>
          <w:lang w:eastAsia="de-CH"/>
        </w:rPr>
      </w:pPr>
      <w:r>
        <w:t>Quellen</w:t>
      </w:r>
      <w:r>
        <w:tab/>
      </w:r>
      <w:r>
        <w:fldChar w:fldCharType="begin"/>
      </w:r>
      <w:r>
        <w:instrText xml:space="preserve"> PAGEREF _Toc167307340 \h </w:instrText>
      </w:r>
      <w:r>
        <w:fldChar w:fldCharType="separate"/>
      </w:r>
      <w:r>
        <w:t>50</w:t>
      </w:r>
      <w:r>
        <w:fldChar w:fldCharType="end"/>
      </w:r>
    </w:p>
    <w:p w14:paraId="71C47A35" w14:textId="1C17F1F2" w:rsidR="00AB05D1" w:rsidRDefault="00AB05D1">
      <w:pPr>
        <w:pStyle w:val="Verzeichnis1"/>
        <w:rPr>
          <w:rFonts w:ascii="Calibri" w:hAnsi="Calibri"/>
          <w:b w:val="0"/>
          <w:kern w:val="2"/>
          <w:sz w:val="24"/>
          <w:szCs w:val="24"/>
          <w:lang w:eastAsia="de-CH"/>
        </w:rPr>
      </w:pPr>
      <w:r>
        <w:t>Anhang</w:t>
      </w:r>
      <w:r>
        <w:tab/>
      </w:r>
      <w:r>
        <w:fldChar w:fldCharType="begin"/>
      </w:r>
      <w:r>
        <w:instrText xml:space="preserve"> PAGEREF _Toc167307341 \h </w:instrText>
      </w:r>
      <w:r>
        <w:fldChar w:fldCharType="separate"/>
      </w:r>
      <w:r>
        <w:t>54</w:t>
      </w:r>
      <w:r>
        <w:fldChar w:fldCharType="end"/>
      </w:r>
    </w:p>
    <w:p w14:paraId="19913BE4" w14:textId="0E20923C" w:rsidR="00AB05D1" w:rsidRDefault="00AB05D1">
      <w:pPr>
        <w:pStyle w:val="Verzeichnis2"/>
        <w:rPr>
          <w:rFonts w:ascii="Calibri" w:hAnsi="Calibri"/>
          <w:kern w:val="2"/>
          <w:sz w:val="24"/>
          <w:szCs w:val="24"/>
          <w:lang w:eastAsia="de-CH"/>
        </w:rPr>
      </w:pPr>
      <w:r>
        <w:t>Verwendung von KI-gestützten Tools</w:t>
      </w:r>
      <w:r>
        <w:tab/>
      </w:r>
      <w:r>
        <w:fldChar w:fldCharType="begin"/>
      </w:r>
      <w:r>
        <w:instrText xml:space="preserve"> PAGEREF _Toc167307342 \h </w:instrText>
      </w:r>
      <w:r>
        <w:fldChar w:fldCharType="separate"/>
      </w:r>
      <w:r>
        <w:t>54</w:t>
      </w:r>
      <w:r>
        <w:fldChar w:fldCharType="end"/>
      </w:r>
    </w:p>
    <w:p w14:paraId="73B35E62" w14:textId="161A2A05" w:rsidR="00AB05D1" w:rsidRDefault="00AB05D1">
      <w:pPr>
        <w:pStyle w:val="Verzeichnis2"/>
        <w:rPr>
          <w:rFonts w:ascii="Calibri" w:hAnsi="Calibri"/>
          <w:kern w:val="2"/>
          <w:sz w:val="24"/>
          <w:szCs w:val="24"/>
          <w:lang w:eastAsia="de-CH"/>
        </w:rPr>
      </w:pPr>
      <w:r>
        <w:t>Anleitung</w:t>
      </w:r>
      <w:r>
        <w:tab/>
      </w:r>
      <w:r>
        <w:fldChar w:fldCharType="begin"/>
      </w:r>
      <w:r>
        <w:instrText xml:space="preserve"> PAGEREF _Toc167307343 \h </w:instrText>
      </w:r>
      <w:r>
        <w:fldChar w:fldCharType="separate"/>
      </w:r>
      <w:r>
        <w:t>54</w:t>
      </w:r>
      <w:r>
        <w:fldChar w:fldCharType="end"/>
      </w:r>
    </w:p>
    <w:p w14:paraId="4338DD86" w14:textId="06B01093" w:rsidR="00AB05D1" w:rsidRDefault="00AB05D1">
      <w:pPr>
        <w:pStyle w:val="Verzeichnis2"/>
        <w:rPr>
          <w:rFonts w:ascii="Calibri" w:hAnsi="Calibri"/>
          <w:kern w:val="2"/>
          <w:sz w:val="24"/>
          <w:szCs w:val="24"/>
          <w:lang w:eastAsia="de-CH"/>
        </w:rPr>
      </w:pPr>
      <w:r>
        <w:t>Setup</w:t>
      </w:r>
      <w:r>
        <w:tab/>
      </w:r>
      <w:r>
        <w:fldChar w:fldCharType="begin"/>
      </w:r>
      <w:r>
        <w:instrText xml:space="preserve"> PAGEREF _Toc167307344 \h </w:instrText>
      </w:r>
      <w:r>
        <w:fldChar w:fldCharType="separate"/>
      </w:r>
      <w:r>
        <w:t>55</w:t>
      </w:r>
      <w:r>
        <w:fldChar w:fldCharType="end"/>
      </w:r>
    </w:p>
    <w:p w14:paraId="77972456" w14:textId="6AD5C971" w:rsidR="00AB05D1" w:rsidRDefault="00AB05D1">
      <w:pPr>
        <w:pStyle w:val="Verzeichnis2"/>
        <w:rPr>
          <w:rFonts w:ascii="Calibri" w:hAnsi="Calibri"/>
          <w:kern w:val="2"/>
          <w:sz w:val="24"/>
          <w:szCs w:val="24"/>
          <w:lang w:eastAsia="de-CH"/>
        </w:rPr>
      </w:pPr>
      <w:r>
        <w:t>Sprichwörter – Skript</w:t>
      </w:r>
      <w:r>
        <w:tab/>
      </w:r>
      <w:r>
        <w:fldChar w:fldCharType="begin"/>
      </w:r>
      <w:r>
        <w:instrText xml:space="preserve"> PAGEREF _Toc167307345 \h </w:instrText>
      </w:r>
      <w:r>
        <w:fldChar w:fldCharType="separate"/>
      </w:r>
      <w:r>
        <w:t>56</w:t>
      </w:r>
      <w:r>
        <w:fldChar w:fldCharType="end"/>
      </w:r>
    </w:p>
    <w:p w14:paraId="7C59DC18" w14:textId="2F059423" w:rsidR="00AB05D1" w:rsidRDefault="00AB05D1">
      <w:pPr>
        <w:pStyle w:val="Verzeichnis2"/>
        <w:rPr>
          <w:rFonts w:ascii="Calibri" w:hAnsi="Calibri"/>
          <w:kern w:val="2"/>
          <w:sz w:val="24"/>
          <w:szCs w:val="24"/>
          <w:lang w:eastAsia="de-CH"/>
        </w:rPr>
      </w:pPr>
      <w:r>
        <w:t>Redewendung – Skript</w:t>
      </w:r>
      <w:r>
        <w:tab/>
      </w:r>
      <w:r>
        <w:fldChar w:fldCharType="begin"/>
      </w:r>
      <w:r>
        <w:instrText xml:space="preserve"> PAGEREF _Toc167307346 \h </w:instrText>
      </w:r>
      <w:r>
        <w:fldChar w:fldCharType="separate"/>
      </w:r>
      <w:r>
        <w:t>57</w:t>
      </w:r>
      <w:r>
        <w:fldChar w:fldCharType="end"/>
      </w:r>
    </w:p>
    <w:p w14:paraId="557D4224" w14:textId="1E5D7171" w:rsidR="00B015CB" w:rsidRDefault="00B015CB" w:rsidP="00103001">
      <w:pPr>
        <w:spacing w:line="276" w:lineRule="auto"/>
      </w:pPr>
      <w:r w:rsidRPr="007A6DCA">
        <w:fldChar w:fldCharType="end"/>
      </w:r>
    </w:p>
    <w:p w14:paraId="709F3F3C" w14:textId="77777777" w:rsidR="009A5894" w:rsidRPr="007A6DCA" w:rsidRDefault="009A5894" w:rsidP="00103001">
      <w:pPr>
        <w:spacing w:line="276" w:lineRule="auto"/>
      </w:pPr>
    </w:p>
    <w:p w14:paraId="163C873B" w14:textId="4E01E9BE" w:rsidR="00FD3EED" w:rsidRDefault="001C749C" w:rsidP="00FD3EED">
      <w:r>
        <w:br w:type="page"/>
      </w:r>
    </w:p>
    <w:p w14:paraId="50FAA72E" w14:textId="7B0AA06C" w:rsidR="00A81277" w:rsidRDefault="00A81277"/>
    <w:p w14:paraId="57C38568" w14:textId="77777777" w:rsidR="00A81277" w:rsidRDefault="00A81277"/>
    <w:p w14:paraId="2D95782C" w14:textId="77777777" w:rsidR="00A81277" w:rsidRPr="007A6DCA" w:rsidRDefault="00A81277"/>
    <w:p w14:paraId="557D4226" w14:textId="02E9EA33" w:rsidR="00B015CB" w:rsidRPr="007A6DCA" w:rsidRDefault="00B015CB" w:rsidP="00B015CB">
      <w:pPr>
        <w:pStyle w:val="berschrift1"/>
      </w:pPr>
      <w:r w:rsidRPr="007A6DCA">
        <w:br w:type="page"/>
      </w:r>
      <w:r w:rsidR="003F5147">
        <w:lastRenderedPageBreak/>
        <w:t>Ausganglage</w:t>
      </w:r>
    </w:p>
    <w:p w14:paraId="046BED6A" w14:textId="77777777" w:rsidR="00054F42" w:rsidRDefault="002D37DF" w:rsidP="0050737C">
      <w:r>
        <w:t>E</w:t>
      </w:r>
      <w:r w:rsidR="003314F0" w:rsidRPr="007A6DCA">
        <w:t xml:space="preserve">ine </w:t>
      </w:r>
      <w:proofErr w:type="spellStart"/>
      <w:r w:rsidR="003314F0" w:rsidRPr="007A6DCA">
        <w:t>Full</w:t>
      </w:r>
      <w:proofErr w:type="spellEnd"/>
      <w:r w:rsidR="003314F0" w:rsidRPr="007A6DCA">
        <w:t xml:space="preserve">-Stack-App für das Üben und Lernen der deutschen Sprache mit Übersetzungen in Französisch ermöglicht das Üben und Lernen von Wörtern und Redewendungen auf eine vielfältige Art und Weise. </w:t>
      </w:r>
    </w:p>
    <w:p w14:paraId="30675F9F" w14:textId="77777777" w:rsidR="0017543D" w:rsidRDefault="003314F0" w:rsidP="0050737C">
      <w:r w:rsidRPr="007A6DCA">
        <w:t xml:space="preserve">Die </w:t>
      </w:r>
      <w:proofErr w:type="spellStart"/>
      <w:r w:rsidRPr="007A6DCA">
        <w:t>Full</w:t>
      </w:r>
      <w:proofErr w:type="spellEnd"/>
      <w:r w:rsidRPr="007A6DCA">
        <w:t xml:space="preserve">-Stack-App wurde mit dem modernen Webframework Next.js </w:t>
      </w:r>
      <w:r w:rsidR="00054F42">
        <w:t xml:space="preserve">14 </w:t>
      </w:r>
      <w:r w:rsidRPr="007A6DCA">
        <w:t xml:space="preserve">entwickelt. Im Backend wird zur Datenverwaltung eine MongoDB-Datenbank eingesetzt. </w:t>
      </w:r>
    </w:p>
    <w:p w14:paraId="672A4323" w14:textId="6D1992E1" w:rsidR="0017543D" w:rsidRDefault="0017543D" w:rsidP="0050737C">
      <w:r>
        <w:t>D</w:t>
      </w:r>
      <w:r w:rsidR="003314F0" w:rsidRPr="007A6DCA">
        <w:t xml:space="preserve">as Design des </w:t>
      </w:r>
      <w:proofErr w:type="spellStart"/>
      <w:r w:rsidR="003314F0" w:rsidRPr="007A6DCA">
        <w:t>Frontends</w:t>
      </w:r>
      <w:proofErr w:type="spellEnd"/>
      <w:r w:rsidR="003314F0" w:rsidRPr="007A6DCA">
        <w:t xml:space="preserve"> </w:t>
      </w:r>
      <w:r w:rsidRPr="007A6DCA">
        <w:t xml:space="preserve">wurde </w:t>
      </w:r>
      <w:r w:rsidR="003314F0" w:rsidRPr="007A6DCA">
        <w:t xml:space="preserve">mithilfe von </w:t>
      </w:r>
      <w:proofErr w:type="spellStart"/>
      <w:r w:rsidR="003314F0" w:rsidRPr="007A6DCA">
        <w:t>Tailwind</w:t>
      </w:r>
      <w:proofErr w:type="spellEnd"/>
      <w:r w:rsidR="003314F0" w:rsidRPr="007A6DCA">
        <w:t xml:space="preserve"> CSS entworfen. </w:t>
      </w:r>
    </w:p>
    <w:p w14:paraId="31F2A568" w14:textId="5D4606E4" w:rsidR="0050737C" w:rsidRPr="007A6DCA" w:rsidRDefault="003314F0" w:rsidP="0050737C">
      <w:r w:rsidRPr="007A6DCA">
        <w:t xml:space="preserve">Die </w:t>
      </w:r>
      <w:proofErr w:type="spellStart"/>
      <w:r w:rsidRPr="007A6DCA">
        <w:t>Full</w:t>
      </w:r>
      <w:proofErr w:type="spellEnd"/>
      <w:r w:rsidRPr="007A6DCA">
        <w:t>-Stack-App verfügt über eine Login-Funktion</w:t>
      </w:r>
      <w:r w:rsidR="0025575B">
        <w:t xml:space="preserve"> und mehreren</w:t>
      </w:r>
      <w:r w:rsidR="00217C76">
        <w:t xml:space="preserve"> </w:t>
      </w:r>
      <w:r w:rsidR="0025575B">
        <w:t>Anmeldemöglichkeiten</w:t>
      </w:r>
      <w:r w:rsidRPr="007A6DCA">
        <w:t>.</w:t>
      </w:r>
    </w:p>
    <w:p w14:paraId="39352AB9" w14:textId="77777777" w:rsidR="00037277" w:rsidRPr="007A6DCA" w:rsidRDefault="00037277" w:rsidP="00816E0F"/>
    <w:p w14:paraId="234102C5" w14:textId="77777777" w:rsidR="00816E0F" w:rsidRPr="007A6DCA" w:rsidRDefault="00816E0F" w:rsidP="00816E0F">
      <w:pPr>
        <w:rPr>
          <w:b/>
        </w:rPr>
      </w:pPr>
      <w:r w:rsidRPr="007A6DCA">
        <w:rPr>
          <w:b/>
        </w:rPr>
        <w:t xml:space="preserve">Neuer </w:t>
      </w:r>
      <w:proofErr w:type="spellStart"/>
      <w:r w:rsidRPr="007A6DCA">
        <w:rPr>
          <w:b/>
        </w:rPr>
        <w:t>Worttyp</w:t>
      </w:r>
      <w:proofErr w:type="spellEnd"/>
    </w:p>
    <w:p w14:paraId="1014136A" w14:textId="77777777" w:rsidR="00816E0F" w:rsidRPr="007A6DCA" w:rsidRDefault="00816E0F" w:rsidP="00816E0F">
      <w:r w:rsidRPr="007A6DCA">
        <w:t xml:space="preserve">Ein weiteres Nebenziel wäre das Hinzufügen eines neuen </w:t>
      </w:r>
      <w:proofErr w:type="spellStart"/>
      <w:r w:rsidRPr="007A6DCA">
        <w:t>Worttyps</w:t>
      </w:r>
      <w:proofErr w:type="spellEnd"/>
      <w:r w:rsidRPr="007A6DCA">
        <w:t xml:space="preserve"> (Konjunktionen). In der Lernkategorie «Wortbedeutungen» befinden sich aktuell 11 verschiedene Worttypen. Die Datenbank soll durch den neuen </w:t>
      </w:r>
      <w:proofErr w:type="spellStart"/>
      <w:r w:rsidRPr="007A6DCA">
        <w:t>Worttyp</w:t>
      </w:r>
      <w:proofErr w:type="spellEnd"/>
      <w:r w:rsidRPr="007A6DCA">
        <w:t xml:space="preserve"> «Konjunktionen» erweitert werden. Dieses Nebenziel soll die Lernmaterialien zusätzlich erweitern. </w:t>
      </w:r>
    </w:p>
    <w:p w14:paraId="6D39952F" w14:textId="77777777" w:rsidR="00816E0F" w:rsidRPr="007A6DCA" w:rsidRDefault="00816E0F" w:rsidP="00816E0F">
      <w:pPr>
        <w:rPr>
          <w:b/>
        </w:rPr>
      </w:pPr>
    </w:p>
    <w:p w14:paraId="703BBF1F" w14:textId="11A1962A" w:rsidR="00803B28" w:rsidRDefault="00DA0A6A" w:rsidP="009072D4">
      <w:pPr>
        <w:pStyle w:val="berschrift2"/>
      </w:pPr>
      <w:bookmarkStart w:id="0" w:name="_Toc167307265"/>
      <w:bookmarkStart w:id="1" w:name="_Toc138562702"/>
      <w:r>
        <w:t>Datenbanktechnologie</w:t>
      </w:r>
      <w:bookmarkEnd w:id="0"/>
    </w:p>
    <w:p w14:paraId="631376C2" w14:textId="0D6252E5" w:rsidR="00573C2E" w:rsidRDefault="00573C2E" w:rsidP="00907FDC">
      <w:r>
        <w:t xml:space="preserve">In </w:t>
      </w:r>
      <w:r w:rsidR="00E91A1C">
        <w:t>den</w:t>
      </w:r>
      <w:r>
        <w:t xml:space="preserve"> folgenden Unterkapiteln wird die notwendige </w:t>
      </w:r>
      <w:r w:rsidR="009072D4">
        <w:t xml:space="preserve">Grundlage für die Technologien im Zusammenhang mit der Datenbank </w:t>
      </w:r>
      <w:r w:rsidR="00D76E23">
        <w:t xml:space="preserve">und dem Backend </w:t>
      </w:r>
      <w:r w:rsidR="009072D4">
        <w:t>bereitgestellt.</w:t>
      </w:r>
    </w:p>
    <w:p w14:paraId="04C316A7" w14:textId="77777777" w:rsidR="00F14A9F" w:rsidRPr="00803730" w:rsidRDefault="00F14A9F" w:rsidP="00F14A9F">
      <w:pPr>
        <w:pStyle w:val="berschrift3"/>
      </w:pPr>
      <w:bookmarkStart w:id="2" w:name="_Toc167307266"/>
      <w:r w:rsidRPr="00803730">
        <w:t>Daten</w:t>
      </w:r>
      <w:bookmarkEnd w:id="2"/>
    </w:p>
    <w:p w14:paraId="1327E5F7" w14:textId="5E98BB52" w:rsidR="005C0C69" w:rsidRDefault="00F14A9F" w:rsidP="00F14A9F">
      <w:r w:rsidRPr="007A6DCA">
        <w:t>Daten sind</w:t>
      </w:r>
      <w:r w:rsidR="00087608">
        <w:t xml:space="preserve"> </w:t>
      </w:r>
      <w:r w:rsidRPr="007A6DCA">
        <w:t>Informationen</w:t>
      </w:r>
      <w:r w:rsidR="002B0E9B">
        <w:t>,</w:t>
      </w:r>
      <w:r w:rsidR="00ED4A69">
        <w:t xml:space="preserve"> die</w:t>
      </w:r>
      <w:r w:rsidR="00AD52F8">
        <w:t xml:space="preserve"> verarbeitet</w:t>
      </w:r>
      <w:r w:rsidR="00183DA6">
        <w:t xml:space="preserve">, gespeichert und analysiert </w:t>
      </w:r>
      <w:r w:rsidR="00AD52F8">
        <w:t xml:space="preserve">werden können. </w:t>
      </w:r>
      <w:r w:rsidR="00FC1515">
        <w:t xml:space="preserve">Es gibt verschiedene Arten von Daten und </w:t>
      </w:r>
      <w:r w:rsidR="008143AB">
        <w:t xml:space="preserve">Datengrösse. </w:t>
      </w:r>
      <w:r w:rsidR="00A65A3B">
        <w:t>Die</w:t>
      </w:r>
      <w:r w:rsidR="000C5FED">
        <w:t xml:space="preserve"> Speicherung </w:t>
      </w:r>
      <w:r w:rsidR="00A65A3B">
        <w:t>von</w:t>
      </w:r>
      <w:r w:rsidR="000C5FED">
        <w:t xml:space="preserve"> Daten </w:t>
      </w:r>
      <w:r w:rsidR="00A65A3B">
        <w:t>erfolgt meist durch ein Datenbankmanagementsystem.</w:t>
      </w:r>
    </w:p>
    <w:p w14:paraId="273A7F6F" w14:textId="30485AF6" w:rsidR="004167F0" w:rsidRPr="007A6DCA" w:rsidRDefault="004167F0" w:rsidP="009072D4">
      <w:pPr>
        <w:pStyle w:val="berschrift3"/>
      </w:pPr>
      <w:bookmarkStart w:id="3" w:name="_Toc167307267"/>
      <w:r w:rsidRPr="007A6DCA">
        <w:t>Datenbank</w:t>
      </w:r>
      <w:bookmarkEnd w:id="3"/>
    </w:p>
    <w:p w14:paraId="361AC3F8" w14:textId="21856F4A" w:rsidR="001A6E1A" w:rsidRDefault="007C32FC" w:rsidP="00B24EF0">
      <w:r w:rsidRPr="007A6DCA">
        <w:t xml:space="preserve">Eine Datenbank ist </w:t>
      </w:r>
      <w:r w:rsidR="005A0FCC" w:rsidRPr="007A6DCA">
        <w:t xml:space="preserve">ein organisierter Speicher von </w:t>
      </w:r>
      <w:r w:rsidR="008F5323" w:rsidRPr="007A6DCA">
        <w:t>strukturierten,</w:t>
      </w:r>
      <w:r w:rsidR="005A0FCC" w:rsidRPr="007A6DCA">
        <w:t xml:space="preserve"> aber auch unstrukturierten Informationen</w:t>
      </w:r>
      <w:r w:rsidR="008F5323" w:rsidRPr="007A6DCA">
        <w:t xml:space="preserve">. </w:t>
      </w:r>
      <w:r w:rsidR="004D0D58" w:rsidRPr="007A6DCA">
        <w:t xml:space="preserve">Normalerweise wird eine </w:t>
      </w:r>
      <w:r w:rsidR="008F5323" w:rsidRPr="007A6DCA">
        <w:t xml:space="preserve">Datenbank </w:t>
      </w:r>
      <w:r w:rsidR="004D0D58" w:rsidRPr="007A6DCA">
        <w:t xml:space="preserve">von </w:t>
      </w:r>
      <w:r w:rsidR="00515B3A" w:rsidRPr="007A6DCA">
        <w:t>einem Verwaltungssystem (DBMS)</w:t>
      </w:r>
      <w:r w:rsidR="004D0D58" w:rsidRPr="007A6DCA">
        <w:t xml:space="preserve"> gesteuert</w:t>
      </w:r>
      <w:r w:rsidR="00C52F57" w:rsidRPr="007A6DCA">
        <w:t>, welches für die Sicherheit und Datenintegrität verantwortlich ist</w:t>
      </w:r>
      <w:r w:rsidR="00515B3A" w:rsidRPr="007A6DCA">
        <w:t xml:space="preserve">. </w:t>
      </w:r>
      <w:r w:rsidR="00AC42B0" w:rsidRPr="007A6DCA">
        <w:t>Eine Datenbank ist zuständig für das Speichern, Verwalten und Abfr</w:t>
      </w:r>
      <w:r w:rsidR="007E0988" w:rsidRPr="007A6DCA">
        <w:t>agen von Daten</w:t>
      </w:r>
      <w:r w:rsidR="00181ADF">
        <w:t xml:space="preserve"> </w:t>
      </w:r>
      <w:r w:rsidR="006F755D">
        <w:fldChar w:fldCharType="begin"/>
      </w:r>
      <w:r w:rsidR="006F755D">
        <w:instrText xml:space="preserve"> ADDIN ZOTERO_ITEM CSL_CITATION {"citationID":"Pez2kz0t","properties":{"formattedCitation":"({\\i{}Was ist eine Datenbank?}, 2024)","plainCitation":"(Was ist eine Datenbank?, 2024)","noteIndex":0},"citationItems":[{"id":160,"uris":["http://zotero.org/users/12966000/items/B2SAH6XN"],"itemData":{"id":160,"type":"webpage","abstract":"Erfahren Sie alles, was Sie über Datenbanken wissen müssen und wie Sie Ihr Unternehmen unterstützen können.","language":"de","license":"Oracle","title":"Was ist eine Datenbank?","URL":"https://www.oracle.com/ch-de/database/what-is-database/","accessed":{"date-parts":[["2024",5,13]]},"issued":{"date-parts":[["2024",5,13]]}}}],"schema":"https://github.com/citation-style-language/schema/raw/master/csl-citation.json"} </w:instrText>
      </w:r>
      <w:r w:rsidR="006F755D">
        <w:fldChar w:fldCharType="separate"/>
      </w:r>
      <w:r w:rsidR="006F755D" w:rsidRPr="006F755D">
        <w:rPr>
          <w:rFonts w:cs="Arial"/>
        </w:rPr>
        <w:t>(</w:t>
      </w:r>
      <w:r w:rsidR="006F755D" w:rsidRPr="006F755D">
        <w:rPr>
          <w:rFonts w:cs="Arial"/>
          <w:i/>
          <w:iCs/>
        </w:rPr>
        <w:t>Was ist eine Datenbank?</w:t>
      </w:r>
      <w:r w:rsidR="006F755D" w:rsidRPr="006F755D">
        <w:rPr>
          <w:rFonts w:cs="Arial"/>
        </w:rPr>
        <w:t>, 2024)</w:t>
      </w:r>
      <w:r w:rsidR="006F755D">
        <w:fldChar w:fldCharType="end"/>
      </w:r>
      <w:r w:rsidR="007E0988" w:rsidRPr="007A6DCA">
        <w:t xml:space="preserve">. </w:t>
      </w:r>
    </w:p>
    <w:p w14:paraId="20FEE010" w14:textId="77777777" w:rsidR="001A6E1A" w:rsidRDefault="001A6E1A" w:rsidP="00B24EF0"/>
    <w:p w14:paraId="5F61198E" w14:textId="3C54E536" w:rsidR="00D659E5" w:rsidRPr="007A6DCA" w:rsidRDefault="004C607D" w:rsidP="00B24EF0">
      <w:r w:rsidRPr="007A6DCA">
        <w:t>Es gibt verschiedene Typen von Datenbanken, dazu gehören relationale</w:t>
      </w:r>
      <w:r w:rsidR="003F2470" w:rsidRPr="007A6DCA">
        <w:t>, objektorientierte, verteilte sowie N</w:t>
      </w:r>
      <w:r w:rsidR="00AA4630" w:rsidRPr="007A6DCA">
        <w:t>o</w:t>
      </w:r>
      <w:r w:rsidR="003F2470" w:rsidRPr="007A6DCA">
        <w:t>SQL-Datenbanken.</w:t>
      </w:r>
      <w:r w:rsidRPr="007A6DCA">
        <w:t xml:space="preserve"> </w:t>
      </w:r>
      <w:r w:rsidR="003F2470" w:rsidRPr="007A6DCA">
        <w:t xml:space="preserve">Typischerweise bestehen Datenbanken hauptsächlich aus Tabellen (bei relationalen Datenbanken), Sammlungen </w:t>
      </w:r>
      <w:r w:rsidR="003F2470" w:rsidRPr="007A6DCA">
        <w:lastRenderedPageBreak/>
        <w:t>(bei dokumentorientierten Datenbanken) oder anderweitigen Strukturen.</w:t>
      </w:r>
      <w:r w:rsidR="0088149A" w:rsidRPr="007A6DCA">
        <w:t xml:space="preserve"> </w:t>
      </w:r>
      <w:r w:rsidR="007F7CCA" w:rsidRPr="007A6DCA">
        <w:t>Daten</w:t>
      </w:r>
      <w:r w:rsidR="00D659E5" w:rsidRPr="007A6DCA">
        <w:t xml:space="preserve"> innerhalb der Datenbank können mit den</w:t>
      </w:r>
      <w:r w:rsidR="00E175C1" w:rsidRPr="007A6DCA">
        <w:t xml:space="preserve"> </w:t>
      </w:r>
      <w:r w:rsidR="00CC6F40" w:rsidRPr="007A6DCA">
        <w:t>sogenannten «CRUD»-Operationen</w:t>
      </w:r>
      <w:r w:rsidR="00D659E5" w:rsidRPr="007A6DCA">
        <w:t xml:space="preserve"> bedient werden</w:t>
      </w:r>
      <w:r w:rsidR="00CC6F40" w:rsidRPr="007A6DCA">
        <w:t>.</w:t>
      </w:r>
    </w:p>
    <w:p w14:paraId="4A7C29C5" w14:textId="583A8F25" w:rsidR="00BC75BB" w:rsidRPr="007A6DCA" w:rsidRDefault="00D07F41" w:rsidP="009072D4">
      <w:pPr>
        <w:pStyle w:val="berschrift3"/>
      </w:pPr>
      <w:bookmarkStart w:id="4" w:name="_Toc167307268"/>
      <w:r w:rsidRPr="007A6DCA">
        <w:t>MongoDB</w:t>
      </w:r>
      <w:bookmarkEnd w:id="4"/>
    </w:p>
    <w:p w14:paraId="28BC265D" w14:textId="07DE4821" w:rsidR="00024007" w:rsidRPr="007A6DCA" w:rsidRDefault="00BC75BB" w:rsidP="00024007">
      <w:r w:rsidRPr="007A6DCA">
        <w:t>MongoDB ist eine dokumentenorientierte NoSQL-Datenbank</w:t>
      </w:r>
      <w:r w:rsidR="00456B10" w:rsidRPr="007A6DCA">
        <w:t xml:space="preserve"> (nicht-re</w:t>
      </w:r>
      <w:r w:rsidR="00FD08E3" w:rsidRPr="007A6DCA">
        <w:t>lational)</w:t>
      </w:r>
      <w:r w:rsidRPr="007A6DCA">
        <w:t>.</w:t>
      </w:r>
      <w:r w:rsidR="00E44F80" w:rsidRPr="007A6DCA">
        <w:t xml:space="preserve"> Sie</w:t>
      </w:r>
      <w:r w:rsidR="00A22312" w:rsidRPr="007A6DCA">
        <w:t xml:space="preserve"> ist kostenlos und </w:t>
      </w:r>
      <w:r w:rsidR="00FD08E3" w:rsidRPr="007A6DCA">
        <w:t>Open-Source</w:t>
      </w:r>
      <w:r w:rsidR="00A22312" w:rsidRPr="007A6DCA">
        <w:t xml:space="preserve"> verfügbar. </w:t>
      </w:r>
      <w:r w:rsidR="0085453E" w:rsidRPr="007A6DCA">
        <w:t>Die Vorteile welche MongoDB mit sich bringt</w:t>
      </w:r>
      <w:r w:rsidR="00D77DA4" w:rsidRPr="007A6DCA">
        <w:t xml:space="preserve">, sind eine </w:t>
      </w:r>
      <w:r w:rsidRPr="007A6DCA">
        <w:t>hohe Leistung</w:t>
      </w:r>
      <w:r w:rsidR="005E6E99" w:rsidRPr="007A6DCA">
        <w:t xml:space="preserve"> und </w:t>
      </w:r>
      <w:r w:rsidRPr="007A6DCA">
        <w:t xml:space="preserve">Verfügbarkeit </w:t>
      </w:r>
      <w:r w:rsidR="005E6E99" w:rsidRPr="007A6DCA">
        <w:t>sowie</w:t>
      </w:r>
      <w:r w:rsidRPr="007A6DCA">
        <w:t xml:space="preserve"> </w:t>
      </w:r>
      <w:r w:rsidR="00E55F07" w:rsidRPr="007A6DCA">
        <w:t xml:space="preserve">eine </w:t>
      </w:r>
      <w:r w:rsidRPr="007A6DCA">
        <w:t xml:space="preserve">einfache Skalierbarkeit. </w:t>
      </w:r>
      <w:r w:rsidR="00D77DA4" w:rsidRPr="007A6DCA">
        <w:t>Normalerweise verwenden herkömmliche</w:t>
      </w:r>
      <w:r w:rsidR="00083FA7">
        <w:t xml:space="preserve"> </w:t>
      </w:r>
      <w:r w:rsidR="00083FA7" w:rsidRPr="007A6DCA">
        <w:t xml:space="preserve">(relationale) </w:t>
      </w:r>
      <w:r w:rsidR="00D77DA4" w:rsidRPr="007A6DCA">
        <w:t>Datenbanken Tabellen und Zeilen für das Speichern ihrer Daten. MongoDB speichert Daten in Form von Sammlungen («</w:t>
      </w:r>
      <w:proofErr w:type="spellStart"/>
      <w:r w:rsidR="00D77DA4" w:rsidRPr="007A6DCA">
        <w:t>collections</w:t>
      </w:r>
      <w:proofErr w:type="spellEnd"/>
      <w:r w:rsidR="00D77DA4" w:rsidRPr="007A6DCA">
        <w:t>») und Dokumenten («</w:t>
      </w:r>
      <w:proofErr w:type="spellStart"/>
      <w:r w:rsidR="00D77DA4" w:rsidRPr="007A6DCA">
        <w:t>documents</w:t>
      </w:r>
      <w:proofErr w:type="spellEnd"/>
      <w:r w:rsidR="00D77DA4" w:rsidRPr="007A6DCA">
        <w:t>») anstelle von Tabellen und Zeilen.</w:t>
      </w:r>
      <w:r w:rsidR="00E95F44" w:rsidRPr="007A6DCA">
        <w:t xml:space="preserve"> </w:t>
      </w:r>
      <w:r w:rsidRPr="007A6DCA">
        <w:t xml:space="preserve">MongoDB </w:t>
      </w:r>
      <w:r w:rsidR="00D32496" w:rsidRPr="007A6DCA">
        <w:t>verfügt über</w:t>
      </w:r>
      <w:r w:rsidRPr="007A6DCA">
        <w:t xml:space="preserve"> eine Vielzahl von Funktionen, darunter</w:t>
      </w:r>
      <w:r w:rsidR="009163BF" w:rsidRPr="007A6DCA">
        <w:t xml:space="preserve"> beispielsweise</w:t>
      </w:r>
      <w:r w:rsidRPr="007A6DCA">
        <w:t xml:space="preserve"> eine Aggregations-Pipeline für komplexe Abfragen und Datenanalyse</w:t>
      </w:r>
      <w:r w:rsidR="00425CCB">
        <w:t xml:space="preserve"> </w:t>
      </w:r>
      <w:r w:rsidR="00425CCB">
        <w:fldChar w:fldCharType="begin"/>
      </w:r>
      <w:r w:rsidR="00425CCB">
        <w:instrText xml:space="preserve"> ADDIN ZOTERO_ITEM CSL_CITATION {"citationID":"eNftqhCa","properties":{"formattedCitation":"({\\i{}Was Ist MongoDB?}, o.\\uc0\\u160{}J.)","plainCitation":"(Was Ist MongoDB?, o. J.)","noteIndex":0},"citationItems":[{"id":169,"uris":["http://zotero.org/users/12966000/items/HG8YRMWL"],"itemData":{"id":169,"type":"webpage","abstract":"MongoDB ist eine dokumentenbasierte Datenbank mit der Skalierbarkeit und Flexibilität, die Sie sich wünschen, und den Abfrage- und Indizierungsfunktionen, die Sie benötigen.","container-title":"MongoDB","language":"de","license":"MongoDB, Inc","title":"Was Ist MongoDB?","URL":"https://www.mongodb.com/de-de/company/what-is-mongodb","accessed":{"date-parts":[["2024",5,9]]}}}],"schema":"https://github.com/citation-style-language/schema/raw/master/csl-citation.json"} </w:instrText>
      </w:r>
      <w:r w:rsidR="00425CCB">
        <w:fldChar w:fldCharType="separate"/>
      </w:r>
      <w:r w:rsidR="00425CCB" w:rsidRPr="00425CCB">
        <w:rPr>
          <w:rFonts w:cs="Arial"/>
        </w:rPr>
        <w:t>(</w:t>
      </w:r>
      <w:r w:rsidR="00425CCB" w:rsidRPr="00425CCB">
        <w:rPr>
          <w:rFonts w:cs="Arial"/>
          <w:i/>
          <w:iCs/>
        </w:rPr>
        <w:t>Was Ist MongoDB?</w:t>
      </w:r>
      <w:r w:rsidR="00425CCB" w:rsidRPr="00425CCB">
        <w:rPr>
          <w:rFonts w:cs="Arial"/>
        </w:rPr>
        <w:t>, o. J.)</w:t>
      </w:r>
      <w:r w:rsidR="00425CCB">
        <w:fldChar w:fldCharType="end"/>
      </w:r>
      <w:r w:rsidRPr="007A6DCA">
        <w:t>.</w:t>
      </w:r>
    </w:p>
    <w:p w14:paraId="32DF943B" w14:textId="28551787" w:rsidR="00024007" w:rsidRPr="007A6DCA" w:rsidRDefault="0062475D" w:rsidP="009072D4">
      <w:pPr>
        <w:pStyle w:val="berschrift3"/>
      </w:pPr>
      <w:bookmarkStart w:id="5" w:name="_Toc167307269"/>
      <w:r w:rsidRPr="007A6DCA">
        <w:t>Dokument</w:t>
      </w:r>
      <w:r w:rsidR="00024007" w:rsidRPr="007A6DCA">
        <w:t xml:space="preserve"> </w:t>
      </w:r>
      <w:r w:rsidR="00400799">
        <w:t xml:space="preserve">– </w:t>
      </w:r>
      <w:r w:rsidR="00024007" w:rsidRPr="007A6DCA">
        <w:t>MongoDB</w:t>
      </w:r>
      <w:bookmarkEnd w:id="5"/>
      <w:r w:rsidR="00400799">
        <w:t xml:space="preserve"> </w:t>
      </w:r>
    </w:p>
    <w:p w14:paraId="1C22F023" w14:textId="1FEA21EF" w:rsidR="001B7576" w:rsidRPr="007A6DCA" w:rsidRDefault="00145388" w:rsidP="00145388">
      <w:r w:rsidRPr="007A6DCA">
        <w:t xml:space="preserve">Dokumente </w:t>
      </w:r>
      <w:r w:rsidR="001B7576" w:rsidRPr="007A6DCA">
        <w:t>(«</w:t>
      </w:r>
      <w:proofErr w:type="spellStart"/>
      <w:r w:rsidR="001B7576" w:rsidRPr="007A6DCA">
        <w:t>Documents</w:t>
      </w:r>
      <w:proofErr w:type="spellEnd"/>
      <w:r w:rsidR="001B7576" w:rsidRPr="007A6DCA">
        <w:t xml:space="preserve">») </w:t>
      </w:r>
      <w:r w:rsidRPr="007A6DCA">
        <w:t xml:space="preserve">sind </w:t>
      </w:r>
      <w:r w:rsidR="008F1386" w:rsidRPr="007A6DCA">
        <w:t>eigentlich</w:t>
      </w:r>
      <w:r w:rsidR="008C3676" w:rsidRPr="007A6DCA">
        <w:t xml:space="preserve"> </w:t>
      </w:r>
      <w:r w:rsidRPr="007A6DCA">
        <w:t>die Grundbausteine einer MongoDB-Datenbank</w:t>
      </w:r>
      <w:r w:rsidR="00BA5AD6" w:rsidRPr="007A6DCA">
        <w:t xml:space="preserve"> und können als einen Datensatz verstanden werden</w:t>
      </w:r>
      <w:r w:rsidR="003977BE" w:rsidRPr="007A6DCA">
        <w:t>. Sie</w:t>
      </w:r>
      <w:r w:rsidR="00967425" w:rsidRPr="007A6DCA">
        <w:t xml:space="preserve"> haben </w:t>
      </w:r>
      <w:proofErr w:type="gramStart"/>
      <w:r w:rsidR="00967425" w:rsidRPr="007A6DCA">
        <w:t>einen ähnliche Struktur</w:t>
      </w:r>
      <w:proofErr w:type="gramEnd"/>
      <w:r w:rsidR="00967425" w:rsidRPr="007A6DCA">
        <w:t xml:space="preserve"> wie ein </w:t>
      </w:r>
      <w:r w:rsidRPr="007A6DCA">
        <w:t>JSON-Objek</w:t>
      </w:r>
      <w:r w:rsidR="00967425" w:rsidRPr="007A6DCA">
        <w:t>t</w:t>
      </w:r>
      <w:r w:rsidR="003977BE" w:rsidRPr="007A6DCA">
        <w:t xml:space="preserve">, </w:t>
      </w:r>
      <w:r w:rsidRPr="007A6DCA">
        <w:t xml:space="preserve">aber in </w:t>
      </w:r>
      <w:r w:rsidR="003977BE" w:rsidRPr="007A6DCA">
        <w:t xml:space="preserve">MongoDB werden </w:t>
      </w:r>
      <w:r w:rsidR="008A7BD5">
        <w:t>s</w:t>
      </w:r>
      <w:r w:rsidR="003977BE" w:rsidRPr="007A6DCA">
        <w:t xml:space="preserve">ie in </w:t>
      </w:r>
      <w:r w:rsidRPr="007A6DCA">
        <w:t xml:space="preserve">einem binären Format namens </w:t>
      </w:r>
      <w:r w:rsidR="00545EE8">
        <w:t>«</w:t>
      </w:r>
      <w:r w:rsidRPr="007A6DCA">
        <w:t>BSON</w:t>
      </w:r>
      <w:r w:rsidR="00545EE8">
        <w:t>»</w:t>
      </w:r>
      <w:r w:rsidRPr="007A6DCA">
        <w:t xml:space="preserve"> gespeichert</w:t>
      </w:r>
      <w:r w:rsidR="00BA5AD6" w:rsidRPr="007A6DCA">
        <w:t>.</w:t>
      </w:r>
      <w:r w:rsidRPr="007A6DCA">
        <w:t xml:space="preserve"> </w:t>
      </w:r>
      <w:r w:rsidR="00437973" w:rsidRPr="007A6DCA">
        <w:t>Somit ist die Datenstruktur eines Dokuments</w:t>
      </w:r>
      <w:r w:rsidR="00E742D0" w:rsidRPr="007A6DCA">
        <w:t xml:space="preserve"> in Form von Feld-Wert-Paaren aufgebaut</w:t>
      </w:r>
      <w:r w:rsidR="003A08D2" w:rsidRPr="007A6DCA">
        <w:t xml:space="preserve">. Deshalb können sie leicht angepasst werden, ohne </w:t>
      </w:r>
      <w:r w:rsidR="002C254C" w:rsidRPr="007A6DCA">
        <w:t xml:space="preserve">dass </w:t>
      </w:r>
      <w:r w:rsidR="003A08D2" w:rsidRPr="007A6DCA">
        <w:t>die</w:t>
      </w:r>
      <w:r w:rsidR="00F806AC" w:rsidRPr="007A6DCA">
        <w:t xml:space="preserve"> gesamte Struktur der anderen Datensätze</w:t>
      </w:r>
      <w:r w:rsidR="002C254C" w:rsidRPr="007A6DCA">
        <w:t xml:space="preserve"> ändern</w:t>
      </w:r>
      <w:r w:rsidR="00F806AC" w:rsidRPr="007A6DCA">
        <w:t xml:space="preserve"> zu müssen</w:t>
      </w:r>
      <w:r w:rsidR="00E742D0" w:rsidRPr="007A6DCA">
        <w:t xml:space="preserve">. </w:t>
      </w:r>
      <w:r w:rsidR="005C134E" w:rsidRPr="007A6DCA">
        <w:t>Zudem besitzt j</w:t>
      </w:r>
      <w:r w:rsidRPr="007A6DCA">
        <w:t>edes Dokument einen einzigartigen Identifikator namens _id.</w:t>
      </w:r>
    </w:p>
    <w:p w14:paraId="03633A8C" w14:textId="16423FD2" w:rsidR="001B7576" w:rsidRPr="007A6DCA" w:rsidRDefault="0062475D" w:rsidP="009072D4">
      <w:pPr>
        <w:pStyle w:val="berschrift3"/>
      </w:pPr>
      <w:bookmarkStart w:id="6" w:name="_Toc167307270"/>
      <w:r w:rsidRPr="007A6DCA">
        <w:t>Sammlung</w:t>
      </w:r>
      <w:r w:rsidR="001B7576" w:rsidRPr="007A6DCA">
        <w:t xml:space="preserve"> </w:t>
      </w:r>
      <w:r w:rsidR="00F5388C">
        <w:t xml:space="preserve">– </w:t>
      </w:r>
      <w:r w:rsidR="001B7576" w:rsidRPr="007A6DCA">
        <w:t>MongoDB</w:t>
      </w:r>
      <w:bookmarkEnd w:id="6"/>
    </w:p>
    <w:p w14:paraId="4D8FF4B0" w14:textId="75BCCD0A" w:rsidR="00B47EBC" w:rsidRPr="007A6DCA" w:rsidRDefault="001B7576" w:rsidP="001B7576">
      <w:r w:rsidRPr="007A6DCA">
        <w:t>Innerhalb einer MongoDB Datenbank befinden sich viele verschiedene Dokumente</w:t>
      </w:r>
      <w:r w:rsidR="00CC2696" w:rsidRPr="007A6DCA">
        <w:t xml:space="preserve"> und diese</w:t>
      </w:r>
      <w:r w:rsidRPr="007A6DCA">
        <w:t xml:space="preserve"> werden in Sammlungen, sogenannten «Collections», gespeichert. Diese Collections funktionieren ähnlich wie Tabellen in relationalen Datenbanken, jedoch ohne eine </w:t>
      </w:r>
      <w:r w:rsidR="00A22D12" w:rsidRPr="007A6DCA">
        <w:t>fest vorgegebene Struk</w:t>
      </w:r>
      <w:r w:rsidR="00DC775C" w:rsidRPr="007A6DCA">
        <w:t>t</w:t>
      </w:r>
      <w:r w:rsidR="00A22D12" w:rsidRPr="007A6DCA">
        <w:t>ur (Schema-</w:t>
      </w:r>
      <w:r w:rsidRPr="007A6DCA">
        <w:t>Vorgabe</w:t>
      </w:r>
      <w:r w:rsidR="00A22D12" w:rsidRPr="007A6DCA">
        <w:t>)</w:t>
      </w:r>
      <w:r w:rsidRPr="007A6DCA">
        <w:t>. Das bedeutet, dass jedes Dokument in einer Collection unterschiedliche Felder enthalten kann, was eine flexible Datenmodellierung ermöglicht</w:t>
      </w:r>
      <w:r w:rsidR="00F5388C">
        <w:t xml:space="preserve"> </w:t>
      </w:r>
      <w:r w:rsidR="00F5388C">
        <w:fldChar w:fldCharType="begin"/>
      </w:r>
      <w:r w:rsidR="00F5388C">
        <w:instrText xml:space="preserve"> ADDIN ZOTERO_ITEM CSL_CITATION {"citationID":"iLX31Zev","properties":{"formattedCitation":"({\\i{}Collections - MongoDB Manual v7.0}, 2024)","plainCitation":"(Collections - MongoDB Manual v7.0, 2024)","noteIndex":0},"citationItems":[{"id":170,"uris":["http://zotero.org/users/12966000/items/RYZN8RZJ"],"itemData":{"id":170,"type":"webpage","container-title":"Databases and Collections - MongoDB Manual v7.0","language":"en","license":"MongoDB, Inc","title":"Collections - MongoDB Manual v7.0","URL":"https://www.mongodb.com/docs/manual/core/databases-and-collections/","accessed":{"date-parts":[["2024",5,9]]},"issued":{"date-parts":[["2024",5,9]]}}}],"schema":"https://github.com/citation-style-language/schema/raw/master/csl-citation.json"} </w:instrText>
      </w:r>
      <w:r w:rsidR="00F5388C">
        <w:fldChar w:fldCharType="separate"/>
      </w:r>
      <w:r w:rsidR="00F5388C" w:rsidRPr="00F5388C">
        <w:rPr>
          <w:rFonts w:cs="Arial"/>
        </w:rPr>
        <w:t>(</w:t>
      </w:r>
      <w:r w:rsidR="00F5388C" w:rsidRPr="00F5388C">
        <w:rPr>
          <w:rFonts w:cs="Arial"/>
          <w:i/>
          <w:iCs/>
        </w:rPr>
        <w:t>Collections - MongoDB Manual v7.0</w:t>
      </w:r>
      <w:r w:rsidR="00F5388C" w:rsidRPr="00F5388C">
        <w:rPr>
          <w:rFonts w:cs="Arial"/>
        </w:rPr>
        <w:t>, 2024)</w:t>
      </w:r>
      <w:r w:rsidR="00F5388C">
        <w:fldChar w:fldCharType="end"/>
      </w:r>
      <w:r w:rsidRPr="007A6DCA">
        <w:t>.</w:t>
      </w:r>
    </w:p>
    <w:p w14:paraId="6DAA7EA4" w14:textId="4D62D9B1" w:rsidR="00085A3B" w:rsidRPr="007A6DCA" w:rsidRDefault="00085A3B" w:rsidP="009072D4">
      <w:pPr>
        <w:pStyle w:val="berschrift3"/>
      </w:pPr>
      <w:bookmarkStart w:id="7" w:name="_Toc167307271"/>
      <w:r w:rsidRPr="007A6DCA">
        <w:t>MongoDB-Compass</w:t>
      </w:r>
      <w:bookmarkEnd w:id="7"/>
    </w:p>
    <w:p w14:paraId="6439FB3B" w14:textId="6740B5D9" w:rsidR="00434C77" w:rsidRDefault="00085A3B" w:rsidP="00434C77">
      <w:r w:rsidRPr="007A6DCA">
        <w:t>MongoDB Compass ist eine grafische Benutzeroberfläche (GUI) für MongoDB. Mithilfe des MongoDB-Compass</w:t>
      </w:r>
      <w:r w:rsidR="005976B6" w:rsidRPr="007A6DCA">
        <w:t xml:space="preserve"> wird das Arbeiten mit der Datenbank</w:t>
      </w:r>
      <w:r w:rsidRPr="007A6DCA">
        <w:t xml:space="preserve"> vereinfach</w:t>
      </w:r>
      <w:r w:rsidR="005976B6" w:rsidRPr="007A6DCA">
        <w:t>t</w:t>
      </w:r>
      <w:r w:rsidRPr="007A6DCA">
        <w:t xml:space="preserve">. </w:t>
      </w:r>
      <w:r w:rsidR="000C773D" w:rsidRPr="007A6DCA">
        <w:t xml:space="preserve">Es erleichtert das Durchsuchen und Verwalten der Datenbank. </w:t>
      </w:r>
      <w:r w:rsidR="00C14C2D" w:rsidRPr="007A6DCA">
        <w:t xml:space="preserve">Anhand der grafischen </w:t>
      </w:r>
      <w:r w:rsidR="00946785" w:rsidRPr="007A6DCA">
        <w:t>B</w:t>
      </w:r>
      <w:r w:rsidR="00C14C2D" w:rsidRPr="007A6DCA">
        <w:t xml:space="preserve">enutzeroberfläche </w:t>
      </w:r>
      <w:r w:rsidR="00946785" w:rsidRPr="007A6DCA">
        <w:t>können Abfragen optimiert und Daten besser analysiert werden. Zudem verfügt MongoDB-Compass über Werkzeuge zur Schema-Visualisierung, zur Erstellung von Aggregationspipelines, zur Indexverwaltung und zur Performance-Analyse</w:t>
      </w:r>
      <w:r w:rsidR="00027D73">
        <w:t>.</w:t>
      </w:r>
      <w:r w:rsidR="007C2CFF">
        <w:t xml:space="preserve"> </w:t>
      </w:r>
    </w:p>
    <w:p w14:paraId="5B9271B8" w14:textId="308DB6ED" w:rsidR="00E16893" w:rsidRDefault="00E16893" w:rsidP="00434C77">
      <w:hyperlink r:id="rId13" w:history="1">
        <w:r w:rsidRPr="00E16893">
          <w:rPr>
            <w:rStyle w:val="Hyperlink"/>
          </w:rPr>
          <w:t>Download</w:t>
        </w:r>
      </w:hyperlink>
    </w:p>
    <w:p w14:paraId="43C4EE1B" w14:textId="3ACF61E0" w:rsidR="00EC57B5" w:rsidRPr="00EC57B5" w:rsidRDefault="00EC57B5" w:rsidP="00EC57B5">
      <w:pPr>
        <w:pStyle w:val="berschrift1"/>
        <w:numPr>
          <w:ilvl w:val="0"/>
          <w:numId w:val="0"/>
        </w:numPr>
        <w:shd w:val="clear" w:color="auto" w:fill="FFFFFF"/>
        <w:spacing w:before="0" w:after="0"/>
        <w:ind w:left="360" w:hanging="360"/>
        <w:rPr>
          <w:b w:val="0"/>
          <w:kern w:val="0"/>
          <w:sz w:val="22"/>
        </w:rPr>
      </w:pPr>
      <w:hyperlink r:id="rId14" w:history="1">
        <w:r w:rsidRPr="00E25629">
          <w:rPr>
            <w:rStyle w:val="Hyperlink"/>
            <w:b w:val="0"/>
            <w:kern w:val="0"/>
            <w:sz w:val="22"/>
          </w:rPr>
          <w:t>MongoDB Compass Tutorial</w:t>
        </w:r>
      </w:hyperlink>
    </w:p>
    <w:p w14:paraId="0BC126D2" w14:textId="77777777" w:rsidR="00EC57B5" w:rsidRPr="007A6DCA" w:rsidRDefault="00EC57B5" w:rsidP="00434C77"/>
    <w:p w14:paraId="03DCEF0A" w14:textId="67DE5C14" w:rsidR="00B47EBC" w:rsidRPr="007A6DCA" w:rsidRDefault="00B47EBC" w:rsidP="009072D4">
      <w:pPr>
        <w:pStyle w:val="berschrift3"/>
      </w:pPr>
      <w:bookmarkStart w:id="8" w:name="_Toc167307272"/>
      <w:r w:rsidRPr="007A6DCA">
        <w:t>Prisma</w:t>
      </w:r>
      <w:bookmarkEnd w:id="8"/>
    </w:p>
    <w:p w14:paraId="6B4E2E20" w14:textId="194C653D" w:rsidR="00595456" w:rsidRDefault="00375A5E" w:rsidP="006259F8">
      <w:r w:rsidRPr="00064953">
        <w:rPr>
          <w:lang w:val="en-US"/>
        </w:rPr>
        <w:t xml:space="preserve">Prisma </w:t>
      </w:r>
      <w:proofErr w:type="spellStart"/>
      <w:r w:rsidRPr="00064953">
        <w:rPr>
          <w:lang w:val="en-US"/>
        </w:rPr>
        <w:t>ist</w:t>
      </w:r>
      <w:proofErr w:type="spellEnd"/>
      <w:r w:rsidRPr="00064953">
        <w:rPr>
          <w:lang w:val="en-US"/>
        </w:rPr>
        <w:t xml:space="preserve"> </w:t>
      </w:r>
      <w:proofErr w:type="spellStart"/>
      <w:r w:rsidRPr="00064953">
        <w:rPr>
          <w:lang w:val="en-US"/>
        </w:rPr>
        <w:t>ein</w:t>
      </w:r>
      <w:proofErr w:type="spellEnd"/>
      <w:r w:rsidRPr="00064953">
        <w:rPr>
          <w:lang w:val="en-US"/>
        </w:rPr>
        <w:t xml:space="preserve"> </w:t>
      </w:r>
      <w:r w:rsidR="0000126C" w:rsidRPr="00064953">
        <w:rPr>
          <w:lang w:val="en-US"/>
        </w:rPr>
        <w:t xml:space="preserve">Open-Source ORM (Object-Relational Mapping) Framework. </w:t>
      </w:r>
      <w:r w:rsidR="00E34129">
        <w:t xml:space="preserve">Es wurde </w:t>
      </w:r>
      <w:r w:rsidR="00F1371B">
        <w:t>spezifisch</w:t>
      </w:r>
      <w:r w:rsidR="00E34129">
        <w:t xml:space="preserve"> für </w:t>
      </w:r>
      <w:proofErr w:type="spellStart"/>
      <w:r w:rsidR="00F53C2E" w:rsidRPr="00F53C2E">
        <w:t>TypeScript</w:t>
      </w:r>
      <w:proofErr w:type="spellEnd"/>
      <w:r w:rsidR="00F53C2E" w:rsidRPr="00F53C2E">
        <w:t xml:space="preserve"> und Node.js entwickelt</w:t>
      </w:r>
      <w:r w:rsidR="00F53C2E">
        <w:t>. Prisma</w:t>
      </w:r>
      <w:r w:rsidR="0091292B">
        <w:t xml:space="preserve"> wird als</w:t>
      </w:r>
      <w:r w:rsidR="007A6DCA" w:rsidRPr="007A6DCA">
        <w:t xml:space="preserve"> </w:t>
      </w:r>
      <w:r w:rsidR="007A6DCA">
        <w:t xml:space="preserve">Schnittstelle </w:t>
      </w:r>
      <w:r w:rsidR="0091292B">
        <w:t>zwischen der Webanwendung und Datenbank eing</w:t>
      </w:r>
      <w:r w:rsidR="00390E1E">
        <w:t>e</w:t>
      </w:r>
      <w:r w:rsidR="0091292B">
        <w:t xml:space="preserve">setzt. </w:t>
      </w:r>
      <w:r w:rsidR="00F53C2E">
        <w:t xml:space="preserve">Durch </w:t>
      </w:r>
      <w:r w:rsidR="00423EB0">
        <w:t xml:space="preserve">die automatisierten </w:t>
      </w:r>
      <w:r w:rsidR="005D7600" w:rsidRPr="005D7600">
        <w:t>Migrationswerkzeuge</w:t>
      </w:r>
      <w:r w:rsidR="005D7600">
        <w:t xml:space="preserve"> und Datenmodellierungen vereinfacht Prisma die Arbeit für Entwickler*innen</w:t>
      </w:r>
      <w:r w:rsidR="006259F8">
        <w:t>.</w:t>
      </w:r>
    </w:p>
    <w:p w14:paraId="11D64755" w14:textId="77777777" w:rsidR="008436E4" w:rsidRDefault="008436E4" w:rsidP="00AF50EC"/>
    <w:p w14:paraId="31F242D0" w14:textId="2640417C" w:rsidR="00287394" w:rsidRDefault="00B934C1" w:rsidP="00AF50EC">
      <w:r>
        <w:t>Prisma besteht aus drei Hauptkomponenten</w:t>
      </w:r>
      <w:r w:rsidR="00AF464B">
        <w:t>:</w:t>
      </w:r>
    </w:p>
    <w:p w14:paraId="1D33F0F8" w14:textId="0ACD4923" w:rsidR="003C68FF" w:rsidRDefault="00AF50EC" w:rsidP="007043D8">
      <w:pPr>
        <w:numPr>
          <w:ilvl w:val="0"/>
          <w:numId w:val="9"/>
        </w:numPr>
        <w:ind w:left="284" w:hanging="207"/>
      </w:pPr>
      <w:r w:rsidRPr="00D728A3">
        <w:rPr>
          <w:b/>
        </w:rPr>
        <w:t>Prisma Client</w:t>
      </w:r>
      <w:r w:rsidR="00D728A3" w:rsidRPr="00D728A3">
        <w:rPr>
          <w:b/>
        </w:rPr>
        <w:t>:</w:t>
      </w:r>
      <w:r w:rsidR="00D728A3">
        <w:rPr>
          <w:b/>
        </w:rPr>
        <w:t xml:space="preserve"> </w:t>
      </w:r>
      <w:r w:rsidR="00DC4224">
        <w:t>Verkörpert den</w:t>
      </w:r>
      <w:r w:rsidR="00E77539">
        <w:t xml:space="preserve"> Hauptkern von Prisma, welches</w:t>
      </w:r>
      <w:r w:rsidR="00353E27">
        <w:t xml:space="preserve"> </w:t>
      </w:r>
      <w:r w:rsidR="00DC4224">
        <w:t xml:space="preserve">ein </w:t>
      </w:r>
      <w:r w:rsidR="00DC4224" w:rsidRPr="00DC4224">
        <w:t>automatisch generierter und typsicherer Query-</w:t>
      </w:r>
      <w:proofErr w:type="spellStart"/>
      <w:r w:rsidR="00DC4224" w:rsidRPr="00DC4224">
        <w:t>Builder</w:t>
      </w:r>
      <w:proofErr w:type="spellEnd"/>
      <w:r w:rsidR="00DC4224">
        <w:t xml:space="preserve"> ist. Er </w:t>
      </w:r>
      <w:r w:rsidR="00353E27">
        <w:t>ermöglich</w:t>
      </w:r>
      <w:r w:rsidR="00384802">
        <w:t>t</w:t>
      </w:r>
      <w:r w:rsidR="00353E27">
        <w:t xml:space="preserve"> </w:t>
      </w:r>
      <w:r w:rsidR="00384802">
        <w:t xml:space="preserve">es, </w:t>
      </w:r>
      <w:r w:rsidR="00353E27">
        <w:t xml:space="preserve">effiziente Datenbankabfragen zu </w:t>
      </w:r>
      <w:r w:rsidR="00700CDB">
        <w:t>generieren</w:t>
      </w:r>
      <w:r w:rsidR="00384802">
        <w:t>.</w:t>
      </w:r>
    </w:p>
    <w:p w14:paraId="1C90C0CA" w14:textId="2C8F23B5" w:rsidR="008E63F0" w:rsidRDefault="00AF50EC" w:rsidP="00107AF8">
      <w:pPr>
        <w:numPr>
          <w:ilvl w:val="0"/>
          <w:numId w:val="9"/>
        </w:numPr>
        <w:ind w:left="284" w:hanging="207"/>
      </w:pPr>
      <w:r w:rsidRPr="00D728A3">
        <w:rPr>
          <w:b/>
        </w:rPr>
        <w:t xml:space="preserve">Prisma </w:t>
      </w:r>
      <w:proofErr w:type="spellStart"/>
      <w:r w:rsidRPr="00D728A3">
        <w:rPr>
          <w:b/>
        </w:rPr>
        <w:t>Migrate</w:t>
      </w:r>
      <w:proofErr w:type="spellEnd"/>
      <w:r w:rsidR="00D728A3" w:rsidRPr="00D728A3">
        <w:rPr>
          <w:b/>
        </w:rPr>
        <w:t>:</w:t>
      </w:r>
      <w:r w:rsidR="00D728A3">
        <w:rPr>
          <w:b/>
        </w:rPr>
        <w:t xml:space="preserve"> </w:t>
      </w:r>
      <w:r w:rsidR="0018665F">
        <w:t>I</w:t>
      </w:r>
      <w:r w:rsidR="00915E4D">
        <w:t>st</w:t>
      </w:r>
      <w:r w:rsidR="00700CDB">
        <w:t xml:space="preserve"> für die Migration </w:t>
      </w:r>
      <w:r w:rsidR="00CC71C8">
        <w:t>der Datenbank zuständig</w:t>
      </w:r>
      <w:r w:rsidR="009F47F5">
        <w:t>. S</w:t>
      </w:r>
      <w:r w:rsidR="00915E4D">
        <w:t xml:space="preserve">ie </w:t>
      </w:r>
      <w:r w:rsidR="009F47F5">
        <w:t>verwaltet das</w:t>
      </w:r>
      <w:r w:rsidR="00915E4D">
        <w:t xml:space="preserve"> Datenbankschemat</w:t>
      </w:r>
      <w:r w:rsidR="006F6A29">
        <w:t xml:space="preserve">a </w:t>
      </w:r>
      <w:r w:rsidR="009F47F5">
        <w:t>über den Verlauf der Zeit</w:t>
      </w:r>
      <w:r w:rsidR="00482763">
        <w:fldChar w:fldCharType="begin"/>
      </w:r>
      <w:r w:rsidR="00482763">
        <w:instrText xml:space="preserve"> ADDIN ZOTERO_ITEM CSL_CITATION {"citationID":"Wy9QQm0p","properties":{"formattedCitation":"({\\i{}Prisma Migrate | Database, Schema, SQL Migration Tool | Prisma Documentation}, o.\\uc0\\u160{}J.)","plainCitation":"(Prisma Migrate | Database, Schema, SQL Migration Tool | Prisma Documentation, o. J.)","noteIndex":0},"citationItems":[{"id":165,"uris":["http://zotero.org/users/12966000/items/EGGWE4G7"],"itemData":{"id":165,"type":"webpage","abstract":"Prisma Migrate is a database migration tool available via the Prisma CLI that integrates with Prisma schema for data modeling.","language":"en","title":"Prisma Migrate | Database, Schema, SQL Migration Tool | Prisma Documentation","URL":"https://www.prisma.io/docs/orm/prisma-migrate","accessed":{"date-parts":[["2024",5,9]]}}}],"schema":"https://github.com/citation-style-language/schema/raw/master/csl-citation.json"} </w:instrText>
      </w:r>
      <w:r w:rsidR="00482763">
        <w:fldChar w:fldCharType="separate"/>
      </w:r>
      <w:r w:rsidR="00482763">
        <w:fldChar w:fldCharType="end"/>
      </w:r>
      <w:r w:rsidR="009F47F5">
        <w:t xml:space="preserve">. </w:t>
      </w:r>
    </w:p>
    <w:p w14:paraId="7F41F12B" w14:textId="22E6C982" w:rsidR="00CA12E7" w:rsidRDefault="00AF50EC" w:rsidP="008E0307">
      <w:pPr>
        <w:numPr>
          <w:ilvl w:val="0"/>
          <w:numId w:val="9"/>
        </w:numPr>
        <w:ind w:left="284" w:hanging="207"/>
      </w:pPr>
      <w:r w:rsidRPr="00D728A3">
        <w:rPr>
          <w:b/>
        </w:rPr>
        <w:t>Prisma Studio</w:t>
      </w:r>
      <w:r w:rsidR="00D728A3" w:rsidRPr="00D728A3">
        <w:rPr>
          <w:b/>
        </w:rPr>
        <w:t>:</w:t>
      </w:r>
      <w:r w:rsidR="00D728A3">
        <w:rPr>
          <w:b/>
        </w:rPr>
        <w:t xml:space="preserve"> </w:t>
      </w:r>
      <w:r w:rsidR="00835EFC">
        <w:t>Ist eine grafische Benutzeroberfläche (GUI)</w:t>
      </w:r>
      <w:r w:rsidR="00FD5354">
        <w:t xml:space="preserve">, welche die Daten der Datenbank visualisiert. </w:t>
      </w:r>
      <w:r w:rsidR="00057827">
        <w:t>Die Daten können angezeigt und auch bearbeitet werden.</w:t>
      </w:r>
    </w:p>
    <w:p w14:paraId="53D359E2" w14:textId="77777777" w:rsidR="00010C74" w:rsidRDefault="00010C74" w:rsidP="00027D73">
      <w:pPr>
        <w:ind w:left="284" w:hanging="207"/>
      </w:pPr>
    </w:p>
    <w:p w14:paraId="2D71AEC6" w14:textId="29BB73B3" w:rsidR="00010C74" w:rsidRDefault="00010C74" w:rsidP="00027D73">
      <w:pPr>
        <w:ind w:left="284" w:hanging="207"/>
      </w:pPr>
      <w:hyperlink r:id="rId15" w:history="1">
        <w:r w:rsidRPr="00010C74">
          <w:rPr>
            <w:rStyle w:val="Hyperlink"/>
          </w:rPr>
          <w:t>Dokumentation</w:t>
        </w:r>
      </w:hyperlink>
    </w:p>
    <w:p w14:paraId="41B23716" w14:textId="421A9C5E" w:rsidR="00943203" w:rsidRPr="00AB7DE6" w:rsidRDefault="00943203" w:rsidP="00FA319B">
      <w:pPr>
        <w:rPr>
          <w:b/>
          <w:lang w:val="en-GB"/>
        </w:rPr>
      </w:pPr>
      <w:hyperlink r:id="rId16" w:history="1">
        <w:r w:rsidRPr="00AB7DE6">
          <w:rPr>
            <w:rStyle w:val="Hyperlink"/>
            <w:lang w:val="en-GB"/>
          </w:rPr>
          <w:t>Send database queries with Prisma Client</w:t>
        </w:r>
      </w:hyperlink>
    </w:p>
    <w:p w14:paraId="7F4B7A80" w14:textId="77777777" w:rsidR="00943203" w:rsidRPr="00943203" w:rsidRDefault="00943203" w:rsidP="00027D73">
      <w:pPr>
        <w:ind w:left="284" w:hanging="207"/>
        <w:rPr>
          <w:lang w:val="en-GB"/>
        </w:rPr>
      </w:pPr>
    </w:p>
    <w:p w14:paraId="78A2E514" w14:textId="77777777" w:rsidR="00364A18" w:rsidRPr="007A6DCA" w:rsidRDefault="00364A18" w:rsidP="00364A18">
      <w:pPr>
        <w:pStyle w:val="berschrift3"/>
      </w:pPr>
      <w:bookmarkStart w:id="9" w:name="_Toc167307273"/>
      <w:r w:rsidRPr="007A6DCA">
        <w:t>JSON</w:t>
      </w:r>
      <w:bookmarkEnd w:id="9"/>
    </w:p>
    <w:p w14:paraId="55832C57" w14:textId="6760756A" w:rsidR="00364A18" w:rsidRDefault="00364A18" w:rsidP="00364A18">
      <w:r w:rsidRPr="007A6DCA">
        <w:t xml:space="preserve">JSON (JavaScript </w:t>
      </w:r>
      <w:proofErr w:type="spellStart"/>
      <w:r w:rsidRPr="007A6DCA">
        <w:t>Object</w:t>
      </w:r>
      <w:proofErr w:type="spellEnd"/>
      <w:r w:rsidRPr="007A6DCA">
        <w:t xml:space="preserve"> Notation) ist ein Datenformat, welches für den Datenaustausch zwischen Servern und Webanwendungen verwendet wird. JSON wird wegen seiner klaren und einfachen Struktur sowohl von Menschen als auch von Maschinen leicht gelesen, geschrieben und analysiert. JSON kann in zwei grundlegende Bereiche unterteilt werden, nämlich in Objekte und in Arrays. Ein Objekt ist eine Sammlung von Schlüssel- oder Wert-Paaren und ein Array ist eine geordnete Liste von Werten. Sie können beide als JSON (Datenformat) gespeichert werden.</w:t>
      </w:r>
    </w:p>
    <w:p w14:paraId="5FAF0AF8" w14:textId="5ED8133D" w:rsidR="00CA12E7" w:rsidRDefault="003869CB" w:rsidP="00364A18">
      <w:pPr>
        <w:pStyle w:val="berschrift2"/>
      </w:pPr>
      <w:bookmarkStart w:id="10" w:name="_Toc167307274"/>
      <w:r>
        <w:t>Te</w:t>
      </w:r>
      <w:r w:rsidR="00CA12E7">
        <w:t>chnologien</w:t>
      </w:r>
      <w:bookmarkEnd w:id="10"/>
    </w:p>
    <w:p w14:paraId="64746EA4" w14:textId="31773C6A" w:rsidR="006B1AD3" w:rsidRDefault="006B1AD3" w:rsidP="00CA12E7">
      <w:r>
        <w:t xml:space="preserve">In den folgenden Unterkapiteln werden </w:t>
      </w:r>
      <w:r w:rsidR="00364A18">
        <w:t xml:space="preserve">die </w:t>
      </w:r>
      <w:r w:rsidR="000A2642">
        <w:t xml:space="preserve">grundlegenden </w:t>
      </w:r>
      <w:r w:rsidR="00D47F66" w:rsidRPr="00C3733C">
        <w:t>Webt</w:t>
      </w:r>
      <w:r w:rsidR="000A2642" w:rsidRPr="00C3733C">
        <w:t>echnologien</w:t>
      </w:r>
      <w:r w:rsidR="000A2642">
        <w:t xml:space="preserve"> beschrieben, welche </w:t>
      </w:r>
      <w:r w:rsidR="000015E6" w:rsidRPr="00C3733C">
        <w:t>im Zusammenhang mit der Applikation und dem Frontend stehen.</w:t>
      </w:r>
    </w:p>
    <w:p w14:paraId="54994159" w14:textId="77777777" w:rsidR="001A7393" w:rsidRPr="007A6DCA" w:rsidRDefault="001A7393" w:rsidP="00B763C7">
      <w:pPr>
        <w:pStyle w:val="berschrift3"/>
        <w:tabs>
          <w:tab w:val="clear" w:pos="1400"/>
          <w:tab w:val="num" w:pos="1134"/>
        </w:tabs>
        <w:ind w:left="851"/>
      </w:pPr>
      <w:bookmarkStart w:id="11" w:name="_Toc167307275"/>
      <w:r w:rsidRPr="007A6DCA">
        <w:lastRenderedPageBreak/>
        <w:t>Next.js 14</w:t>
      </w:r>
      <w:bookmarkEnd w:id="11"/>
    </w:p>
    <w:p w14:paraId="48E5D1D5" w14:textId="105BAA06" w:rsidR="001A7393" w:rsidRDefault="001A7393" w:rsidP="00CA12E7">
      <w:r w:rsidRPr="007A6DCA">
        <w:t xml:space="preserve">Next.js 14 ist ein </w:t>
      </w:r>
      <w:proofErr w:type="spellStart"/>
      <w:r w:rsidRPr="007A6DCA">
        <w:t>React</w:t>
      </w:r>
      <w:proofErr w:type="spellEnd"/>
      <w:r w:rsidRPr="007A6DCA">
        <w:t>-Framework</w:t>
      </w:r>
      <w:r w:rsidR="00E53564">
        <w:t>,</w:t>
      </w:r>
      <w:r w:rsidRPr="007A6DCA">
        <w:t xml:space="preserve"> das </w:t>
      </w:r>
      <w:r w:rsidR="006D1492">
        <w:t xml:space="preserve">die </w:t>
      </w:r>
      <w:r w:rsidRPr="007A6DCA">
        <w:t>Erstell</w:t>
      </w:r>
      <w:r w:rsidR="006D1492">
        <w:t>u</w:t>
      </w:r>
      <w:r w:rsidRPr="007A6DCA">
        <w:t>n</w:t>
      </w:r>
      <w:r w:rsidR="006D1492">
        <w:t>g</w:t>
      </w:r>
      <w:r w:rsidRPr="007A6DCA">
        <w:t xml:space="preserve"> und Optimier</w:t>
      </w:r>
      <w:r w:rsidR="006D1492">
        <w:t>u</w:t>
      </w:r>
      <w:r w:rsidRPr="007A6DCA">
        <w:t>n</w:t>
      </w:r>
      <w:r w:rsidR="006D1492">
        <w:t>g</w:t>
      </w:r>
      <w:r w:rsidRPr="007A6DCA">
        <w:t xml:space="preserve"> von Webanwendungen vereinfach</w:t>
      </w:r>
      <w:r w:rsidR="006D1492">
        <w:t>t und</w:t>
      </w:r>
      <w:r w:rsidRPr="007A6DCA">
        <w:t xml:space="preserve"> beschleunig</w:t>
      </w:r>
      <w:r w:rsidR="006D1492">
        <w:t>t</w:t>
      </w:r>
      <w:r w:rsidRPr="007A6DCA">
        <w:t>. Im Grunde ist das Framework wie ein Baukasten aufgebaut, wo Entwickler grundlegende und vorgefertigte Softwarekomponenten für den Aufbau ihrer Webanwendung verwenden können. Es enthält viele Bibliotheken, Tools und anderweitige Komponenten, die eine Basis bereitstellen. Die Version 14 bringt neue Funktionen und Verbesserungen mit sich, was einen positiven Einfluss auf die Performance und Bedienbarkeit hat</w:t>
      </w:r>
      <w:r w:rsidR="00FD6F6A">
        <w:t xml:space="preserve"> </w:t>
      </w:r>
      <w:r w:rsidR="00795E60">
        <w:fldChar w:fldCharType="begin"/>
      </w:r>
      <w:r w:rsidR="00795E60">
        <w:instrText xml:space="preserve"> ADDIN ZOTERO_ITEM CSL_CITATION {"citationID":"SrTEfLxq","properties":{"formattedCitation":"(Vercel, Inc., 2024)","plainCitation":"(Vercel, Inc., 2024)","noteIndex":0},"citationItems":[{"id":141,"uris":["http://zotero.org/users/12966000/items/HESHNBTA"],"itemData":{"id":141,"type":"webpage","abstract":"Welcome to the Next.js Documentation.","container-title":"Docs | Next.js","language":"de","license":"Vercel, Inc.","title":"Next.js","URL":"https://nextjs.org/docs","author":[{"family":"Vercel, Inc.","given":""}],"accessed":{"date-parts":[["2024",5,7]]},"issued":{"date-parts":[["2024",5,7]]}}}],"schema":"https://github.com/citation-style-language/schema/raw/master/csl-citation.json"} </w:instrText>
      </w:r>
      <w:r w:rsidR="00795E60">
        <w:fldChar w:fldCharType="separate"/>
      </w:r>
      <w:r w:rsidR="00795E60" w:rsidRPr="00795E60">
        <w:rPr>
          <w:rFonts w:cs="Arial"/>
        </w:rPr>
        <w:t>(Vercel, Inc., 2024)</w:t>
      </w:r>
      <w:r w:rsidR="00795E60">
        <w:fldChar w:fldCharType="end"/>
      </w:r>
      <w:r w:rsidRPr="007A6DCA">
        <w:t>.</w:t>
      </w:r>
    </w:p>
    <w:p w14:paraId="5BD93154" w14:textId="3370A0CC" w:rsidR="00937C42" w:rsidRPr="00D644F9" w:rsidRDefault="00937C42" w:rsidP="00CA12E7">
      <w:r w:rsidRPr="00D644F9">
        <w:t xml:space="preserve">Dokumentation: </w:t>
      </w:r>
      <w:hyperlink r:id="rId17" w:history="1">
        <w:r w:rsidRPr="00D644F9">
          <w:rPr>
            <w:rStyle w:val="Hyperlink"/>
          </w:rPr>
          <w:t>https://nextjs.org/docs</w:t>
        </w:r>
      </w:hyperlink>
    </w:p>
    <w:p w14:paraId="12F3E64C" w14:textId="3084B5D0" w:rsidR="00937C42" w:rsidRPr="00D644F9" w:rsidRDefault="00603321" w:rsidP="00CA12E7">
      <w:r w:rsidRPr="00D644F9">
        <w:t xml:space="preserve">Mögliche Tutorials auf </w:t>
      </w:r>
      <w:proofErr w:type="spellStart"/>
      <w:r w:rsidRPr="00D644F9">
        <w:t>Youtube</w:t>
      </w:r>
      <w:proofErr w:type="spellEnd"/>
      <w:r w:rsidRPr="00D644F9">
        <w:t>:</w:t>
      </w:r>
    </w:p>
    <w:p w14:paraId="05C1114E" w14:textId="3CFAF228" w:rsidR="00603321" w:rsidRPr="007412AD" w:rsidRDefault="00603321" w:rsidP="007412AD">
      <w:pPr>
        <w:rPr>
          <w:bCs/>
          <w:lang w:val="en-GB"/>
        </w:rPr>
      </w:pPr>
      <w:hyperlink r:id="rId18" w:history="1">
        <w:r w:rsidRPr="007412AD">
          <w:rPr>
            <w:rStyle w:val="Hyperlink"/>
            <w:bCs/>
            <w:lang w:val="en-GB"/>
          </w:rPr>
          <w:t xml:space="preserve">Next </w:t>
        </w:r>
        <w:proofErr w:type="spellStart"/>
        <w:r w:rsidRPr="007412AD">
          <w:rPr>
            <w:rStyle w:val="Hyperlink"/>
            <w:bCs/>
            <w:lang w:val="en-GB"/>
          </w:rPr>
          <w:t>Js</w:t>
        </w:r>
        <w:proofErr w:type="spellEnd"/>
        <w:r w:rsidRPr="007412AD">
          <w:rPr>
            <w:rStyle w:val="Hyperlink"/>
            <w:bCs/>
            <w:lang w:val="en-GB"/>
          </w:rPr>
          <w:t xml:space="preserve"> 14 Complete Course 2024</w:t>
        </w:r>
      </w:hyperlink>
    </w:p>
    <w:p w14:paraId="36984871" w14:textId="77777777" w:rsidR="00603321" w:rsidRPr="007412AD" w:rsidRDefault="00603321" w:rsidP="00CA12E7">
      <w:pPr>
        <w:rPr>
          <w:lang w:val="en-GB"/>
        </w:rPr>
      </w:pPr>
    </w:p>
    <w:p w14:paraId="5944BD29" w14:textId="77777777" w:rsidR="00CA12E7" w:rsidRPr="007A6DCA" w:rsidRDefault="00CA12E7" w:rsidP="00B763C7">
      <w:pPr>
        <w:pStyle w:val="berschrift3"/>
        <w:tabs>
          <w:tab w:val="clear" w:pos="1400"/>
          <w:tab w:val="num" w:pos="1134"/>
        </w:tabs>
        <w:ind w:left="851"/>
      </w:pPr>
      <w:bookmarkStart w:id="12" w:name="_Toc167307277"/>
      <w:proofErr w:type="spellStart"/>
      <w:r w:rsidRPr="007A6DCA">
        <w:t>Tailwind</w:t>
      </w:r>
      <w:proofErr w:type="spellEnd"/>
      <w:r w:rsidRPr="007A6DCA">
        <w:t xml:space="preserve"> CSS</w:t>
      </w:r>
      <w:bookmarkEnd w:id="12"/>
    </w:p>
    <w:p w14:paraId="4670BE4A" w14:textId="3D87D40A" w:rsidR="00AE2F99" w:rsidRDefault="00CA12E7" w:rsidP="00CA12E7">
      <w:proofErr w:type="spellStart"/>
      <w:r w:rsidRPr="007A6DCA">
        <w:t>Tailwind</w:t>
      </w:r>
      <w:proofErr w:type="spellEnd"/>
      <w:r w:rsidRPr="007A6DCA">
        <w:t xml:space="preserve"> CSS ist ein CSS-Framework, welches bekannt für einen schnellen und effizienten Aufbau von Benutzeroberflächen ist. Utility-First ist eines der Hauptmerkmale von </w:t>
      </w:r>
      <w:proofErr w:type="spellStart"/>
      <w:r w:rsidRPr="007A6DCA">
        <w:t>Tailwind</w:t>
      </w:r>
      <w:proofErr w:type="spellEnd"/>
      <w:r w:rsidRPr="007A6DCA">
        <w:t xml:space="preserve"> CSS, dabei findet das Styling innerhalb des HTML-Codes statt. Mit einer Reihe von vordefinierten Utility-Klassen ist es Entwickler möglich rasch und flexibel Komponenten spezifisch für ihr Projekt zu erstellen. Dies ist ein wichtiger Vorteil der Zeit und Code spart, da keine separate CSS-Datei geführt werden muss</w:t>
      </w:r>
      <w:r w:rsidR="00FE3CEB">
        <w:fldChar w:fldCharType="begin"/>
      </w:r>
      <w:r w:rsidR="00FE3CEB">
        <w:instrText xml:space="preserve"> ADDIN ZOTERO_ITEM CSL_CITATION {"citationID":"dTyZGKXw","properties":{"formattedCitation":"({\\i{}Tailwind CSS}, 2024)","plainCitation":"(Tailwind CSS, 2024)","noteIndex":0},"citationItems":[{"id":137,"uris":["http://zotero.org/users/12966000/items/S9DDI5YZ"],"itemData":{"id":137,"type":"webpage","abstract":"The simplest and fastest way to get up and running with Tailwind CSS from scratch is with the Tailwind CLI tool.","language":"en","title":"Tailwind CSS","URL":"https://tailwindcss.com/docs/installation","accessed":{"date-parts":[["2024",5,7]]},"issued":{"date-parts":[["2024",5,7]]}}}],"schema":"https://github.com/citation-style-language/schema/raw/master/csl-citation.json"} </w:instrText>
      </w:r>
      <w:r w:rsidR="00FE3CEB">
        <w:fldChar w:fldCharType="separate"/>
      </w:r>
      <w:r w:rsidR="00FE3CEB">
        <w:fldChar w:fldCharType="end"/>
      </w:r>
      <w:r w:rsidRPr="007A6DCA">
        <w:t>.</w:t>
      </w:r>
    </w:p>
    <w:p w14:paraId="06F7918F" w14:textId="5488FE67" w:rsidR="000E32C1" w:rsidRPr="00D644F9" w:rsidRDefault="000E32C1" w:rsidP="00CA12E7">
      <w:pPr>
        <w:rPr>
          <w:lang w:val="en-GB"/>
        </w:rPr>
      </w:pPr>
      <w:r w:rsidRPr="00D644F9">
        <w:rPr>
          <w:lang w:val="en-GB"/>
        </w:rPr>
        <w:t>Tutorial</w:t>
      </w:r>
    </w:p>
    <w:p w14:paraId="71778835" w14:textId="2B5BF8D4" w:rsidR="001E4F76" w:rsidRPr="00DE7B3A" w:rsidRDefault="001E4F76" w:rsidP="00562473">
      <w:pPr>
        <w:rPr>
          <w:b/>
          <w:lang w:val="en-GB"/>
        </w:rPr>
      </w:pPr>
      <w:hyperlink r:id="rId19" w:history="1">
        <w:r w:rsidRPr="00DE7B3A">
          <w:rPr>
            <w:rStyle w:val="Hyperlink"/>
            <w:lang w:val="en-GB"/>
          </w:rPr>
          <w:t>Tailwind CSS Full Course 2023</w:t>
        </w:r>
      </w:hyperlink>
    </w:p>
    <w:p w14:paraId="626F4E38" w14:textId="77777777" w:rsidR="00DE7B3A" w:rsidRPr="00DE7B3A" w:rsidRDefault="00DE7B3A" w:rsidP="00DE7B3A">
      <w:pPr>
        <w:rPr>
          <w:rStyle w:val="Hyperlink"/>
          <w:lang w:val="en-GB" w:eastAsia="en-US"/>
        </w:rPr>
      </w:pPr>
      <w:hyperlink r:id="rId20" w:history="1">
        <w:r w:rsidRPr="00DE7B3A">
          <w:rPr>
            <w:rStyle w:val="Hyperlink"/>
            <w:lang w:val="en-GB" w:eastAsia="en-US"/>
          </w:rPr>
          <w:t>https://play.tailwindcss.com/</w:t>
        </w:r>
      </w:hyperlink>
    </w:p>
    <w:p w14:paraId="63189382" w14:textId="5CF72D31" w:rsidR="00DE7B3A" w:rsidRPr="00587C32" w:rsidRDefault="00DE7B3A" w:rsidP="00DE7B3A">
      <w:pPr>
        <w:rPr>
          <w:rStyle w:val="Hyperlink"/>
          <w:lang w:val="en-GB" w:eastAsia="en-US"/>
        </w:rPr>
      </w:pPr>
      <w:hyperlink r:id="rId21" w:history="1">
        <w:r w:rsidRPr="00587C32">
          <w:rPr>
            <w:rStyle w:val="Hyperlink"/>
            <w:lang w:val="en-GB" w:eastAsia="en-US"/>
          </w:rPr>
          <w:t>https://play.tailwindcss.com/MNMK1mUmEn</w:t>
        </w:r>
      </w:hyperlink>
    </w:p>
    <w:p w14:paraId="40DFC1E9" w14:textId="77777777" w:rsidR="00DE7B3A" w:rsidRDefault="00DE7B3A" w:rsidP="00DE7B3A">
      <w:pPr>
        <w:rPr>
          <w:rStyle w:val="Hyperlink"/>
          <w:lang w:val="en-GB" w:eastAsia="en-US"/>
        </w:rPr>
      </w:pPr>
      <w:proofErr w:type="spellStart"/>
      <w:r w:rsidRPr="00A37227">
        <w:rPr>
          <w:rStyle w:val="Hyperlink"/>
          <w:lang w:val="en-GB" w:eastAsia="en-US"/>
        </w:rPr>
        <w:t>Pading</w:t>
      </w:r>
      <w:proofErr w:type="spellEnd"/>
      <w:r w:rsidRPr="00A37227">
        <w:rPr>
          <w:rStyle w:val="Hyperlink"/>
          <w:lang w:val="en-GB" w:eastAsia="en-US"/>
        </w:rPr>
        <w:t xml:space="preserve"> and margin: </w:t>
      </w:r>
      <w:hyperlink r:id="rId22" w:history="1">
        <w:r w:rsidRPr="00B16B9F">
          <w:rPr>
            <w:rStyle w:val="Hyperlink"/>
            <w:lang w:val="en-GB" w:eastAsia="en-US"/>
          </w:rPr>
          <w:t>https://play.tailwindcss.com/KslLNSrEbq</w:t>
        </w:r>
      </w:hyperlink>
    </w:p>
    <w:p w14:paraId="631EDFC2" w14:textId="77777777" w:rsidR="00DE7B3A" w:rsidRDefault="00DE7B3A" w:rsidP="00DE7B3A">
      <w:pPr>
        <w:rPr>
          <w:rStyle w:val="Hyperlink"/>
          <w:lang w:val="en-GB" w:eastAsia="en-US"/>
        </w:rPr>
      </w:pPr>
    </w:p>
    <w:p w14:paraId="327B06B2" w14:textId="77777777" w:rsidR="00DE7B3A" w:rsidRDefault="00DE7B3A" w:rsidP="00DE7B3A">
      <w:pPr>
        <w:rPr>
          <w:rStyle w:val="Hyperlink"/>
          <w:lang w:eastAsia="en-US"/>
        </w:rPr>
      </w:pPr>
      <w:r w:rsidRPr="00B43BBD">
        <w:rPr>
          <w:rStyle w:val="Hyperlink"/>
          <w:lang w:eastAsia="en-US"/>
        </w:rPr>
        <w:t xml:space="preserve">Einfach: </w:t>
      </w:r>
      <w:hyperlink r:id="rId23" w:history="1">
        <w:r w:rsidRPr="00853D16">
          <w:rPr>
            <w:rStyle w:val="Hyperlink"/>
            <w:lang w:eastAsia="en-US"/>
          </w:rPr>
          <w:t>https://play.tailwindcss.com/NVPwT8Ji17</w:t>
        </w:r>
      </w:hyperlink>
    </w:p>
    <w:p w14:paraId="6D9B6BB0" w14:textId="77777777" w:rsidR="001E4F76" w:rsidRDefault="001E4F76" w:rsidP="00CA12E7"/>
    <w:p w14:paraId="05019141" w14:textId="77777777" w:rsidR="00AE2F99" w:rsidRDefault="00AE2F99" w:rsidP="00CA12E7"/>
    <w:p w14:paraId="24119896" w14:textId="716E2DB4" w:rsidR="00AE2F99" w:rsidRPr="00AE2F99" w:rsidRDefault="00AE2F99" w:rsidP="00B763C7">
      <w:pPr>
        <w:pStyle w:val="berschrift3"/>
        <w:tabs>
          <w:tab w:val="clear" w:pos="1400"/>
          <w:tab w:val="num" w:pos="1134"/>
        </w:tabs>
        <w:ind w:left="851"/>
      </w:pPr>
      <w:proofErr w:type="spellStart"/>
      <w:r w:rsidRPr="00AE2F99">
        <w:t>FontAwesome</w:t>
      </w:r>
      <w:proofErr w:type="spellEnd"/>
      <w:r w:rsidRPr="00AE2F99">
        <w:t xml:space="preserve"> </w:t>
      </w:r>
    </w:p>
    <w:p w14:paraId="3D19AB68" w14:textId="673C866D" w:rsidR="00CA12E7" w:rsidRPr="007A6DCA" w:rsidRDefault="00AE2F99" w:rsidP="00AE2F99">
      <w:proofErr w:type="spellStart"/>
      <w:r w:rsidRPr="00AE2F99">
        <w:t>FontAwesome</w:t>
      </w:r>
      <w:proofErr w:type="spellEnd"/>
      <w:r w:rsidRPr="00AE2F99">
        <w:t xml:space="preserve"> ist eine beliebte Bibliothek für Icons und Logos, welche leicht integriert werden kann und sehr anpassungsfähig ist. Sie bietet Tausende von Icons und Logos in verschiedene Grössen, Farben, Stilen und Kategorien an. Diese beiden Technologien leisten einen grossen Beitrag im Bereich Design und Ästhetik der Sprachapp (</w:t>
      </w:r>
      <w:r w:rsidRPr="00AE2F99">
        <w:rPr>
          <w:i/>
          <w:iCs/>
        </w:rPr>
        <w:t xml:space="preserve">Font </w:t>
      </w:r>
      <w:proofErr w:type="spellStart"/>
      <w:r w:rsidRPr="00AE2F99">
        <w:rPr>
          <w:i/>
          <w:iCs/>
        </w:rPr>
        <w:t>Awesome</w:t>
      </w:r>
      <w:proofErr w:type="spellEnd"/>
      <w:r w:rsidRPr="00AE2F99">
        <w:t xml:space="preserve">, 2024). </w:t>
      </w:r>
      <w:r w:rsidR="00CA12E7" w:rsidRPr="007A6DCA">
        <w:t xml:space="preserve"> </w:t>
      </w:r>
    </w:p>
    <w:p w14:paraId="1CD182A2" w14:textId="77777777" w:rsidR="00CA12E7" w:rsidRPr="007A6DCA" w:rsidRDefault="00CA12E7" w:rsidP="00726E22">
      <w:pPr>
        <w:pStyle w:val="berschrift3"/>
        <w:tabs>
          <w:tab w:val="clear" w:pos="1400"/>
          <w:tab w:val="num" w:pos="1134"/>
        </w:tabs>
        <w:ind w:left="851"/>
      </w:pPr>
      <w:bookmarkStart w:id="13" w:name="_Toc167307278"/>
      <w:r w:rsidRPr="007A6DCA">
        <w:lastRenderedPageBreak/>
        <w:t>JavaScript</w:t>
      </w:r>
      <w:bookmarkEnd w:id="13"/>
    </w:p>
    <w:p w14:paraId="2C8D5021" w14:textId="2E46A053" w:rsidR="00CA12E7" w:rsidRDefault="00CA12E7" w:rsidP="00CA12E7">
      <w:r w:rsidRPr="007A6DCA">
        <w:t>JavaScript ist eine dynamische Programmiersprache und wird in der Webentwicklung eingesetzt. Zusammen mit HTML und CSS gehört JavaScript zu den Grundtechnologien der Webentwicklung und des heutigen Internets. JavaScript zeichnet sich durch ihre Interaktivität und dynamischen Inhalten aus. Beispielsweise ermöglicht es auf Ereignisse einer Webseite zu reagieren, Inhalte zu aktualisieren, interaktive Elemente zu gestalten sowie Animationen zu implementieren.</w:t>
      </w:r>
    </w:p>
    <w:p w14:paraId="0443C4E1" w14:textId="77777777" w:rsidR="001A7393" w:rsidRPr="007A6DCA" w:rsidRDefault="001A7393" w:rsidP="00726E22">
      <w:pPr>
        <w:pStyle w:val="berschrift3"/>
        <w:tabs>
          <w:tab w:val="clear" w:pos="1400"/>
          <w:tab w:val="num" w:pos="1134"/>
        </w:tabs>
        <w:ind w:left="851"/>
      </w:pPr>
      <w:bookmarkStart w:id="14" w:name="_Toc167307279"/>
      <w:r w:rsidRPr="007A6DCA">
        <w:t>Visual Studio Code</w:t>
      </w:r>
      <w:bookmarkEnd w:id="14"/>
    </w:p>
    <w:p w14:paraId="4447BC35" w14:textId="75227AA9" w:rsidR="00CA12E7" w:rsidRDefault="001A7393" w:rsidP="00BB43EF">
      <w:r w:rsidRPr="007A6DCA">
        <w:t>Visual Studio Code (</w:t>
      </w:r>
      <w:proofErr w:type="gramStart"/>
      <w:r w:rsidRPr="007A6DCA">
        <w:t>VS Code</w:t>
      </w:r>
      <w:proofErr w:type="gramEnd"/>
      <w:r w:rsidRPr="007A6DCA">
        <w:t xml:space="preserve">) ist ein Quellcode-Editor, der eine Vielzahl von Frameworks sowie Programmiersprachen unterstützt. </w:t>
      </w:r>
      <w:proofErr w:type="gramStart"/>
      <w:r w:rsidRPr="007A6DCA">
        <w:t>VS Code</w:t>
      </w:r>
      <w:proofErr w:type="gramEnd"/>
      <w:r w:rsidRPr="007A6DCA">
        <w:t xml:space="preserve"> hat eine schnelle und leistungsfähige Bearbeitungsfunktion und kann sowohl für alltägliche Aufgaben als auch für komplexere Entwicklungsprojekte eingesetzt werden. Er zeichnet sich durch seine Anpassbarkeit sowie Erweiterbarkeit aus</w:t>
      </w:r>
      <w:r w:rsidR="009221B2">
        <w:t xml:space="preserve"> </w:t>
      </w:r>
      <w:r w:rsidR="009221B2">
        <w:fldChar w:fldCharType="begin"/>
      </w:r>
      <w:r w:rsidR="009221B2">
        <w:instrText xml:space="preserve"> ADDIN ZOTERO_ITEM CSL_CITATION {"citationID":"F1RaLzOS","properties":{"formattedCitation":"(Microsoft, 2024)","plainCitation":"(Microsoft, 2024)","noteIndex":0},"citationItems":[{"id":143,"uris":["http://zotero.org/users/12966000/items/3QH88CTL"],"itemData":{"id":143,"type":"webpage","abstract":"Find out how to set-up and get the most from Visual Studio Code.  Optimized for building and debugging modern web and cloud applications.  Visual Studio Code is free and available on your favorite platform - Linux, macOS, and Windows.","language":"de","license":"Microsoft","title":"Visual Studio Code","URL":"https://code.visualstudio.com/docs","author":[{"family":"Microsoft","given":""}],"accessed":{"date-parts":[["2024",5,7]]},"issued":{"date-parts":[["2024",5,7]]}}}],"schema":"https://github.com/citation-style-language/schema/raw/master/csl-citation.json"} </w:instrText>
      </w:r>
      <w:r w:rsidR="009221B2">
        <w:fldChar w:fldCharType="separate"/>
      </w:r>
      <w:r w:rsidR="009221B2" w:rsidRPr="009221B2">
        <w:rPr>
          <w:rFonts w:cs="Arial"/>
        </w:rPr>
        <w:t>(Microsoft, 2024)</w:t>
      </w:r>
      <w:r w:rsidR="009221B2">
        <w:fldChar w:fldCharType="end"/>
      </w:r>
      <w:r w:rsidRPr="007A6DCA">
        <w:t>.</w:t>
      </w:r>
    </w:p>
    <w:p w14:paraId="4834DCAD" w14:textId="63BB93D1" w:rsidR="005B382E" w:rsidRPr="00562473" w:rsidRDefault="005B382E" w:rsidP="00BB43EF">
      <w:pPr>
        <w:rPr>
          <w:lang w:val="en-GB"/>
        </w:rPr>
      </w:pPr>
      <w:r w:rsidRPr="00562473">
        <w:rPr>
          <w:lang w:val="en-GB"/>
        </w:rPr>
        <w:t>Tutorials</w:t>
      </w:r>
    </w:p>
    <w:p w14:paraId="32F2767B" w14:textId="76CEF3C4" w:rsidR="001C3234" w:rsidRDefault="001C3234" w:rsidP="007C787B">
      <w:pPr>
        <w:rPr>
          <w:b/>
          <w:lang w:val="en-GB"/>
        </w:rPr>
      </w:pPr>
      <w:hyperlink r:id="rId24" w:history="1">
        <w:r w:rsidRPr="00886F3E">
          <w:rPr>
            <w:rStyle w:val="Hyperlink"/>
            <w:lang w:val="en-GB"/>
          </w:rPr>
          <w:t>How to get started with VS Code</w:t>
        </w:r>
      </w:hyperlink>
    </w:p>
    <w:p w14:paraId="5BCA2E28" w14:textId="0CC5A493" w:rsidR="00F80D40" w:rsidRPr="00011436" w:rsidRDefault="00F80D40" w:rsidP="00F80D40">
      <w:pPr>
        <w:rPr>
          <w:lang w:val="en-GB"/>
        </w:rPr>
      </w:pPr>
      <w:hyperlink r:id="rId25" w:history="1">
        <w:r w:rsidRPr="00011436">
          <w:rPr>
            <w:rStyle w:val="Hyperlink"/>
            <w:lang w:val="en-GB"/>
          </w:rPr>
          <w:t>Getting started with Visual Studio Code</w:t>
        </w:r>
      </w:hyperlink>
    </w:p>
    <w:p w14:paraId="2758FD11" w14:textId="77777777" w:rsidR="00F80D40" w:rsidRDefault="00F80D40" w:rsidP="00F80D40">
      <w:pPr>
        <w:rPr>
          <w:lang w:val="en-GB"/>
        </w:rPr>
      </w:pPr>
    </w:p>
    <w:p w14:paraId="5FED885C" w14:textId="7AE11A09" w:rsidR="003869CB" w:rsidRPr="003869CB" w:rsidRDefault="003869CB" w:rsidP="003869CB">
      <w:pPr>
        <w:pStyle w:val="berschrift3"/>
        <w:tabs>
          <w:tab w:val="clear" w:pos="1400"/>
          <w:tab w:val="num" w:pos="1134"/>
        </w:tabs>
        <w:ind w:left="851"/>
      </w:pPr>
      <w:proofErr w:type="spellStart"/>
      <w:r w:rsidRPr="003869CB">
        <w:t>Github</w:t>
      </w:r>
      <w:proofErr w:type="spellEnd"/>
    </w:p>
    <w:p w14:paraId="6DD64A84" w14:textId="0FD783AA" w:rsidR="003869CB" w:rsidRDefault="003869CB" w:rsidP="00F80D40">
      <w:pPr>
        <w:rPr>
          <w:lang w:val="en-GB"/>
        </w:rPr>
      </w:pPr>
      <w:proofErr w:type="spellStart"/>
      <w:r>
        <w:rPr>
          <w:lang w:val="en-GB"/>
        </w:rPr>
        <w:t>Ergänzen</w:t>
      </w:r>
      <w:proofErr w:type="spellEnd"/>
    </w:p>
    <w:p w14:paraId="14C5B38D" w14:textId="0CE3F814" w:rsidR="00783A24" w:rsidRPr="00783A24" w:rsidRDefault="00783A24" w:rsidP="00783A24">
      <w:pPr>
        <w:rPr>
          <w:lang w:val="en-GB"/>
        </w:rPr>
      </w:pPr>
      <w:hyperlink r:id="rId26" w:history="1">
        <w:r w:rsidRPr="00AA23F9">
          <w:rPr>
            <w:rStyle w:val="Hyperlink"/>
            <w:lang w:val="en-GB"/>
          </w:rPr>
          <w:t>Introduction to Git in VS Code</w:t>
        </w:r>
      </w:hyperlink>
    </w:p>
    <w:p w14:paraId="252AFEE2" w14:textId="1AB81A76" w:rsidR="001C3234" w:rsidRPr="001C3234" w:rsidRDefault="001C3234" w:rsidP="00BB43EF">
      <w:pPr>
        <w:rPr>
          <w:lang w:val="en-GB"/>
        </w:rPr>
      </w:pPr>
    </w:p>
    <w:p w14:paraId="5A98CACE" w14:textId="4DF97A58" w:rsidR="00064953" w:rsidRDefault="00064953" w:rsidP="00691285">
      <w:pPr>
        <w:pStyle w:val="berschrift1"/>
      </w:pPr>
      <w:bookmarkStart w:id="15" w:name="_Toc167307286"/>
      <w:r>
        <w:t>Analyse</w:t>
      </w:r>
      <w:bookmarkEnd w:id="15"/>
      <w:r w:rsidR="0081310B">
        <w:t xml:space="preserve"> der App</w:t>
      </w:r>
    </w:p>
    <w:p w14:paraId="2231186C" w14:textId="4D8F42CD" w:rsidR="00166161" w:rsidRPr="00166161" w:rsidRDefault="00166161" w:rsidP="0037275E">
      <w:pPr>
        <w:pStyle w:val="berschrift2"/>
        <w:tabs>
          <w:tab w:val="num" w:pos="1134"/>
        </w:tabs>
        <w:ind w:hanging="1134"/>
      </w:pPr>
      <w:r w:rsidRPr="00166161">
        <w:t>Frontend</w:t>
      </w:r>
    </w:p>
    <w:p w14:paraId="7283D7D0" w14:textId="2911506F" w:rsidR="00FC4988" w:rsidRPr="00FC4988" w:rsidRDefault="00FC4988" w:rsidP="00D410A7">
      <w:pPr>
        <w:pStyle w:val="berschrift3"/>
      </w:pPr>
      <w:bookmarkStart w:id="16" w:name="_Toc167307288"/>
      <w:r w:rsidRPr="00FC4988">
        <w:t>Login</w:t>
      </w:r>
      <w:bookmarkEnd w:id="16"/>
    </w:p>
    <w:p w14:paraId="4092B824" w14:textId="51039FA6" w:rsidR="000D469E" w:rsidRDefault="00FC4988" w:rsidP="001B7576">
      <w:r>
        <w:t>Die Applikation</w:t>
      </w:r>
      <w:r w:rsidR="00634893">
        <w:t xml:space="preserve"> verfügt über vier verschiedene Möglichkeiten</w:t>
      </w:r>
      <w:r w:rsidR="005C4831">
        <w:t>,</w:t>
      </w:r>
      <w:r w:rsidR="00634893">
        <w:t xml:space="preserve"> sich in die </w:t>
      </w:r>
      <w:proofErr w:type="spellStart"/>
      <w:r w:rsidR="007A6732">
        <w:t>Full</w:t>
      </w:r>
      <w:proofErr w:type="spellEnd"/>
      <w:r w:rsidR="007A6732">
        <w:t>-Stack-App</w:t>
      </w:r>
      <w:r w:rsidR="00161F4E">
        <w:t xml:space="preserve"> einzuloggen</w:t>
      </w:r>
      <w:r w:rsidR="00C21BAA">
        <w:t xml:space="preserve">: </w:t>
      </w:r>
      <w:r w:rsidR="001754F3">
        <w:t xml:space="preserve"> Google, </w:t>
      </w:r>
      <w:r w:rsidR="004808C6">
        <w:t>GitHub</w:t>
      </w:r>
      <w:r w:rsidR="001754F3">
        <w:t xml:space="preserve">, Discord und ein allgemeines E-Mail-Login. </w:t>
      </w:r>
      <w:r w:rsidR="00935416">
        <w:t xml:space="preserve">Für das Einloggen </w:t>
      </w:r>
      <w:r w:rsidR="00FA6A81">
        <w:t xml:space="preserve">ist </w:t>
      </w:r>
      <w:r w:rsidR="00935416">
        <w:t xml:space="preserve">ein gültiges Konto bei den jeweiligen </w:t>
      </w:r>
      <w:r w:rsidR="00D730DB">
        <w:t>Anbietern</w:t>
      </w:r>
      <w:r w:rsidR="00FA6A81">
        <w:t xml:space="preserve"> erforderlich</w:t>
      </w:r>
      <w:r w:rsidR="00935416">
        <w:t>.</w:t>
      </w:r>
    </w:p>
    <w:p w14:paraId="2F31EEBF" w14:textId="250FDB5E" w:rsidR="00F5367B" w:rsidRDefault="00595F37" w:rsidP="00F5367B">
      <w:pPr>
        <w:keepNext/>
      </w:pPr>
      <w:r>
        <w:rPr>
          <w:noProof/>
        </w:rPr>
        <w:lastRenderedPageBreak/>
        <w:drawing>
          <wp:inline distT="0" distB="0" distL="0" distR="0" wp14:anchorId="4C8AC78E" wp14:editId="756B00F0">
            <wp:extent cx="2536190" cy="3174365"/>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36190" cy="3174365"/>
                    </a:xfrm>
                    <a:prstGeom prst="rect">
                      <a:avLst/>
                    </a:prstGeom>
                    <a:noFill/>
                    <a:ln>
                      <a:noFill/>
                    </a:ln>
                  </pic:spPr>
                </pic:pic>
              </a:graphicData>
            </a:graphic>
          </wp:inline>
        </w:drawing>
      </w:r>
    </w:p>
    <w:p w14:paraId="3294D44D" w14:textId="4770E32B" w:rsidR="00902EF4" w:rsidRPr="00A05316" w:rsidRDefault="00F5367B" w:rsidP="00A05316">
      <w:pPr>
        <w:pStyle w:val="Beschriftung"/>
      </w:pPr>
      <w:bookmarkStart w:id="17" w:name="_Toc167307347"/>
      <w:r>
        <w:t xml:space="preserve">Abbildung </w:t>
      </w:r>
      <w:r w:rsidR="00452CF7">
        <w:fldChar w:fldCharType="begin"/>
      </w:r>
      <w:r w:rsidR="00452CF7">
        <w:instrText xml:space="preserve"> SEQ Abbildung \* ARABIC </w:instrText>
      </w:r>
      <w:r w:rsidR="00452CF7">
        <w:fldChar w:fldCharType="separate"/>
      </w:r>
      <w:r w:rsidR="00452CF7">
        <w:rPr>
          <w:noProof/>
        </w:rPr>
        <w:t>1</w:t>
      </w:r>
      <w:r w:rsidR="00452CF7">
        <w:rPr>
          <w:noProof/>
        </w:rPr>
        <w:fldChar w:fldCharType="end"/>
      </w:r>
      <w:r>
        <w:t xml:space="preserve"> Login-Optionen</w:t>
      </w:r>
      <w:bookmarkEnd w:id="17"/>
    </w:p>
    <w:p w14:paraId="50D33D83" w14:textId="47C3D15B" w:rsidR="00BE4D6E" w:rsidRPr="00BE4D6E" w:rsidRDefault="00BE4D6E" w:rsidP="001B7576">
      <w:pPr>
        <w:rPr>
          <w:b/>
        </w:rPr>
      </w:pPr>
      <w:r w:rsidRPr="00BE4D6E">
        <w:rPr>
          <w:b/>
        </w:rPr>
        <w:t>Authentifizierung</w:t>
      </w:r>
    </w:p>
    <w:p w14:paraId="1F71B736" w14:textId="0B3776D4" w:rsidR="002A7802" w:rsidRDefault="00AE0632" w:rsidP="00AE0632">
      <w:r>
        <w:t xml:space="preserve">Wenn die Benutzer*innen bei einem der vorhandenen </w:t>
      </w:r>
      <w:r w:rsidR="00E23179">
        <w:t>E-Mail</w:t>
      </w:r>
      <w:r>
        <w:t xml:space="preserve">-Provider </w:t>
      </w:r>
      <w:r w:rsidR="000D088E">
        <w:t>den</w:t>
      </w:r>
      <w:r>
        <w:t xml:space="preserve"> </w:t>
      </w:r>
      <w:r w:rsidR="000D088E">
        <w:t>«</w:t>
      </w:r>
      <w:r w:rsidR="00BD4DB1">
        <w:t>Anmelde</w:t>
      </w:r>
      <w:r w:rsidR="0011433A">
        <w:t>n</w:t>
      </w:r>
      <w:r w:rsidR="000D088E">
        <w:t xml:space="preserve">»-Button </w:t>
      </w:r>
      <w:r w:rsidR="00ED72BF">
        <w:t>anwählen</w:t>
      </w:r>
      <w:r>
        <w:t xml:space="preserve">, werden sie von der </w:t>
      </w:r>
      <w:r w:rsidR="00E62FA3">
        <w:t>Applikation</w:t>
      </w:r>
      <w:r>
        <w:t xml:space="preserve"> zu dem jeweiligen </w:t>
      </w:r>
      <w:r w:rsidR="004375CB">
        <w:t>E-Mail-</w:t>
      </w:r>
      <w:r>
        <w:t xml:space="preserve">Provider (Google, GitHub, Discord oder allgemeines Login) weitergeleitet. </w:t>
      </w:r>
      <w:r w:rsidR="00E62FA3">
        <w:t>Benutzer*innen werden</w:t>
      </w:r>
      <w:r>
        <w:t xml:space="preserve"> </w:t>
      </w:r>
      <w:r w:rsidR="00E71730">
        <w:t xml:space="preserve">dann </w:t>
      </w:r>
      <w:r>
        <w:t xml:space="preserve">aufgefordert, der </w:t>
      </w:r>
      <w:r w:rsidR="00AB2AB6">
        <w:t>Applikation</w:t>
      </w:r>
      <w:r>
        <w:t xml:space="preserve"> bestimmte Berechtigungen zu gewähren. </w:t>
      </w:r>
      <w:r w:rsidR="00D7368D">
        <w:t xml:space="preserve">Durch die Bestätigung </w:t>
      </w:r>
      <w:r w:rsidR="00934BB0">
        <w:t>der</w:t>
      </w:r>
      <w:r>
        <w:t xml:space="preserve"> Benutzer</w:t>
      </w:r>
      <w:r w:rsidR="00D043E8">
        <w:t>*innen</w:t>
      </w:r>
      <w:r w:rsidR="006965C0">
        <w:t xml:space="preserve"> werden sie automatisch </w:t>
      </w:r>
      <w:r>
        <w:t xml:space="preserve">bei dem jeweiligen </w:t>
      </w:r>
      <w:r w:rsidR="003B2BC6">
        <w:t>E-Mail-</w:t>
      </w:r>
      <w:r>
        <w:t>Provider</w:t>
      </w:r>
      <w:r w:rsidR="003B2BC6">
        <w:t xml:space="preserve"> </w:t>
      </w:r>
      <w:r>
        <w:t>an</w:t>
      </w:r>
      <w:r w:rsidR="006965C0">
        <w:t>gemeldet</w:t>
      </w:r>
      <w:r>
        <w:t xml:space="preserve">, falls dies noch nicht </w:t>
      </w:r>
      <w:r w:rsidR="006965C0">
        <w:t xml:space="preserve">bereits </w:t>
      </w:r>
      <w:r>
        <w:t>geschehen ist.</w:t>
      </w:r>
      <w:r w:rsidR="004375CB">
        <w:t xml:space="preserve"> </w:t>
      </w:r>
    </w:p>
    <w:p w14:paraId="390F0B42" w14:textId="77777777" w:rsidR="002A7802" w:rsidRDefault="002A7802" w:rsidP="00AE0632"/>
    <w:p w14:paraId="15886983" w14:textId="70128DC0" w:rsidR="008121E0" w:rsidRDefault="00AE0632" w:rsidP="00AE0632">
      <w:r>
        <w:t xml:space="preserve">Nach der Zustimmung </w:t>
      </w:r>
      <w:r w:rsidR="00441042">
        <w:t>werden die</w:t>
      </w:r>
      <w:r>
        <w:t xml:space="preserve"> Benutzer</w:t>
      </w:r>
      <w:r w:rsidR="007F6706">
        <w:t>*innen</w:t>
      </w:r>
      <w:r>
        <w:t xml:space="preserve"> zurück zur</w:t>
      </w:r>
      <w:r w:rsidR="00441042">
        <w:t xml:space="preserve"> Applikation</w:t>
      </w:r>
      <w:r>
        <w:t xml:space="preserve"> geleitet, zusammen mit einem </w:t>
      </w:r>
      <w:proofErr w:type="spellStart"/>
      <w:r>
        <w:t>Authorization</w:t>
      </w:r>
      <w:proofErr w:type="spellEnd"/>
      <w:r>
        <w:t xml:space="preserve"> Code. Die </w:t>
      </w:r>
      <w:r w:rsidR="00441042">
        <w:t>Applikation</w:t>
      </w:r>
      <w:r>
        <w:t xml:space="preserve"> sendet den erhaltenen </w:t>
      </w:r>
      <w:proofErr w:type="spellStart"/>
      <w:r>
        <w:t>Authorization</w:t>
      </w:r>
      <w:proofErr w:type="spellEnd"/>
      <w:r>
        <w:t xml:space="preserve"> Code zusammen mit der </w:t>
      </w:r>
      <w:proofErr w:type="spellStart"/>
      <w:r>
        <w:t>client_secret</w:t>
      </w:r>
      <w:proofErr w:type="spellEnd"/>
      <w:r w:rsidR="00DB78C9">
        <w:t>-</w:t>
      </w:r>
      <w:r>
        <w:t xml:space="preserve">Information zurück an den </w:t>
      </w:r>
      <w:r w:rsidR="00823C98">
        <w:t>E-Mail-</w:t>
      </w:r>
      <w:r>
        <w:t xml:space="preserve">Provider, um ihn gegen ein Access Token (Zugangstoken) einzutauschen. </w:t>
      </w:r>
      <w:r w:rsidR="009115EB">
        <w:t xml:space="preserve">Die </w:t>
      </w:r>
      <w:proofErr w:type="spellStart"/>
      <w:r w:rsidR="009115EB">
        <w:t>client_id</w:t>
      </w:r>
      <w:proofErr w:type="spellEnd"/>
      <w:r w:rsidR="009115EB">
        <w:t xml:space="preserve"> und </w:t>
      </w:r>
      <w:proofErr w:type="spellStart"/>
      <w:r w:rsidR="009115EB">
        <w:t>client_secret</w:t>
      </w:r>
      <w:proofErr w:type="spellEnd"/>
      <w:r w:rsidR="009115EB">
        <w:t xml:space="preserve"> sind Teil des OAuth</w:t>
      </w:r>
      <w:r w:rsidR="000F1F9C">
        <w:t>-</w:t>
      </w:r>
      <w:proofErr w:type="spellStart"/>
      <w:r w:rsidR="009115EB">
        <w:t>Authentifizierungprozess</w:t>
      </w:r>
      <w:proofErr w:type="spellEnd"/>
      <w:r w:rsidR="009115EB">
        <w:t xml:space="preserve">. Sie werden verwendet, um die Anwendung sicher mit dem </w:t>
      </w:r>
      <w:r w:rsidR="007214B0">
        <w:t>E-Mail-</w:t>
      </w:r>
      <w:r w:rsidR="009115EB">
        <w:t>Provider (z.B. Discord, GitHub) zu identifizieren.</w:t>
      </w:r>
    </w:p>
    <w:p w14:paraId="3AC3250B" w14:textId="77777777" w:rsidR="008121E0" w:rsidRDefault="008121E0" w:rsidP="00AE0632"/>
    <w:p w14:paraId="1C7294E5" w14:textId="508D8D2C" w:rsidR="00D410A7" w:rsidRDefault="00AE0632" w:rsidP="00AE0632">
      <w:r>
        <w:t>Mit dem Access Token</w:t>
      </w:r>
      <w:r w:rsidR="00BF6488">
        <w:t xml:space="preserve"> (Zugangstoken) </w:t>
      </w:r>
      <w:r>
        <w:t xml:space="preserve">kann die </w:t>
      </w:r>
      <w:r w:rsidR="00076D39">
        <w:t>Applikation</w:t>
      </w:r>
      <w:r>
        <w:t xml:space="preserve"> nun Benutzerinformationen von dem </w:t>
      </w:r>
      <w:r w:rsidR="000960D4">
        <w:t>E-Mail-</w:t>
      </w:r>
      <w:r>
        <w:t>Provider abfragen</w:t>
      </w:r>
      <w:r w:rsidR="00696D6F">
        <w:t xml:space="preserve"> und kontrollieren, ob sie übereinstimmen</w:t>
      </w:r>
      <w:r>
        <w:t xml:space="preserve">. </w:t>
      </w:r>
      <w:r w:rsidR="00696D6F">
        <w:t xml:space="preserve">Wenn </w:t>
      </w:r>
      <w:r w:rsidR="005B3262">
        <w:t xml:space="preserve">der Prozess der Authentifizierung gültig ist, </w:t>
      </w:r>
      <w:r w:rsidR="00744F8F">
        <w:t>erstellt d</w:t>
      </w:r>
      <w:r>
        <w:t xml:space="preserve">ie Anwendung </w:t>
      </w:r>
      <w:r w:rsidR="00744F8F">
        <w:t xml:space="preserve">automatisch </w:t>
      </w:r>
      <w:r>
        <w:t xml:space="preserve">eine Sitzung für </w:t>
      </w:r>
      <w:r w:rsidR="00744F8F">
        <w:t>die</w:t>
      </w:r>
      <w:r>
        <w:t xml:space="preserve"> Benutzer</w:t>
      </w:r>
      <w:r w:rsidR="00744F8F">
        <w:t>*innen</w:t>
      </w:r>
      <w:r>
        <w:t xml:space="preserve">, womit </w:t>
      </w:r>
      <w:r w:rsidR="00E0117C">
        <w:t>sie</w:t>
      </w:r>
      <w:r>
        <w:t xml:space="preserve"> nun eingeloggt </w:t>
      </w:r>
      <w:r w:rsidR="008B43C3">
        <w:t>sind</w:t>
      </w:r>
      <w:r w:rsidR="00011D4C">
        <w:t xml:space="preserve"> und mit dem Lernen beginnen kann</w:t>
      </w:r>
      <w:r w:rsidR="00A3502F">
        <w:t>.</w:t>
      </w:r>
    </w:p>
    <w:p w14:paraId="2C08CB9D" w14:textId="77777777" w:rsidR="002852AA" w:rsidRDefault="002852AA" w:rsidP="00A3502F">
      <w:pPr>
        <w:rPr>
          <w:b/>
          <w:bCs/>
        </w:rPr>
      </w:pPr>
    </w:p>
    <w:p w14:paraId="1C59C1E9" w14:textId="09A22241" w:rsidR="00A3502F" w:rsidRPr="00A3502F" w:rsidRDefault="00A3502F" w:rsidP="00A3502F">
      <w:r w:rsidRPr="00A3502F">
        <w:rPr>
          <w:b/>
          <w:bCs/>
        </w:rPr>
        <w:t xml:space="preserve">Discord &amp; GitHub </w:t>
      </w:r>
    </w:p>
    <w:p w14:paraId="099339F2" w14:textId="77777777" w:rsidR="00644A87" w:rsidRPr="00490AB1" w:rsidRDefault="00A3502F" w:rsidP="00644A87">
      <w:r w:rsidRPr="00A3502F">
        <w:lastRenderedPageBreak/>
        <w:t xml:space="preserve">Ein entscheidender Vorteil der </w:t>
      </w:r>
      <w:proofErr w:type="spellStart"/>
      <w:r w:rsidRPr="00A3502F">
        <w:t>NextAuth</w:t>
      </w:r>
      <w:proofErr w:type="spellEnd"/>
      <w:r w:rsidRPr="00A3502F">
        <w:t xml:space="preserve">-Bibliothek ist, dass sie über viele verschiedene Login «Provider» verfügt und diese leicht implementierbar sind. Für Discord und </w:t>
      </w:r>
      <w:proofErr w:type="spellStart"/>
      <w:r w:rsidRPr="00A3502F">
        <w:t>Github</w:t>
      </w:r>
      <w:proofErr w:type="spellEnd"/>
      <w:r w:rsidRPr="00A3502F">
        <w:t xml:space="preserve"> mussten im Vorhinein die Anmeldeinformationen erstellt werden. Ohne diese beiden Informationen (</w:t>
      </w:r>
      <w:proofErr w:type="spellStart"/>
      <w:r w:rsidRPr="00A3502F">
        <w:t>client_id</w:t>
      </w:r>
      <w:proofErr w:type="spellEnd"/>
      <w:r w:rsidRPr="00A3502F">
        <w:t xml:space="preserve"> und </w:t>
      </w:r>
      <w:proofErr w:type="spellStart"/>
      <w:r w:rsidRPr="00A3502F">
        <w:t>client_secret</w:t>
      </w:r>
      <w:proofErr w:type="spellEnd"/>
      <w:r w:rsidRPr="00A3502F">
        <w:t xml:space="preserve">) ist es nicht möglich den Nutzer mit </w:t>
      </w:r>
      <w:proofErr w:type="spellStart"/>
      <w:r w:rsidRPr="00A3502F">
        <w:t>NextAuth</w:t>
      </w:r>
      <w:proofErr w:type="spellEnd"/>
      <w:r w:rsidR="00644A87">
        <w:t xml:space="preserve"> </w:t>
      </w:r>
      <w:r w:rsidR="00644A87" w:rsidRPr="00490AB1">
        <w:t xml:space="preserve">und OAuth zu authentifizieren. Die </w:t>
      </w:r>
      <w:proofErr w:type="spellStart"/>
      <w:r w:rsidR="00644A87" w:rsidRPr="00490AB1">
        <w:rPr>
          <w:bCs/>
        </w:rPr>
        <w:t>client_id</w:t>
      </w:r>
      <w:proofErr w:type="spellEnd"/>
      <w:r w:rsidR="00644A87" w:rsidRPr="00490AB1">
        <w:rPr>
          <w:bCs/>
        </w:rPr>
        <w:t xml:space="preserve"> </w:t>
      </w:r>
      <w:r w:rsidR="00644A87" w:rsidRPr="00490AB1">
        <w:t xml:space="preserve">und </w:t>
      </w:r>
      <w:proofErr w:type="spellStart"/>
      <w:r w:rsidR="00644A87" w:rsidRPr="00490AB1">
        <w:rPr>
          <w:bCs/>
        </w:rPr>
        <w:t>client_secret</w:t>
      </w:r>
      <w:proofErr w:type="spellEnd"/>
      <w:r w:rsidR="00644A87" w:rsidRPr="00490AB1">
        <w:rPr>
          <w:bCs/>
        </w:rPr>
        <w:t xml:space="preserve"> </w:t>
      </w:r>
      <w:r w:rsidR="00644A87" w:rsidRPr="00490AB1">
        <w:t>sind Teil des OAuth-</w:t>
      </w:r>
      <w:proofErr w:type="spellStart"/>
      <w:r w:rsidR="00644A87" w:rsidRPr="00490AB1">
        <w:t>Authentifizierungprozess</w:t>
      </w:r>
      <w:proofErr w:type="spellEnd"/>
      <w:r w:rsidR="00644A87" w:rsidRPr="00490AB1">
        <w:t xml:space="preserve">. Sie werden verwendet, um die Anwendung sicher mit dem Provider (z.B. Discord, GitHub) zu identifizieren. </w:t>
      </w:r>
    </w:p>
    <w:p w14:paraId="4AD708F1" w14:textId="63C1E22A" w:rsidR="00A3502F" w:rsidRPr="00A3502F" w:rsidRDefault="00644A87" w:rsidP="00644A87">
      <w:r w:rsidRPr="00490AB1">
        <w:t>Um diese Anmeldeinformationen (</w:t>
      </w:r>
      <w:proofErr w:type="spellStart"/>
      <w:r w:rsidRPr="00490AB1">
        <w:t>client_id</w:t>
      </w:r>
      <w:proofErr w:type="spellEnd"/>
      <w:r w:rsidRPr="00490AB1">
        <w:t xml:space="preserve"> und </w:t>
      </w:r>
      <w:proofErr w:type="spellStart"/>
      <w:r w:rsidRPr="00490AB1">
        <w:t>client_secret</w:t>
      </w:r>
      <w:proofErr w:type="spellEnd"/>
      <w:r w:rsidRPr="00490AB1">
        <w:t xml:space="preserve">) zu erlangen, muss bei den jeweiligen Providern (GitHub und Discord) eine neue «OAuth App» eingerichtet werden. Nach der Erstellung liefern die beiden Provider die entsprechenden Informationen für den </w:t>
      </w:r>
      <w:proofErr w:type="spellStart"/>
      <w:r w:rsidRPr="00490AB1">
        <w:t>Loginprozess</w:t>
      </w:r>
      <w:proofErr w:type="spellEnd"/>
      <w:r w:rsidRPr="00490AB1">
        <w:t xml:space="preserve">. Diese Informationen können kopiert und in der </w:t>
      </w:r>
      <w:proofErr w:type="gramStart"/>
      <w:r w:rsidRPr="00490AB1">
        <w:t>«.</w:t>
      </w:r>
      <w:proofErr w:type="spellStart"/>
      <w:r w:rsidRPr="00490AB1">
        <w:t>env</w:t>
      </w:r>
      <w:proofErr w:type="gramEnd"/>
      <w:r w:rsidRPr="00490AB1">
        <w:t>.local</w:t>
      </w:r>
      <w:proofErr w:type="spellEnd"/>
      <w:r w:rsidRPr="00490AB1">
        <w:t>»-Datei des Projekts eingefügt werden.</w:t>
      </w:r>
    </w:p>
    <w:p w14:paraId="004EE757" w14:textId="5D5ADFC2" w:rsidR="003F5147" w:rsidRDefault="003F5147" w:rsidP="00610423">
      <w:pPr>
        <w:pStyle w:val="berschrift3"/>
      </w:pPr>
      <w:bookmarkStart w:id="18" w:name="_Toc167307289"/>
      <w:r>
        <w:t>Layout</w:t>
      </w:r>
    </w:p>
    <w:p w14:paraId="6D010AE3" w14:textId="77777777" w:rsidR="003F5147" w:rsidRPr="007A6DCA" w:rsidRDefault="003F5147" w:rsidP="003F5147">
      <w:pPr>
        <w:rPr>
          <w:b/>
        </w:rPr>
      </w:pPr>
      <w:r w:rsidRPr="007A6DCA">
        <w:rPr>
          <w:b/>
        </w:rPr>
        <w:t>Lernkarte</w:t>
      </w:r>
    </w:p>
    <w:p w14:paraId="7940075E" w14:textId="77777777" w:rsidR="00AC3B2D" w:rsidRDefault="003F5147" w:rsidP="003F5147">
      <w:r>
        <w:t xml:space="preserve">Mit Layout ist die Inhaltsdarstellung der Lernkarte gemeint. Der Fokus der Anpassungen liegt auf den Texten innerhalb der </w:t>
      </w:r>
      <w:r w:rsidRPr="007A6DCA">
        <w:t>jeweiligen Lernkarten</w:t>
      </w:r>
      <w:r>
        <w:t xml:space="preserve">. </w:t>
      </w:r>
      <w:r w:rsidRPr="007A6DCA">
        <w:t xml:space="preserve">Die Lernkarten sind unterschiedlich aufgebaut und werden demzufolge nach individuell angepasst. </w:t>
      </w:r>
    </w:p>
    <w:p w14:paraId="5C0B96A2" w14:textId="75B055E1" w:rsidR="003F5147" w:rsidRPr="007A6DCA" w:rsidRDefault="00AC3B2D" w:rsidP="003F5147">
      <w:r>
        <w:t xml:space="preserve">Es sollte </w:t>
      </w:r>
      <w:r w:rsidR="003F5147" w:rsidRPr="007A6DCA">
        <w:t xml:space="preserve">auf ein einheitliches Design der verschiedenen Lernkarten geachtet, dennoch können sie sich von anderen in Bezug auf Schriftgrösse und Struktur sowie Aufbau der Lernkarte unterscheiden. </w:t>
      </w:r>
    </w:p>
    <w:p w14:paraId="439E9B8B" w14:textId="77777777" w:rsidR="003F5147" w:rsidRPr="007A6DCA" w:rsidRDefault="003F5147" w:rsidP="003F5147"/>
    <w:p w14:paraId="36C20368" w14:textId="77777777" w:rsidR="003F5147" w:rsidRPr="007A6DCA" w:rsidRDefault="003F5147" w:rsidP="003F5147">
      <w:r w:rsidRPr="007A6DCA">
        <w:t>Beispielsweise kann bei einer Lernkarte die Schriftgrösse anders sein als bei den anderen, aufgrund von Platzverhältnissen. Hinzukommen weitere Frontendanpassungen in Bezug auf das generelle Design im Frontend Bereich, um die Benutzeroberfläche ansprechender und intuitiver zu gestalten.</w:t>
      </w:r>
    </w:p>
    <w:p w14:paraId="78F869D5" w14:textId="77777777" w:rsidR="003F5147" w:rsidRPr="003F5147" w:rsidRDefault="003F5147" w:rsidP="003F5147"/>
    <w:p w14:paraId="4FF8E631" w14:textId="47C233ED" w:rsidR="00D410A7" w:rsidRPr="00D90B0B" w:rsidRDefault="00D410A7" w:rsidP="00610423">
      <w:pPr>
        <w:pStyle w:val="berschrift3"/>
      </w:pPr>
      <w:r w:rsidRPr="00D90B0B">
        <w:t>Lernsession</w:t>
      </w:r>
      <w:bookmarkEnd w:id="18"/>
    </w:p>
    <w:p w14:paraId="7C7BD9CC" w14:textId="66CF7A5D" w:rsidR="009E7F83" w:rsidRDefault="006008F0" w:rsidP="003A2B25">
      <w:r>
        <w:t>Die Applikation verfügt über einen Lernbereich</w:t>
      </w:r>
      <w:r w:rsidR="003245D1">
        <w:t xml:space="preserve">, </w:t>
      </w:r>
      <w:r w:rsidR="00521DED">
        <w:t>den</w:t>
      </w:r>
      <w:r w:rsidR="00A30425">
        <w:t xml:space="preserve"> sogenannte «Übungsstapel»</w:t>
      </w:r>
      <w:r w:rsidR="003245D1">
        <w:t xml:space="preserve">, </w:t>
      </w:r>
      <w:r w:rsidR="00DC41DB">
        <w:t>in dem</w:t>
      </w:r>
      <w:r w:rsidR="0098100C">
        <w:t xml:space="preserve"> den </w:t>
      </w:r>
      <w:r w:rsidR="00A27C2C">
        <w:t>Benutzer</w:t>
      </w:r>
      <w:r w:rsidR="005D7F0A">
        <w:t>n</w:t>
      </w:r>
      <w:r w:rsidR="00A27C2C">
        <w:t xml:space="preserve"> vier Lernkategorien zu</w:t>
      </w:r>
      <w:r w:rsidR="00C72FFC">
        <w:t>r</w:t>
      </w:r>
      <w:r w:rsidR="00A27C2C">
        <w:t xml:space="preserve"> Auswahl</w:t>
      </w:r>
      <w:r w:rsidR="00DC41DB">
        <w:t xml:space="preserve"> stehen</w:t>
      </w:r>
      <w:r w:rsidR="00FD1475">
        <w:t xml:space="preserve"> sind</w:t>
      </w:r>
      <w:r w:rsidR="0086021E">
        <w:t>:</w:t>
      </w:r>
      <w:r w:rsidR="00FD1475">
        <w:t xml:space="preserve"> «Wortbedeutung</w:t>
      </w:r>
      <w:r w:rsidR="00540447">
        <w:t>en», «Präpositionen», «Präpositionen &amp; Verben» und «Sprichwörter».</w:t>
      </w:r>
    </w:p>
    <w:p w14:paraId="6BBD9CC0" w14:textId="31980266" w:rsidR="004A1026" w:rsidRDefault="00595F37" w:rsidP="009329D1">
      <w:pPr>
        <w:keepNext/>
      </w:pPr>
      <w:r>
        <w:rPr>
          <w:noProof/>
        </w:rPr>
        <w:lastRenderedPageBreak/>
        <w:drawing>
          <wp:inline distT="0" distB="0" distL="0" distR="0" wp14:anchorId="6816CCD0" wp14:editId="5F108FDD">
            <wp:extent cx="5563870" cy="2510155"/>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63870" cy="2510155"/>
                    </a:xfrm>
                    <a:prstGeom prst="rect">
                      <a:avLst/>
                    </a:prstGeom>
                    <a:noFill/>
                    <a:ln>
                      <a:noFill/>
                    </a:ln>
                  </pic:spPr>
                </pic:pic>
              </a:graphicData>
            </a:graphic>
          </wp:inline>
        </w:drawing>
      </w:r>
    </w:p>
    <w:p w14:paraId="5F6C0919" w14:textId="3F660304" w:rsidR="004A1026" w:rsidRPr="004A1026" w:rsidRDefault="009329D1" w:rsidP="004A1026">
      <w:pPr>
        <w:pStyle w:val="Beschriftung"/>
      </w:pPr>
      <w:bookmarkStart w:id="19" w:name="_Ref167291127"/>
      <w:bookmarkStart w:id="20" w:name="_Ref167180655"/>
      <w:bookmarkStart w:id="21" w:name="_Toc167307348"/>
      <w:r>
        <w:t xml:space="preserve">Abbildung </w:t>
      </w:r>
      <w:r w:rsidR="00452CF7">
        <w:fldChar w:fldCharType="begin"/>
      </w:r>
      <w:r w:rsidR="00452CF7">
        <w:instrText xml:space="preserve"> SEQ Abbildung \* ARABIC </w:instrText>
      </w:r>
      <w:r w:rsidR="00452CF7">
        <w:fldChar w:fldCharType="separate"/>
      </w:r>
      <w:r w:rsidR="00452CF7">
        <w:rPr>
          <w:noProof/>
        </w:rPr>
        <w:t>2</w:t>
      </w:r>
      <w:r w:rsidR="00452CF7">
        <w:rPr>
          <w:noProof/>
        </w:rPr>
        <w:fldChar w:fldCharType="end"/>
      </w:r>
      <w:bookmarkEnd w:id="19"/>
      <w:r>
        <w:t xml:space="preserve"> Lernkategorien</w:t>
      </w:r>
      <w:bookmarkEnd w:id="20"/>
      <w:bookmarkEnd w:id="21"/>
    </w:p>
    <w:p w14:paraId="5D73FD0B" w14:textId="3C3F0338" w:rsidR="00B3428A" w:rsidRDefault="00DC7123" w:rsidP="003A2B25">
      <w:r>
        <w:t xml:space="preserve">In der </w:t>
      </w:r>
      <w:r w:rsidR="00A94ED4">
        <w:fldChar w:fldCharType="begin"/>
      </w:r>
      <w:r w:rsidR="00A94ED4">
        <w:instrText xml:space="preserve"> REF _Ref167291127 \h </w:instrText>
      </w:r>
      <w:r w:rsidR="00A94ED4">
        <w:fldChar w:fldCharType="separate"/>
      </w:r>
      <w:r w:rsidR="00452CF7">
        <w:t xml:space="preserve">Abbildung </w:t>
      </w:r>
      <w:r w:rsidR="00452CF7">
        <w:rPr>
          <w:noProof/>
        </w:rPr>
        <w:t>2</w:t>
      </w:r>
      <w:r w:rsidR="00A94ED4">
        <w:fldChar w:fldCharType="end"/>
      </w:r>
      <w:r w:rsidR="00A94ED4">
        <w:t xml:space="preserve"> </w:t>
      </w:r>
      <w:r>
        <w:t>werden die vier Lernkategorie nochmals bildlich dargestellt.</w:t>
      </w:r>
      <w:r w:rsidR="004B6AA7">
        <w:t xml:space="preserve"> Jeder dieser Lernkategorien hat verschiedene</w:t>
      </w:r>
      <w:r w:rsidR="00A267D0">
        <w:t xml:space="preserve"> Wörter, Sätze und </w:t>
      </w:r>
      <w:r w:rsidR="00B50AFA">
        <w:t>Aufgabenstellung,</w:t>
      </w:r>
      <w:r w:rsidR="00A267D0">
        <w:t xml:space="preserve"> die erlernt werden können.</w:t>
      </w:r>
    </w:p>
    <w:p w14:paraId="4776B78D" w14:textId="603D4E77" w:rsidR="00D81DDB" w:rsidRDefault="00595F37" w:rsidP="00D81DDB">
      <w:pPr>
        <w:keepNext/>
      </w:pPr>
      <w:r>
        <w:rPr>
          <w:noProof/>
        </w:rPr>
        <w:lastRenderedPageBreak/>
        <w:drawing>
          <wp:inline distT="0" distB="0" distL="0" distR="0" wp14:anchorId="45434E9B" wp14:editId="152C5172">
            <wp:extent cx="5572760" cy="6254115"/>
            <wp:effectExtent l="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2760" cy="6254115"/>
                    </a:xfrm>
                    <a:prstGeom prst="rect">
                      <a:avLst/>
                    </a:prstGeom>
                    <a:noFill/>
                    <a:ln>
                      <a:noFill/>
                    </a:ln>
                  </pic:spPr>
                </pic:pic>
              </a:graphicData>
            </a:graphic>
          </wp:inline>
        </w:drawing>
      </w:r>
    </w:p>
    <w:p w14:paraId="244C87CC" w14:textId="32C90AEC" w:rsidR="00B72B21" w:rsidRDefault="00D81DDB" w:rsidP="00B01F06">
      <w:pPr>
        <w:pStyle w:val="Beschriftung"/>
      </w:pPr>
      <w:bookmarkStart w:id="22" w:name="_Ref167291128"/>
      <w:bookmarkStart w:id="23" w:name="_Ref167180604"/>
      <w:bookmarkStart w:id="24" w:name="_Toc167307349"/>
      <w:r>
        <w:t xml:space="preserve">Abbildung </w:t>
      </w:r>
      <w:r w:rsidR="00452CF7">
        <w:fldChar w:fldCharType="begin"/>
      </w:r>
      <w:r w:rsidR="00452CF7">
        <w:instrText xml:space="preserve"> SEQ Abbildung \* ARABIC </w:instrText>
      </w:r>
      <w:r w:rsidR="00452CF7">
        <w:fldChar w:fldCharType="separate"/>
      </w:r>
      <w:r w:rsidR="00452CF7">
        <w:rPr>
          <w:noProof/>
        </w:rPr>
        <w:t>3</w:t>
      </w:r>
      <w:r w:rsidR="00452CF7">
        <w:rPr>
          <w:noProof/>
        </w:rPr>
        <w:fldChar w:fldCharType="end"/>
      </w:r>
      <w:bookmarkEnd w:id="22"/>
      <w:r>
        <w:t xml:space="preserve"> Lernkarte - Sprichwörter</w:t>
      </w:r>
      <w:bookmarkEnd w:id="23"/>
      <w:bookmarkEnd w:id="24"/>
    </w:p>
    <w:p w14:paraId="0A426130" w14:textId="7FE80BD2" w:rsidR="00F35404" w:rsidRDefault="00224140" w:rsidP="00A30425">
      <w:r w:rsidRPr="0007086B">
        <w:t xml:space="preserve">Die Wörter innerhalb der Lernkategorie werden </w:t>
      </w:r>
      <w:r w:rsidR="00EC3FAF">
        <w:t xml:space="preserve">alle als </w:t>
      </w:r>
      <w:r w:rsidRPr="0007086B">
        <w:t>Karteikarten präsentiert</w:t>
      </w:r>
      <w:r w:rsidR="00066B6E">
        <w:t xml:space="preserve">, die eine Vorder- und Rückseite </w:t>
      </w:r>
      <w:r w:rsidR="0082624B">
        <w:t>haben</w:t>
      </w:r>
      <w:r w:rsidR="00066B6E">
        <w:t xml:space="preserve">. </w:t>
      </w:r>
      <w:r w:rsidR="00F40ECE">
        <w:t xml:space="preserve">Im </w:t>
      </w:r>
      <w:r w:rsidR="00E73AE2">
        <w:t>folgenden</w:t>
      </w:r>
      <w:r w:rsidR="00F40ECE">
        <w:t xml:space="preserve"> Abschnitt </w:t>
      </w:r>
      <w:r w:rsidR="00370035">
        <w:t>werden</w:t>
      </w:r>
      <w:r w:rsidR="00C36A85">
        <w:t xml:space="preserve"> </w:t>
      </w:r>
      <w:r w:rsidR="0067300C">
        <w:t>die Logik und der Aufbau</w:t>
      </w:r>
      <w:r w:rsidR="00C6731B">
        <w:t xml:space="preserve"> der Lernkategorie «Sprichwörter»</w:t>
      </w:r>
      <w:r w:rsidR="0067300C">
        <w:t xml:space="preserve"> </w:t>
      </w:r>
      <w:r w:rsidR="00F40ECE">
        <w:t xml:space="preserve">mithilfe der </w:t>
      </w:r>
      <w:r w:rsidR="00A94ED4">
        <w:fldChar w:fldCharType="begin"/>
      </w:r>
      <w:r w:rsidR="00A94ED4">
        <w:instrText xml:space="preserve"> REF _Ref167291128 \h </w:instrText>
      </w:r>
      <w:r w:rsidR="00A94ED4">
        <w:fldChar w:fldCharType="separate"/>
      </w:r>
      <w:r w:rsidR="00452CF7">
        <w:t xml:space="preserve">Abbildung </w:t>
      </w:r>
      <w:r w:rsidR="00452CF7">
        <w:rPr>
          <w:noProof/>
        </w:rPr>
        <w:t>3</w:t>
      </w:r>
      <w:r w:rsidR="00A94ED4">
        <w:fldChar w:fldCharType="end"/>
      </w:r>
      <w:r w:rsidR="00A94ED4">
        <w:t xml:space="preserve"> </w:t>
      </w:r>
      <w:r w:rsidR="00F40ECE">
        <w:t>näher vorgestellt.</w:t>
      </w:r>
    </w:p>
    <w:p w14:paraId="01E8B4CC" w14:textId="77777777" w:rsidR="001552E8" w:rsidRDefault="001552E8" w:rsidP="00A30425"/>
    <w:p w14:paraId="2E3E3EB4" w14:textId="77777777" w:rsidR="00A30425" w:rsidRPr="009329D1" w:rsidRDefault="00A30425" w:rsidP="00A30425">
      <w:pPr>
        <w:numPr>
          <w:ilvl w:val="0"/>
          <w:numId w:val="10"/>
        </w:numPr>
        <w:rPr>
          <w:b/>
        </w:rPr>
      </w:pPr>
      <w:r w:rsidRPr="009329D1">
        <w:rPr>
          <w:b/>
        </w:rPr>
        <w:t>Lernkategorie</w:t>
      </w:r>
    </w:p>
    <w:p w14:paraId="24F85556" w14:textId="618246F5" w:rsidR="00A30425" w:rsidRDefault="00A30425" w:rsidP="00A30425">
      <w:pPr>
        <w:ind w:left="720"/>
      </w:pPr>
      <w:r>
        <w:t xml:space="preserve">Die Lernkategorie wird </w:t>
      </w:r>
      <w:r w:rsidR="00BD6864">
        <w:t>in</w:t>
      </w:r>
      <w:r>
        <w:t xml:space="preserve"> allen Bereichen als Überschrift oberhalb der Lernkarte angezeigt. Sie dient als Information und weist die Benutzer*innen darauf hin, in welcher Lernkategorie sie sich aktuell befinden. </w:t>
      </w:r>
    </w:p>
    <w:p w14:paraId="7B8D6F82" w14:textId="77777777" w:rsidR="008B2362" w:rsidRDefault="008B2362" w:rsidP="00A30425">
      <w:pPr>
        <w:ind w:left="720"/>
      </w:pPr>
    </w:p>
    <w:p w14:paraId="0A6AA8E3" w14:textId="77777777" w:rsidR="00A30425" w:rsidRPr="009329D1" w:rsidRDefault="00A30425" w:rsidP="00A30425">
      <w:pPr>
        <w:numPr>
          <w:ilvl w:val="0"/>
          <w:numId w:val="10"/>
        </w:numPr>
        <w:rPr>
          <w:b/>
        </w:rPr>
      </w:pPr>
      <w:r w:rsidRPr="009329D1">
        <w:rPr>
          <w:b/>
        </w:rPr>
        <w:t>Lernkarte</w:t>
      </w:r>
    </w:p>
    <w:p w14:paraId="38DDC736" w14:textId="747B4B42" w:rsidR="00A30425" w:rsidRDefault="00A30425" w:rsidP="00A30425">
      <w:pPr>
        <w:ind w:left="709" w:firstLine="11"/>
      </w:pPr>
      <w:r>
        <w:lastRenderedPageBreak/>
        <w:t>Die Sprichwörter oder der Lerninhalt wird als «Lernkarte» präsentiert. Alle zu lernenden Informationen befinden sich innerhalb dieser Lernkarte. Mit einem Mausklick auf die Lernkarte wird diese umgedreht, um die Lösung anzuzeigen. Die Lernkategorien haben zwar den gleichen Aufbau, dennoch können sich die Lernkarten bezüglich des Lerninhaltes</w:t>
      </w:r>
      <w:r w:rsidR="00992814" w:rsidRPr="00992814">
        <w:t xml:space="preserve"> </w:t>
      </w:r>
      <w:r w:rsidR="00992814">
        <w:t>ein wenig unterscheiden</w:t>
      </w:r>
      <w:r>
        <w:t xml:space="preserve">. </w:t>
      </w:r>
    </w:p>
    <w:p w14:paraId="2F3025AE" w14:textId="77777777" w:rsidR="00A30425" w:rsidRDefault="00A30425" w:rsidP="00A30425">
      <w:pPr>
        <w:ind w:left="709" w:firstLine="11"/>
      </w:pPr>
    </w:p>
    <w:p w14:paraId="65224D7D" w14:textId="77777777" w:rsidR="00A30425" w:rsidRPr="009329D1" w:rsidRDefault="00A30425" w:rsidP="00A30425">
      <w:pPr>
        <w:numPr>
          <w:ilvl w:val="0"/>
          <w:numId w:val="10"/>
        </w:numPr>
        <w:rPr>
          <w:b/>
        </w:rPr>
      </w:pPr>
      <w:r w:rsidRPr="009329D1">
        <w:rPr>
          <w:b/>
        </w:rPr>
        <w:t>«Richtig»- oder «Falsch»-Button</w:t>
      </w:r>
    </w:p>
    <w:p w14:paraId="7003A6F9" w14:textId="33418897" w:rsidR="00A30425" w:rsidRDefault="00A30425" w:rsidP="00A30425">
      <w:pPr>
        <w:ind w:left="709"/>
      </w:pPr>
      <w:r>
        <w:t xml:space="preserve">Mithilfe eines roten und </w:t>
      </w:r>
      <w:r w:rsidR="00975EED">
        <w:t xml:space="preserve">eines </w:t>
      </w:r>
      <w:r>
        <w:t>grünen Buttons können die Karten nach dem Umdrehen bestätigt werden, wobei der grüne Button für «richtig» und der rote Button für «falsch» steht. Nach dem Anwählen eine</w:t>
      </w:r>
      <w:r w:rsidR="00975EED">
        <w:t>s</w:t>
      </w:r>
      <w:r>
        <w:t xml:space="preserve"> dieser Button</w:t>
      </w:r>
      <w:r w:rsidR="00F4682B">
        <w:t>s</w:t>
      </w:r>
      <w:r>
        <w:t xml:space="preserve"> erscheint eine weitere Lernkarte, bis der Stapel vollständig erlernt wurde. Der Lernstand wird dementsprechend auch automatisch angepasst. </w:t>
      </w:r>
      <w:r w:rsidR="00F4682B">
        <w:t xml:space="preserve">Das ist das Lernprinzip und die Logik hinter </w:t>
      </w:r>
      <w:r w:rsidR="002120A8">
        <w:t>dem</w:t>
      </w:r>
      <w:r w:rsidR="00F4682B">
        <w:t xml:space="preserve"> Karteikar</w:t>
      </w:r>
      <w:r w:rsidR="001720D1">
        <w:t>t</w:t>
      </w:r>
      <w:r w:rsidR="00F4682B">
        <w:t>ensystem.</w:t>
      </w:r>
    </w:p>
    <w:p w14:paraId="5729943E" w14:textId="77777777" w:rsidR="00A30425" w:rsidRDefault="00A30425" w:rsidP="00A30425">
      <w:pPr>
        <w:ind w:left="709"/>
      </w:pPr>
    </w:p>
    <w:p w14:paraId="7128FD0A" w14:textId="77777777" w:rsidR="00A30425" w:rsidRPr="009329D1" w:rsidRDefault="00A30425" w:rsidP="00A30425">
      <w:pPr>
        <w:numPr>
          <w:ilvl w:val="0"/>
          <w:numId w:val="10"/>
        </w:numPr>
        <w:rPr>
          <w:b/>
        </w:rPr>
      </w:pPr>
      <w:r w:rsidRPr="009329D1">
        <w:rPr>
          <w:b/>
        </w:rPr>
        <w:t>Lernstand</w:t>
      </w:r>
    </w:p>
    <w:p w14:paraId="1E2C6F92" w14:textId="77777777" w:rsidR="004746DA" w:rsidRDefault="00A30425" w:rsidP="00B126BB">
      <w:pPr>
        <w:ind w:left="709"/>
      </w:pPr>
      <w:r>
        <w:t>«Erfasst» gibt an, wie viele Wörter sich insgesamt in der jeweiligen Lernkategorie befinden. Eine Lernkarte muss zweimal als korrekt angewählt werden</w:t>
      </w:r>
      <w:r w:rsidR="0048661D">
        <w:t xml:space="preserve">, </w:t>
      </w:r>
      <w:r>
        <w:t xml:space="preserve">um als «vollständig erlernt» eingestuft zu werden. Bei den Versuchen wird zwischen </w:t>
      </w:r>
      <w:r w:rsidR="00B03759">
        <w:t>den</w:t>
      </w:r>
      <w:r>
        <w:t xml:space="preserve"> «Versuche in der Session» und </w:t>
      </w:r>
      <w:r w:rsidR="00B03759">
        <w:t>den</w:t>
      </w:r>
      <w:r>
        <w:t xml:space="preserve"> «Versuche gesamt» unterschieden. Die laufenden Versuche beziehen sich auf die aktive Lernsession. Die gesamthaften Versuche beziehen sich wiederum auf die Versuche </w:t>
      </w:r>
      <w:r w:rsidR="00875140">
        <w:t>aus</w:t>
      </w:r>
      <w:r>
        <w:t xml:space="preserve"> mehrere</w:t>
      </w:r>
      <w:r w:rsidR="001777CB">
        <w:t>n</w:t>
      </w:r>
      <w:r>
        <w:t xml:space="preserve"> Lernsession</w:t>
      </w:r>
      <w:r w:rsidR="001777CB">
        <w:t>s</w:t>
      </w:r>
      <w:r>
        <w:t xml:space="preserve">. </w:t>
      </w:r>
    </w:p>
    <w:p w14:paraId="6833C7FC" w14:textId="77777777" w:rsidR="004746DA" w:rsidRDefault="004746DA" w:rsidP="00B126BB">
      <w:pPr>
        <w:ind w:left="709"/>
      </w:pPr>
    </w:p>
    <w:p w14:paraId="4C8065C3" w14:textId="29C0E591" w:rsidR="00A30425" w:rsidRDefault="00A30425" w:rsidP="00B126BB">
      <w:pPr>
        <w:ind w:left="709"/>
      </w:pPr>
      <w:r>
        <w:t>Durch das Auslösen des grauen Buttons («</w:t>
      </w:r>
      <w:proofErr w:type="spellStart"/>
      <w:r>
        <w:t>Reset</w:t>
      </w:r>
      <w:proofErr w:type="spellEnd"/>
      <w:r>
        <w:t>») kann der Lernstand zurückgesetzt werden und ermöglicht es den Benutzer*innen</w:t>
      </w:r>
      <w:r w:rsidR="006E7B61">
        <w:t>,</w:t>
      </w:r>
      <w:r>
        <w:t xml:space="preserve"> die Lernsession erneut zu beginnen. Der Lernstand wird automatisch zurückgesetzt, wenn alle Lernkarten als «vollständig erlernt» eingestuft sind.</w:t>
      </w:r>
    </w:p>
    <w:p w14:paraId="74CCD0DD" w14:textId="77777777" w:rsidR="00A30425" w:rsidRDefault="00A30425" w:rsidP="00A30425">
      <w:pPr>
        <w:ind w:left="709"/>
      </w:pPr>
    </w:p>
    <w:p w14:paraId="7075A51E" w14:textId="77777777" w:rsidR="00A30425" w:rsidRPr="009329D1" w:rsidRDefault="00A30425" w:rsidP="00A30425">
      <w:pPr>
        <w:numPr>
          <w:ilvl w:val="0"/>
          <w:numId w:val="10"/>
        </w:numPr>
        <w:rPr>
          <w:b/>
        </w:rPr>
      </w:pPr>
      <w:r w:rsidRPr="009329D1">
        <w:rPr>
          <w:b/>
        </w:rPr>
        <w:t>Zusammenfassung der Lernsession</w:t>
      </w:r>
    </w:p>
    <w:p w14:paraId="3DF34F51" w14:textId="144A65D0" w:rsidR="00A30425" w:rsidRDefault="00A30425" w:rsidP="00FD2933">
      <w:pPr>
        <w:ind w:left="709"/>
      </w:pPr>
      <w:r>
        <w:t xml:space="preserve">Die Zusammenfassung liefert Informationen zur aktiven Lernsession. Jede Lernkarte, </w:t>
      </w:r>
      <w:r w:rsidR="00A42019">
        <w:t>die</w:t>
      </w:r>
      <w:r>
        <w:t xml:space="preserve"> die Benutze als korrekt oder als falsch markiert haben, wird in der Zusammenfassung vermerkt und zusammengefasst. Die Lernkarten werden in der Zusammenfassung in Form einer Tabelle angezeigt.</w:t>
      </w:r>
    </w:p>
    <w:p w14:paraId="5E379C55" w14:textId="417E0C9A" w:rsidR="00B72B21" w:rsidRPr="00B72B21" w:rsidRDefault="00B72B21" w:rsidP="00B72B21">
      <w:pPr>
        <w:pStyle w:val="berschrift3"/>
      </w:pPr>
      <w:bookmarkStart w:id="25" w:name="_Toc167307290"/>
      <w:r w:rsidRPr="00D410A7">
        <w:t>Worterfassung</w:t>
      </w:r>
      <w:bookmarkEnd w:id="25"/>
    </w:p>
    <w:p w14:paraId="7739FF7F" w14:textId="0387BF40" w:rsidR="003D4F2E" w:rsidRDefault="00B51917" w:rsidP="003938E3">
      <w:r>
        <w:t xml:space="preserve">Der </w:t>
      </w:r>
      <w:r w:rsidR="00140D4B">
        <w:t>dritte Bereich der Applikation</w:t>
      </w:r>
      <w:r>
        <w:t xml:space="preserve"> ist die «Worterfassung»</w:t>
      </w:r>
      <w:r w:rsidR="00140D4B">
        <w:t xml:space="preserve">. </w:t>
      </w:r>
      <w:r>
        <w:t xml:space="preserve">Mithilfe </w:t>
      </w:r>
      <w:r w:rsidR="00EE2E70">
        <w:t xml:space="preserve">der </w:t>
      </w:r>
      <w:r w:rsidR="001E534A">
        <w:t>Worterfassung</w:t>
      </w:r>
      <w:r w:rsidR="0091260A">
        <w:t xml:space="preserve"> </w:t>
      </w:r>
      <w:r w:rsidR="001E534A">
        <w:t xml:space="preserve">können </w:t>
      </w:r>
      <w:r w:rsidR="00BE2352">
        <w:t>neue</w:t>
      </w:r>
      <w:r w:rsidR="001E534A">
        <w:t xml:space="preserve"> Wörter (Daten)</w:t>
      </w:r>
      <w:r w:rsidR="00BE2352">
        <w:t xml:space="preserve"> </w:t>
      </w:r>
      <w:r w:rsidR="00EE2E70">
        <w:t xml:space="preserve">in die Datenbank </w:t>
      </w:r>
      <w:r w:rsidR="001E534A">
        <w:t>hinzugefügt werden.</w:t>
      </w:r>
      <w:r w:rsidR="0091260A">
        <w:t xml:space="preserve"> </w:t>
      </w:r>
      <w:r w:rsidR="00A01CC3">
        <w:t xml:space="preserve">Da </w:t>
      </w:r>
      <w:r w:rsidR="003B0A1B">
        <w:t>die Applikation über</w:t>
      </w:r>
      <w:r w:rsidR="00A01CC3">
        <w:t xml:space="preserve"> vier verschiedene Lernkategorien </w:t>
      </w:r>
      <w:r w:rsidR="003B0A1B">
        <w:t xml:space="preserve">verfügt, </w:t>
      </w:r>
      <w:r w:rsidR="008B583A">
        <w:t>gibt es</w:t>
      </w:r>
      <w:r w:rsidR="003A3F9E">
        <w:t xml:space="preserve"> </w:t>
      </w:r>
      <w:r w:rsidR="008F2B82">
        <w:t xml:space="preserve">für </w:t>
      </w:r>
      <w:r w:rsidR="008B583A">
        <w:t>jede</w:t>
      </w:r>
      <w:r w:rsidR="008F2B82">
        <w:t xml:space="preserve"> dieser </w:t>
      </w:r>
      <w:r w:rsidR="008F2B82" w:rsidRPr="00D73146">
        <w:t xml:space="preserve">Kategorien </w:t>
      </w:r>
      <w:r w:rsidR="008B583A" w:rsidRPr="00D73146">
        <w:t>ein entsprechendes</w:t>
      </w:r>
      <w:r w:rsidR="00E14349" w:rsidRPr="00D73146">
        <w:t xml:space="preserve"> Formular</w:t>
      </w:r>
      <w:r w:rsidR="00F956C5">
        <w:t xml:space="preserve"> oder Felder</w:t>
      </w:r>
      <w:r w:rsidR="00E14349" w:rsidRPr="00D73146">
        <w:t xml:space="preserve">, </w:t>
      </w:r>
      <w:r w:rsidR="005F7061" w:rsidRPr="00D73146">
        <w:t>um neue Wörter hinzuzufügen.</w:t>
      </w:r>
      <w:r w:rsidR="005F7061">
        <w:t xml:space="preserve"> </w:t>
      </w:r>
      <w:r w:rsidR="005F670C">
        <w:t xml:space="preserve">Im folgenden </w:t>
      </w:r>
      <w:r w:rsidR="005F670C">
        <w:lastRenderedPageBreak/>
        <w:t xml:space="preserve">Abschnitt </w:t>
      </w:r>
      <w:r w:rsidR="00370035">
        <w:t>werden</w:t>
      </w:r>
      <w:r w:rsidR="001F53DA">
        <w:t xml:space="preserve"> der Aufbau und die Logik</w:t>
      </w:r>
      <w:r w:rsidR="00C6731B">
        <w:t xml:space="preserve"> der Worterfassungskategorie «Präpositionen &amp; Verben»</w:t>
      </w:r>
      <w:r w:rsidR="005F670C">
        <w:t xml:space="preserve"> mithilfe der </w:t>
      </w:r>
      <w:r w:rsidR="00915527">
        <w:fldChar w:fldCharType="begin"/>
      </w:r>
      <w:r w:rsidR="00915527">
        <w:instrText xml:space="preserve"> REF _Ref167181514 \h </w:instrText>
      </w:r>
      <w:r w:rsidR="00915527">
        <w:fldChar w:fldCharType="separate"/>
      </w:r>
      <w:r w:rsidR="00452CF7">
        <w:t xml:space="preserve">Abbildung </w:t>
      </w:r>
      <w:r w:rsidR="00452CF7">
        <w:rPr>
          <w:noProof/>
        </w:rPr>
        <w:t>4</w:t>
      </w:r>
      <w:r w:rsidR="00915527">
        <w:fldChar w:fldCharType="end"/>
      </w:r>
      <w:r w:rsidR="00915527">
        <w:t xml:space="preserve"> </w:t>
      </w:r>
      <w:r w:rsidR="005F670C">
        <w:t>näher vorgestellt.</w:t>
      </w:r>
    </w:p>
    <w:p w14:paraId="590EA13A" w14:textId="77777777" w:rsidR="00DE5582" w:rsidRDefault="00DE5582" w:rsidP="003938E3"/>
    <w:p w14:paraId="09879D97" w14:textId="69F47737" w:rsidR="00D81DDB" w:rsidRDefault="00595F37" w:rsidP="00DE5582">
      <w:r>
        <w:rPr>
          <w:noProof/>
        </w:rPr>
        <w:drawing>
          <wp:inline distT="0" distB="0" distL="0" distR="0" wp14:anchorId="6161DD31" wp14:editId="4CDD8998">
            <wp:extent cx="5581015" cy="2329180"/>
            <wp:effectExtent l="0" t="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81015" cy="2329180"/>
                    </a:xfrm>
                    <a:prstGeom prst="rect">
                      <a:avLst/>
                    </a:prstGeom>
                    <a:noFill/>
                    <a:ln>
                      <a:noFill/>
                    </a:ln>
                  </pic:spPr>
                </pic:pic>
              </a:graphicData>
            </a:graphic>
          </wp:inline>
        </w:drawing>
      </w:r>
    </w:p>
    <w:p w14:paraId="1FDE1AD2" w14:textId="6DA8DFDC" w:rsidR="00105836" w:rsidRDefault="00D81DDB" w:rsidP="00D3446A">
      <w:pPr>
        <w:pStyle w:val="Beschriftung"/>
      </w:pPr>
      <w:bookmarkStart w:id="26" w:name="_Ref167181514"/>
      <w:bookmarkStart w:id="27" w:name="_Ref166706851"/>
      <w:bookmarkStart w:id="28" w:name="_Toc167307350"/>
      <w:r>
        <w:t xml:space="preserve">Abbildung </w:t>
      </w:r>
      <w:r w:rsidR="00452CF7">
        <w:fldChar w:fldCharType="begin"/>
      </w:r>
      <w:r w:rsidR="00452CF7">
        <w:instrText xml:space="preserve"> SEQ Abbildung \* ARABIC </w:instrText>
      </w:r>
      <w:r w:rsidR="00452CF7">
        <w:fldChar w:fldCharType="separate"/>
      </w:r>
      <w:r w:rsidR="00452CF7">
        <w:rPr>
          <w:noProof/>
        </w:rPr>
        <w:t>4</w:t>
      </w:r>
      <w:r w:rsidR="00452CF7">
        <w:rPr>
          <w:noProof/>
        </w:rPr>
        <w:fldChar w:fldCharType="end"/>
      </w:r>
      <w:bookmarkEnd w:id="26"/>
      <w:r>
        <w:t xml:space="preserve"> Worterfassung - Präposition &amp; Verben</w:t>
      </w:r>
      <w:bookmarkEnd w:id="27"/>
      <w:bookmarkEnd w:id="28"/>
    </w:p>
    <w:p w14:paraId="35117F49" w14:textId="77777777" w:rsidR="00EC6A37" w:rsidRDefault="00EC6A37" w:rsidP="00EC6A37">
      <w:pPr>
        <w:rPr>
          <w:b/>
        </w:rPr>
      </w:pPr>
    </w:p>
    <w:p w14:paraId="56922C67" w14:textId="1CFD1B6A" w:rsidR="00D73146" w:rsidRPr="009F0C76" w:rsidRDefault="00D73146" w:rsidP="00D73146">
      <w:pPr>
        <w:numPr>
          <w:ilvl w:val="0"/>
          <w:numId w:val="11"/>
        </w:numPr>
        <w:rPr>
          <w:b/>
        </w:rPr>
      </w:pPr>
      <w:r w:rsidRPr="009F0C76">
        <w:rPr>
          <w:b/>
        </w:rPr>
        <w:t>Erfassungskategorie</w:t>
      </w:r>
    </w:p>
    <w:p w14:paraId="40BE4329" w14:textId="7C519702" w:rsidR="00D73146" w:rsidRDefault="00D73146" w:rsidP="00D73146">
      <w:pPr>
        <w:ind w:left="720"/>
      </w:pPr>
      <w:r w:rsidRPr="009F0C76">
        <w:t xml:space="preserve">Die </w:t>
      </w:r>
      <w:r w:rsidR="004028CB">
        <w:t>Kategorie</w:t>
      </w:r>
      <w:r w:rsidRPr="009F0C76">
        <w:t xml:space="preserve"> wird </w:t>
      </w:r>
      <w:r w:rsidR="0065538C">
        <w:t>in</w:t>
      </w:r>
      <w:r w:rsidRPr="009F0C76">
        <w:t xml:space="preserve"> allen Bereichen als Überschrift oberhalb der Lernkarte angezeigt. Sie dient als Information und weist die Benutzer*innen darauf hin, in welche </w:t>
      </w:r>
      <w:r w:rsidR="0065538C">
        <w:t>Erfassungskategorie</w:t>
      </w:r>
      <w:r w:rsidRPr="009F0C76">
        <w:t xml:space="preserve"> sie sich aktuell befinden.</w:t>
      </w:r>
    </w:p>
    <w:p w14:paraId="5E234A45" w14:textId="77777777" w:rsidR="00D73146" w:rsidRDefault="00D73146" w:rsidP="00D73146">
      <w:pPr>
        <w:ind w:left="720"/>
      </w:pPr>
    </w:p>
    <w:p w14:paraId="0AE512C2" w14:textId="77777777" w:rsidR="00D73146" w:rsidRPr="009F0C76" w:rsidRDefault="00D73146" w:rsidP="00D73146">
      <w:pPr>
        <w:numPr>
          <w:ilvl w:val="0"/>
          <w:numId w:val="11"/>
        </w:numPr>
        <w:rPr>
          <w:b/>
        </w:rPr>
      </w:pPr>
      <w:r w:rsidRPr="009F0C76">
        <w:rPr>
          <w:b/>
        </w:rPr>
        <w:t>Erfassungsformular</w:t>
      </w:r>
    </w:p>
    <w:p w14:paraId="110D6037" w14:textId="5BA73274" w:rsidR="00D73146" w:rsidRDefault="00D73146" w:rsidP="00D73146">
      <w:pPr>
        <w:ind w:left="720"/>
      </w:pPr>
      <w:r>
        <w:t xml:space="preserve">Für das Erfassen neuer Wörter steht ein Formular </w:t>
      </w:r>
      <w:r w:rsidR="00762488">
        <w:t xml:space="preserve">mit Felder </w:t>
      </w:r>
      <w:r>
        <w:t xml:space="preserve">zur Verfügung, </w:t>
      </w:r>
      <w:r w:rsidR="00762488">
        <w:t>das</w:t>
      </w:r>
      <w:r>
        <w:t xml:space="preserve"> mit der </w:t>
      </w:r>
      <w:r w:rsidR="00762488">
        <w:t>MongoDB-</w:t>
      </w:r>
      <w:r>
        <w:t xml:space="preserve">Datenbank verknüpft ist. Es müssen alle Felder ausgefüllt </w:t>
      </w:r>
      <w:r w:rsidR="00C750F9">
        <w:t>werden</w:t>
      </w:r>
      <w:r>
        <w:t xml:space="preserve">, um das Wort oder den Satz erfolgreich hinzufügen zu können. Die Formularfelder können sich je nach </w:t>
      </w:r>
      <w:r w:rsidR="0075748B">
        <w:t>Erfassungsk</w:t>
      </w:r>
      <w:r>
        <w:t>ategorie unterscheiden.</w:t>
      </w:r>
    </w:p>
    <w:p w14:paraId="4930D940" w14:textId="77777777" w:rsidR="00D73146" w:rsidRDefault="00D73146" w:rsidP="00D73146">
      <w:pPr>
        <w:ind w:left="720"/>
      </w:pPr>
    </w:p>
    <w:p w14:paraId="720B39B9" w14:textId="77777777" w:rsidR="00D73146" w:rsidRPr="009F0C76" w:rsidRDefault="00D73146" w:rsidP="00D73146">
      <w:pPr>
        <w:numPr>
          <w:ilvl w:val="0"/>
          <w:numId w:val="11"/>
        </w:numPr>
        <w:rPr>
          <w:b/>
        </w:rPr>
      </w:pPr>
      <w:r w:rsidRPr="009F0C76">
        <w:rPr>
          <w:b/>
        </w:rPr>
        <w:t>Hinzufüge-Button</w:t>
      </w:r>
    </w:p>
    <w:p w14:paraId="33B2675E" w14:textId="655FC754" w:rsidR="00D73146" w:rsidRDefault="00D73146" w:rsidP="00D73146">
      <w:pPr>
        <w:ind w:left="709"/>
      </w:pPr>
      <w:r>
        <w:t xml:space="preserve">Wenn alle Felder korrekt ausgefüllt sind, kann der blaue Button ausgelöst werden, um die Daten an die </w:t>
      </w:r>
      <w:r w:rsidR="003B4320">
        <w:t>MongoDB-</w:t>
      </w:r>
      <w:r>
        <w:t xml:space="preserve">Datenbank zu senden. Wenn die Daten erfolgreich übermittelt </w:t>
      </w:r>
      <w:r w:rsidR="000841C9">
        <w:t>wurden</w:t>
      </w:r>
      <w:r>
        <w:t>, erscheint die Meldung «Erfolgreich hinzugefügt</w:t>
      </w:r>
      <w:r w:rsidR="000841C9">
        <w:t>!</w:t>
      </w:r>
      <w:r>
        <w:t>». Falls die Felder unkorrekt oder unvollständig ausgefüllt wurden, erhalten die Benutzer*innen die Meldung «Fülle bitte alle Felder aus!».</w:t>
      </w:r>
    </w:p>
    <w:p w14:paraId="360B0796" w14:textId="77777777" w:rsidR="004A5977" w:rsidRDefault="004A5977" w:rsidP="004A5977">
      <w:r w:rsidRPr="004A5977">
        <w:t xml:space="preserve">Der graue Button ist der </w:t>
      </w:r>
      <w:proofErr w:type="spellStart"/>
      <w:r w:rsidRPr="004A5977">
        <w:t>Reset</w:t>
      </w:r>
      <w:proofErr w:type="spellEnd"/>
      <w:r w:rsidRPr="004A5977">
        <w:t>-Button und setzt das gesamte Deck der Lernsession wieder auf null. Wenn man bereits Wörter gelernt hat, jedoch noch nicht am Ende der Lernsession ist, wird der Stand beim Betätigen dieses Buttons zurückgesetzt. Das Abfallsymbol könnte theoretisch durch ein "Reverse-Pfeil-Symbol" ersetzt werden, da Abfallsymbole eher für das Löschen als für das Zurücksetzen bekannt sind.</w:t>
      </w:r>
    </w:p>
    <w:p w14:paraId="3207AD81" w14:textId="0B6713E5" w:rsidR="00560FD1" w:rsidRPr="004A5977" w:rsidRDefault="00560FD1" w:rsidP="004A5977">
      <w:pPr>
        <w:rPr>
          <w:color w:val="0000FF"/>
        </w:rPr>
      </w:pPr>
      <w:r w:rsidRPr="00560FD1">
        <w:rPr>
          <w:color w:val="0000FF"/>
        </w:rPr>
        <w:lastRenderedPageBreak/>
        <w:t>Implementieren</w:t>
      </w:r>
    </w:p>
    <w:p w14:paraId="602ED7FD" w14:textId="77777777" w:rsidR="004A5977" w:rsidRPr="004A5977" w:rsidRDefault="004A5977" w:rsidP="004A5977">
      <w:pPr>
        <w:ind w:left="709"/>
      </w:pPr>
      <w:r w:rsidRPr="004A5977">
        <w:t> </w:t>
      </w:r>
    </w:p>
    <w:p w14:paraId="0020DE3B" w14:textId="77777777" w:rsidR="004A5977" w:rsidRPr="004A5977" w:rsidRDefault="004A5977" w:rsidP="004A5977">
      <w:pPr>
        <w:ind w:left="709"/>
      </w:pPr>
      <w:r w:rsidRPr="004A5977">
        <w:t> </w:t>
      </w:r>
      <w:r w:rsidRPr="004A5977">
        <w:t> </w:t>
      </w:r>
      <w:r w:rsidRPr="004A5977">
        <w:t> </w:t>
      </w:r>
      <w:r w:rsidRPr="004A5977">
        <w:t> </w:t>
      </w:r>
      <w:r w:rsidRPr="004A5977">
        <w:t> </w:t>
      </w:r>
      <w:r w:rsidRPr="004A5977">
        <w:t>Beispielsymbole:</w:t>
      </w:r>
    </w:p>
    <w:p w14:paraId="2CD381CA" w14:textId="1995402C" w:rsidR="004A5977" w:rsidRDefault="004A5977" w:rsidP="004A5977">
      <w:pPr>
        <w:ind w:left="709"/>
      </w:pPr>
      <w:r w:rsidRPr="004A5977">
        <w:t> </w:t>
      </w:r>
      <w:r w:rsidRPr="004A5977">
        <w:t> </w:t>
      </w:r>
      <w:r w:rsidRPr="004A5977">
        <w:t> </w:t>
      </w:r>
      <w:r w:rsidRPr="004A5977">
        <w:t> </w:t>
      </w:r>
      <w:r w:rsidRPr="004A5977">
        <w:t> </w:t>
      </w:r>
      <w:r w:rsidRPr="004A5977">
        <w:rPr>
          <w:noProof/>
        </w:rPr>
        <w:drawing>
          <wp:inline distT="0" distB="0" distL="0" distR="0" wp14:anchorId="1186475A" wp14:editId="017EB531">
            <wp:extent cx="1009650" cy="933450"/>
            <wp:effectExtent l="0" t="0" r="0" b="0"/>
            <wp:docPr id="1921390878" name="Grafik 5" descr="Ein Bild, das Symbol, Logo, Schrif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390878" name="Grafik 5" descr="Ein Bild, das Symbol, Logo, Schrift, weiß enthält.&#10;&#10;Automatisch generierte Beschreibung"/>
                    <pic:cNvPicPr>
                      <a:picLocks noChangeAspect="1" noChangeArrowheads="1"/>
                    </pic:cNvPicPr>
                  </pic:nvPicPr>
                  <pic:blipFill>
                    <a:blip r:embed="rId31" r:link="rId32" cstate="print">
                      <a:extLst>
                        <a:ext uri="{28A0092B-C50C-407E-A947-70E740481C1C}">
                          <a14:useLocalDpi xmlns:a14="http://schemas.microsoft.com/office/drawing/2010/main" val="0"/>
                        </a:ext>
                      </a:extLst>
                    </a:blip>
                    <a:srcRect/>
                    <a:stretch>
                      <a:fillRect/>
                    </a:stretch>
                  </pic:blipFill>
                  <pic:spPr bwMode="auto">
                    <a:xfrm>
                      <a:off x="0" y="0"/>
                      <a:ext cx="1009650" cy="933450"/>
                    </a:xfrm>
                    <a:prstGeom prst="rect">
                      <a:avLst/>
                    </a:prstGeom>
                    <a:noFill/>
                    <a:ln>
                      <a:noFill/>
                    </a:ln>
                  </pic:spPr>
                </pic:pic>
              </a:graphicData>
            </a:graphic>
          </wp:inline>
        </w:drawing>
      </w:r>
      <w:r w:rsidRPr="004A5977">
        <w:t> </w:t>
      </w:r>
      <w:r w:rsidRPr="004A5977">
        <w:t> </w:t>
      </w:r>
      <w:r w:rsidRPr="004A5977">
        <w:t> </w:t>
      </w:r>
      <w:r w:rsidRPr="004A5977">
        <w:t> </w:t>
      </w:r>
      <w:r w:rsidRPr="004A5977">
        <w:t> </w:t>
      </w:r>
      <w:r w:rsidRPr="004A5977">
        <w:t> </w:t>
      </w:r>
      <w:r w:rsidRPr="004A5977">
        <w:rPr>
          <w:noProof/>
        </w:rPr>
        <w:drawing>
          <wp:inline distT="0" distB="0" distL="0" distR="0" wp14:anchorId="676C050F" wp14:editId="390149F3">
            <wp:extent cx="895350" cy="914400"/>
            <wp:effectExtent l="0" t="0" r="0" b="0"/>
            <wp:docPr id="203062784" name="Grafik 4" descr="Ein Bild, das Logo, Symbol, Silhouet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62784" name="Grafik 4" descr="Ein Bild, das Logo, Symbol, Silhouette enthält.&#10;&#10;Automatisch generierte Beschreibung"/>
                    <pic:cNvPicPr>
                      <a:picLocks noChangeAspect="1" noChangeArrowheads="1"/>
                    </pic:cNvPicPr>
                  </pic:nvPicPr>
                  <pic:blipFill>
                    <a:blip r:embed="rId33" r:link="rId34" cstate="print">
                      <a:extLst>
                        <a:ext uri="{28A0092B-C50C-407E-A947-70E740481C1C}">
                          <a14:useLocalDpi xmlns:a14="http://schemas.microsoft.com/office/drawing/2010/main" val="0"/>
                        </a:ext>
                      </a:extLst>
                    </a:blip>
                    <a:srcRect/>
                    <a:stretch>
                      <a:fillRect/>
                    </a:stretch>
                  </pic:blipFill>
                  <pic:spPr bwMode="auto">
                    <a:xfrm>
                      <a:off x="0" y="0"/>
                      <a:ext cx="895350" cy="914400"/>
                    </a:xfrm>
                    <a:prstGeom prst="rect">
                      <a:avLst/>
                    </a:prstGeom>
                    <a:noFill/>
                    <a:ln>
                      <a:noFill/>
                    </a:ln>
                  </pic:spPr>
                </pic:pic>
              </a:graphicData>
            </a:graphic>
          </wp:inline>
        </w:drawing>
      </w:r>
    </w:p>
    <w:p w14:paraId="69EEB9C8" w14:textId="57706CC3" w:rsidR="00105836" w:rsidRDefault="00105836" w:rsidP="0099044F">
      <w:pPr>
        <w:pStyle w:val="berschrift2"/>
      </w:pPr>
      <w:bookmarkStart w:id="29" w:name="_Toc167307291"/>
      <w:r>
        <w:t>Datenbankstruktur</w:t>
      </w:r>
      <w:bookmarkEnd w:id="29"/>
    </w:p>
    <w:p w14:paraId="5FA4F555" w14:textId="66C29784" w:rsidR="00840575" w:rsidRDefault="00400E8A" w:rsidP="00BA1B7E">
      <w:r>
        <w:t>Für</w:t>
      </w:r>
      <w:r w:rsidR="003023C1">
        <w:t xml:space="preserve"> die</w:t>
      </w:r>
      <w:r w:rsidR="0017369E">
        <w:t xml:space="preserve"> gesamte</w:t>
      </w:r>
      <w:r w:rsidR="00265C67" w:rsidRPr="00265C67">
        <w:t xml:space="preserve"> </w:t>
      </w:r>
      <w:r>
        <w:t xml:space="preserve">Datenverwaltung </w:t>
      </w:r>
      <w:r w:rsidR="00C56536">
        <w:t>wird</w:t>
      </w:r>
      <w:r>
        <w:t xml:space="preserve"> mit </w:t>
      </w:r>
      <w:r w:rsidR="001555CF">
        <w:t>den</w:t>
      </w:r>
      <w:r>
        <w:t xml:space="preserve"> </w:t>
      </w:r>
      <w:r w:rsidR="00E30CE8">
        <w:t>Datenbank</w:t>
      </w:r>
      <w:r>
        <w:t>technologie</w:t>
      </w:r>
      <w:r w:rsidR="0017369E">
        <w:t>n</w:t>
      </w:r>
      <w:r>
        <w:t xml:space="preserve"> von MongoDB</w:t>
      </w:r>
      <w:r w:rsidR="003023C1">
        <w:t>, MongoDB Compass</w:t>
      </w:r>
      <w:r w:rsidR="0017369E">
        <w:t xml:space="preserve"> und</w:t>
      </w:r>
      <w:r w:rsidR="003023C1">
        <w:t xml:space="preserve"> Prisma</w:t>
      </w:r>
      <w:r w:rsidR="00265C67" w:rsidRPr="00265C67">
        <w:t xml:space="preserve"> </w:t>
      </w:r>
      <w:r w:rsidR="003023C1">
        <w:t>gearbeitet.</w:t>
      </w:r>
      <w:r w:rsidR="00A54375">
        <w:t xml:space="preserve"> </w:t>
      </w:r>
    </w:p>
    <w:p w14:paraId="3361AE6B" w14:textId="77777777" w:rsidR="00A245D9" w:rsidRDefault="00A245D9" w:rsidP="00BA1B7E"/>
    <w:p w14:paraId="22B65E8E" w14:textId="7F67697B" w:rsidR="008921E3" w:rsidRDefault="00595F37" w:rsidP="008921E3">
      <w:pPr>
        <w:keepNext/>
      </w:pPr>
      <w:r>
        <w:rPr>
          <w:noProof/>
        </w:rPr>
        <w:drawing>
          <wp:inline distT="0" distB="0" distL="0" distR="0" wp14:anchorId="5F1E4FBA" wp14:editId="51E954CF">
            <wp:extent cx="5572760" cy="3769995"/>
            <wp:effectExtent l="0" t="0" r="0"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2760" cy="3769995"/>
                    </a:xfrm>
                    <a:prstGeom prst="rect">
                      <a:avLst/>
                    </a:prstGeom>
                    <a:noFill/>
                    <a:ln>
                      <a:noFill/>
                    </a:ln>
                  </pic:spPr>
                </pic:pic>
              </a:graphicData>
            </a:graphic>
          </wp:inline>
        </w:drawing>
      </w:r>
    </w:p>
    <w:p w14:paraId="25481F80" w14:textId="1DDA974F" w:rsidR="009E64ED" w:rsidRDefault="008921E3" w:rsidP="006437F7">
      <w:pPr>
        <w:pStyle w:val="Beschriftung"/>
      </w:pPr>
      <w:bookmarkStart w:id="30" w:name="_Ref167181830"/>
      <w:bookmarkStart w:id="31" w:name="_Toc167307351"/>
      <w:r>
        <w:t xml:space="preserve">Abbildung </w:t>
      </w:r>
      <w:r w:rsidR="00452CF7">
        <w:fldChar w:fldCharType="begin"/>
      </w:r>
      <w:r w:rsidR="00452CF7">
        <w:instrText xml:space="preserve"> SEQ Abbildung \* ARABIC </w:instrText>
      </w:r>
      <w:r w:rsidR="00452CF7">
        <w:fldChar w:fldCharType="separate"/>
      </w:r>
      <w:r w:rsidR="00452CF7">
        <w:rPr>
          <w:noProof/>
        </w:rPr>
        <w:t>5</w:t>
      </w:r>
      <w:r w:rsidR="00452CF7">
        <w:rPr>
          <w:noProof/>
        </w:rPr>
        <w:fldChar w:fldCharType="end"/>
      </w:r>
      <w:bookmarkEnd w:id="30"/>
      <w:r>
        <w:t xml:space="preserve"> Datenbankschema</w:t>
      </w:r>
      <w:r w:rsidR="001700F1">
        <w:t xml:space="preserve"> - MongoDB</w:t>
      </w:r>
      <w:bookmarkEnd w:id="31"/>
    </w:p>
    <w:p w14:paraId="73F0C31E" w14:textId="3E744B76" w:rsidR="00CD627F" w:rsidRDefault="00474370" w:rsidP="00BA1B7E">
      <w:r>
        <w:t xml:space="preserve">Insgesamt </w:t>
      </w:r>
      <w:r w:rsidR="004E1FE4">
        <w:t>befinden sich</w:t>
      </w:r>
      <w:r>
        <w:t xml:space="preserve"> acht Collections in der MongoDB-Datenbank. </w:t>
      </w:r>
      <w:r w:rsidR="00047ECE">
        <w:t xml:space="preserve">Diese Collections bilden das Datenbankschema in </w:t>
      </w:r>
      <w:r w:rsidR="00DE7F67">
        <w:fldChar w:fldCharType="begin"/>
      </w:r>
      <w:r w:rsidR="00DE7F67">
        <w:instrText xml:space="preserve"> REF _Ref167181830 \h </w:instrText>
      </w:r>
      <w:r w:rsidR="00DE7F67">
        <w:fldChar w:fldCharType="separate"/>
      </w:r>
      <w:r w:rsidR="00452CF7">
        <w:t xml:space="preserve">Abbildung </w:t>
      </w:r>
      <w:r w:rsidR="00452CF7">
        <w:rPr>
          <w:noProof/>
        </w:rPr>
        <w:t>5</w:t>
      </w:r>
      <w:r w:rsidR="00DE7F67">
        <w:fldChar w:fldCharType="end"/>
      </w:r>
      <w:r w:rsidR="00047ECE">
        <w:t>.</w:t>
      </w:r>
      <w:r w:rsidR="00E45A14">
        <w:t xml:space="preserve"> </w:t>
      </w:r>
      <w:r w:rsidR="00BB6780">
        <w:t>Jede</w:t>
      </w:r>
      <w:r w:rsidR="002710D8">
        <w:t xml:space="preserve"> </w:t>
      </w:r>
      <w:r w:rsidR="00BB6780">
        <w:t xml:space="preserve">dieser Collection hat verschiedene </w:t>
      </w:r>
      <w:r w:rsidR="002710D8">
        <w:t xml:space="preserve">Felder </w:t>
      </w:r>
      <w:r w:rsidR="0063216C">
        <w:t xml:space="preserve">sogenannte </w:t>
      </w:r>
      <w:r w:rsidR="002710D8">
        <w:t>«Fields». Diese Felder haben jeweils einen Wert</w:t>
      </w:r>
      <w:r w:rsidR="00DF26F8">
        <w:t>, sogenannte «Values»</w:t>
      </w:r>
      <w:r w:rsidR="002710D8">
        <w:t xml:space="preserve">. </w:t>
      </w:r>
      <w:r w:rsidR="00A56993">
        <w:t xml:space="preserve">Die Werte innerhalb einer Collection sowie innerhalb eines Felds </w:t>
      </w:r>
      <w:r w:rsidR="00AC7DBB">
        <w:t>können</w:t>
      </w:r>
      <w:r w:rsidR="00A56993">
        <w:t xml:space="preserve"> sich</w:t>
      </w:r>
      <w:r w:rsidR="001415F5">
        <w:t xml:space="preserve"> jeweils</w:t>
      </w:r>
      <w:r w:rsidR="00A56993">
        <w:t xml:space="preserve"> unterscheiden.</w:t>
      </w:r>
    </w:p>
    <w:p w14:paraId="699D666B" w14:textId="29FA0309" w:rsidR="006437F7" w:rsidRDefault="006437F7" w:rsidP="006437F7">
      <w:pPr>
        <w:pStyle w:val="berschrift3"/>
      </w:pPr>
      <w:bookmarkStart w:id="32" w:name="_Toc167307292"/>
      <w:r>
        <w:lastRenderedPageBreak/>
        <w:t>Datentypen</w:t>
      </w:r>
      <w:bookmarkEnd w:id="32"/>
    </w:p>
    <w:p w14:paraId="0613308E" w14:textId="77777777" w:rsidR="00271397" w:rsidRDefault="00A56993" w:rsidP="00BA1B7E">
      <w:r>
        <w:t>Die verwendeten Wert</w:t>
      </w:r>
      <w:r w:rsidR="002D0538">
        <w:t>e in</w:t>
      </w:r>
      <w:r>
        <w:t xml:space="preserve"> </w:t>
      </w:r>
      <w:r w:rsidR="002D0538">
        <w:t xml:space="preserve">diesem Datenbankschema </w:t>
      </w:r>
      <w:r>
        <w:t xml:space="preserve">sind </w:t>
      </w:r>
      <w:r w:rsidR="00E71939">
        <w:rPr>
          <w:i/>
        </w:rPr>
        <w:t>Strings</w:t>
      </w:r>
      <w:r w:rsidR="00E71939">
        <w:t xml:space="preserve">, </w:t>
      </w:r>
      <w:r w:rsidR="00E71939">
        <w:rPr>
          <w:i/>
        </w:rPr>
        <w:t>Array</w:t>
      </w:r>
      <w:r w:rsidR="00E71939">
        <w:t>,</w:t>
      </w:r>
      <w:r w:rsidR="00FD6592">
        <w:t xml:space="preserve"> </w:t>
      </w:r>
      <w:proofErr w:type="spellStart"/>
      <w:r w:rsidR="00FD6592">
        <w:rPr>
          <w:i/>
        </w:rPr>
        <w:t>Int</w:t>
      </w:r>
      <w:proofErr w:type="spellEnd"/>
      <w:r w:rsidR="00FD6592">
        <w:t>,</w:t>
      </w:r>
      <w:r w:rsidR="00E71939">
        <w:t xml:space="preserve"> </w:t>
      </w:r>
      <w:proofErr w:type="spellStart"/>
      <w:r w:rsidR="00E71939">
        <w:rPr>
          <w:i/>
        </w:rPr>
        <w:t>DateTime</w:t>
      </w:r>
      <w:proofErr w:type="spellEnd"/>
      <w:r w:rsidR="00E71939">
        <w:t xml:space="preserve"> und </w:t>
      </w:r>
      <w:proofErr w:type="spellStart"/>
      <w:r w:rsidR="00E71939">
        <w:rPr>
          <w:i/>
        </w:rPr>
        <w:t>ObjectID</w:t>
      </w:r>
      <w:proofErr w:type="spellEnd"/>
      <w:r w:rsidR="00E71939">
        <w:t xml:space="preserve">. </w:t>
      </w:r>
      <w:r w:rsidR="00E275A3">
        <w:t xml:space="preserve">Ein </w:t>
      </w:r>
      <w:r w:rsidR="00E45A14" w:rsidRPr="00E275A3">
        <w:rPr>
          <w:i/>
        </w:rPr>
        <w:t>String</w:t>
      </w:r>
      <w:r w:rsidR="00E45A14">
        <w:t xml:space="preserve"> </w:t>
      </w:r>
      <w:r w:rsidR="00817D12">
        <w:t xml:space="preserve">ist der </w:t>
      </w:r>
      <w:proofErr w:type="gramStart"/>
      <w:r w:rsidR="00817D12">
        <w:t>am häufigsten verwendete Datentyp</w:t>
      </w:r>
      <w:proofErr w:type="gramEnd"/>
      <w:r w:rsidR="00817D12">
        <w:t xml:space="preserve">, </w:t>
      </w:r>
      <w:r w:rsidR="00195AB4">
        <w:t>um Textdaten zu speichern.</w:t>
      </w:r>
      <w:r w:rsidR="00A245F4">
        <w:t xml:space="preserve"> Ein</w:t>
      </w:r>
      <w:r w:rsidR="00FB3EC8">
        <w:t xml:space="preserve"> </w:t>
      </w:r>
      <w:r w:rsidR="00FB3EC8" w:rsidRPr="00A245F4">
        <w:rPr>
          <w:i/>
        </w:rPr>
        <w:t>Array</w:t>
      </w:r>
      <w:r w:rsidR="00FB3EC8">
        <w:t xml:space="preserve"> </w:t>
      </w:r>
      <w:r w:rsidR="00A245F4">
        <w:t>wird</w:t>
      </w:r>
      <w:r w:rsidR="00FB3EC8">
        <w:t xml:space="preserve"> mit eckigen Klammern dargestellt und </w:t>
      </w:r>
      <w:r w:rsidR="00A647F0">
        <w:t>kann mehrere Werte in einem Feld speichern.</w:t>
      </w:r>
      <w:r w:rsidR="00FD6592">
        <w:t xml:space="preserve"> Ein </w:t>
      </w:r>
      <w:proofErr w:type="spellStart"/>
      <w:r w:rsidR="00FD6592">
        <w:rPr>
          <w:i/>
        </w:rPr>
        <w:t>Int</w:t>
      </w:r>
      <w:proofErr w:type="spellEnd"/>
      <w:r w:rsidR="00656A3D">
        <w:t xml:space="preserve">, </w:t>
      </w:r>
      <w:r w:rsidR="0049210C">
        <w:t xml:space="preserve">auch </w:t>
      </w:r>
      <w:proofErr w:type="gramStart"/>
      <w:r w:rsidR="0049210C">
        <w:rPr>
          <w:i/>
        </w:rPr>
        <w:t>Integer</w:t>
      </w:r>
      <w:proofErr w:type="gramEnd"/>
      <w:r w:rsidR="0049210C">
        <w:rPr>
          <w:i/>
        </w:rPr>
        <w:t xml:space="preserve"> </w:t>
      </w:r>
      <w:r w:rsidR="0049210C">
        <w:t xml:space="preserve">genannt, </w:t>
      </w:r>
      <w:r w:rsidR="00333228">
        <w:t>ist ein Datentyp, der Werte wie Ganzzahlen speichert.</w:t>
      </w:r>
      <w:r w:rsidR="004D6242">
        <w:t xml:space="preserve"> </w:t>
      </w:r>
    </w:p>
    <w:p w14:paraId="3CCFDD0A" w14:textId="7B632F3B" w:rsidR="006437F7" w:rsidRDefault="004D6242" w:rsidP="00BA1B7E">
      <w:r>
        <w:t xml:space="preserve">Die </w:t>
      </w:r>
      <w:proofErr w:type="spellStart"/>
      <w:r>
        <w:rPr>
          <w:i/>
        </w:rPr>
        <w:t>DateTime</w:t>
      </w:r>
      <w:proofErr w:type="spellEnd"/>
      <w:r>
        <w:t xml:space="preserve"> </w:t>
      </w:r>
      <w:r w:rsidR="0017496A">
        <w:t>ist ein Datentyp, der verwendet wird, um Datum- und Zeitinformationen zu speichern</w:t>
      </w:r>
      <w:r w:rsidR="00C32DDF">
        <w:t xml:space="preserve">. Die </w:t>
      </w:r>
      <w:proofErr w:type="spellStart"/>
      <w:r w:rsidR="00C32DDF" w:rsidRPr="00563D6D">
        <w:rPr>
          <w:i/>
        </w:rPr>
        <w:t>ObjectID</w:t>
      </w:r>
      <w:proofErr w:type="spellEnd"/>
      <w:r w:rsidR="00C32DDF">
        <w:t xml:space="preserve"> </w:t>
      </w:r>
      <w:r w:rsidR="005B6E30">
        <w:t>ist ein weitere</w:t>
      </w:r>
      <w:r w:rsidR="002E36AB">
        <w:t>r</w:t>
      </w:r>
      <w:r w:rsidR="005B6E30">
        <w:t xml:space="preserve"> Datentyp, der als Primärschlüsse</w:t>
      </w:r>
      <w:r w:rsidR="00FC73C7">
        <w:t xml:space="preserve">l für ein Dokument innerhalb einer Collection verwendet wird. Der Wert in einem </w:t>
      </w:r>
      <w:proofErr w:type="spellStart"/>
      <w:r w:rsidR="00FC73C7" w:rsidRPr="00563D6D">
        <w:rPr>
          <w:i/>
        </w:rPr>
        <w:t>ObjectID</w:t>
      </w:r>
      <w:proofErr w:type="spellEnd"/>
      <w:r w:rsidR="00FC73C7">
        <w:t>-Feld ist einzigartig</w:t>
      </w:r>
      <w:r w:rsidR="00563D6D">
        <w:t xml:space="preserve"> und wird automatisch von MongoDB generiert</w:t>
      </w:r>
      <w:r w:rsidR="00DC1930">
        <w:t xml:space="preserve"> </w:t>
      </w:r>
      <w:r w:rsidR="00DC1930">
        <w:fldChar w:fldCharType="begin"/>
      </w:r>
      <w:r w:rsidR="00DC1930">
        <w:instrText xml:space="preserve"> ADDIN ZOTERO_ITEM CSL_CITATION {"citationID":"PFVPxzCd","properties":{"formattedCitation":"({\\i{}ObjectID - BSON Types}, 2024)","plainCitation":"(ObjectID - BSON Types, 2024)","noteIndex":0},"citationItems":[{"id":152,"uris":["http://zotero.org/users/12966000/items/CR6PSI65"],"itemData":{"id":152,"type":"webpage","abstract":"MongoDB Manual v7.0","language":"en","title":"ObjectID - BSON Types","URL":"https://www.mongodb.com/docs/manual/reference/bson-types/","accessed":{"date-parts":[["2024",5,20]]},"issued":{"date-parts":[["2024",5,20]]}}}],"schema":"https://github.com/citation-style-language/schema/raw/master/csl-citation.json"} </w:instrText>
      </w:r>
      <w:r w:rsidR="00DC1930">
        <w:fldChar w:fldCharType="separate"/>
      </w:r>
      <w:r w:rsidR="00DC1930" w:rsidRPr="00DC1930">
        <w:rPr>
          <w:rFonts w:cs="Arial"/>
        </w:rPr>
        <w:t>(</w:t>
      </w:r>
      <w:r w:rsidR="00DC1930" w:rsidRPr="00DC1930">
        <w:rPr>
          <w:rFonts w:cs="Arial"/>
          <w:i/>
          <w:iCs/>
        </w:rPr>
        <w:t>ObjectID - BSON Types</w:t>
      </w:r>
      <w:r w:rsidR="00DC1930" w:rsidRPr="00DC1930">
        <w:rPr>
          <w:rFonts w:cs="Arial"/>
        </w:rPr>
        <w:t>, 2024)</w:t>
      </w:r>
      <w:r w:rsidR="00DC1930">
        <w:fldChar w:fldCharType="end"/>
      </w:r>
      <w:r w:rsidR="00563D6D">
        <w:t>.</w:t>
      </w:r>
    </w:p>
    <w:p w14:paraId="772A64C4" w14:textId="100C240E" w:rsidR="00241A9C" w:rsidRDefault="006437F7" w:rsidP="006437F7">
      <w:pPr>
        <w:pStyle w:val="berschrift3"/>
      </w:pPr>
      <w:bookmarkStart w:id="33" w:name="_Toc167307293"/>
      <w:r>
        <w:t>Lernbereich</w:t>
      </w:r>
      <w:bookmarkEnd w:id="33"/>
    </w:p>
    <w:p w14:paraId="1129BD42" w14:textId="5C254E22" w:rsidR="00241A9C" w:rsidRDefault="003C6EAA" w:rsidP="00BA1B7E">
      <w:r>
        <w:t xml:space="preserve">Die Collections </w:t>
      </w:r>
      <w:proofErr w:type="spellStart"/>
      <w:r w:rsidRPr="00D92889">
        <w:rPr>
          <w:i/>
        </w:rPr>
        <w:t>deutschs</w:t>
      </w:r>
      <w:proofErr w:type="spellEnd"/>
      <w:r w:rsidR="0039368A">
        <w:rPr>
          <w:b/>
        </w:rPr>
        <w:t xml:space="preserve">, </w:t>
      </w:r>
      <w:proofErr w:type="spellStart"/>
      <w:r w:rsidR="006C75B3" w:rsidRPr="00D92889">
        <w:rPr>
          <w:i/>
        </w:rPr>
        <w:t>praepositions</w:t>
      </w:r>
      <w:proofErr w:type="spellEnd"/>
      <w:r w:rsidR="006C75B3">
        <w:rPr>
          <w:b/>
        </w:rPr>
        <w:t xml:space="preserve">, </w:t>
      </w:r>
      <w:proofErr w:type="spellStart"/>
      <w:r w:rsidR="0039368A" w:rsidRPr="00D92889">
        <w:rPr>
          <w:i/>
        </w:rPr>
        <w:t>praepverbens</w:t>
      </w:r>
      <w:proofErr w:type="spellEnd"/>
      <w:r w:rsidR="0039368A">
        <w:rPr>
          <w:b/>
        </w:rPr>
        <w:t xml:space="preserve">, </w:t>
      </w:r>
      <w:r w:rsidR="0039368A">
        <w:t xml:space="preserve">und </w:t>
      </w:r>
      <w:proofErr w:type="spellStart"/>
      <w:r w:rsidR="0039368A" w:rsidRPr="00D92889">
        <w:rPr>
          <w:i/>
        </w:rPr>
        <w:t>sprichworts</w:t>
      </w:r>
      <w:proofErr w:type="spellEnd"/>
      <w:r w:rsidR="0039368A">
        <w:rPr>
          <w:b/>
        </w:rPr>
        <w:t xml:space="preserve"> </w:t>
      </w:r>
      <w:r w:rsidR="00074A81">
        <w:t>bilden den Lernbereich</w:t>
      </w:r>
      <w:r w:rsidR="00DA2377">
        <w:t xml:space="preserve"> im</w:t>
      </w:r>
      <w:r w:rsidR="00FB3AB2">
        <w:t xml:space="preserve"> Backend. Sie sind </w:t>
      </w:r>
      <w:r w:rsidR="008152C5">
        <w:t>kohärent</w:t>
      </w:r>
      <w:r w:rsidR="00FB3AB2">
        <w:t xml:space="preserve"> mit den</w:t>
      </w:r>
      <w:r w:rsidR="00010981">
        <w:t xml:space="preserve"> vier</w:t>
      </w:r>
      <w:r w:rsidR="00FB3AB2">
        <w:t xml:space="preserve"> Lernkategorien</w:t>
      </w:r>
      <w:r w:rsidR="00010981">
        <w:t xml:space="preserve"> Wortbedeutungen (</w:t>
      </w:r>
      <w:proofErr w:type="spellStart"/>
      <w:r w:rsidR="00010981">
        <w:rPr>
          <w:i/>
        </w:rPr>
        <w:t>deutschs</w:t>
      </w:r>
      <w:proofErr w:type="spellEnd"/>
      <w:r w:rsidR="00010981">
        <w:rPr>
          <w:i/>
        </w:rPr>
        <w:t>)</w:t>
      </w:r>
      <w:r w:rsidR="00010981">
        <w:t>, Pr</w:t>
      </w:r>
      <w:r w:rsidR="006C75B3">
        <w:t>äpositionen (</w:t>
      </w:r>
      <w:proofErr w:type="spellStart"/>
      <w:r w:rsidR="006C75B3" w:rsidRPr="006C75B3">
        <w:rPr>
          <w:i/>
        </w:rPr>
        <w:t>praepositions</w:t>
      </w:r>
      <w:proofErr w:type="spellEnd"/>
      <w:r w:rsidR="006C75B3">
        <w:t>), Präpositionen &amp; Verben (</w:t>
      </w:r>
      <w:proofErr w:type="spellStart"/>
      <w:r w:rsidR="006C75B3" w:rsidRPr="006C75B3">
        <w:rPr>
          <w:i/>
        </w:rPr>
        <w:t>praepverbens</w:t>
      </w:r>
      <w:proofErr w:type="spellEnd"/>
      <w:r w:rsidR="006C75B3">
        <w:t>) und Sprichwörter (</w:t>
      </w:r>
      <w:proofErr w:type="spellStart"/>
      <w:r w:rsidR="00605D90" w:rsidRPr="00605D90">
        <w:rPr>
          <w:i/>
        </w:rPr>
        <w:t>sprichworts</w:t>
      </w:r>
      <w:proofErr w:type="spellEnd"/>
      <w:r w:rsidR="006C75B3">
        <w:t>)</w:t>
      </w:r>
      <w:r w:rsidR="00DE3832">
        <w:t xml:space="preserve">, </w:t>
      </w:r>
      <w:r w:rsidR="002568E0">
        <w:t>die</w:t>
      </w:r>
      <w:r w:rsidR="00DE3832">
        <w:t xml:space="preserve"> den Lernbereich im </w:t>
      </w:r>
      <w:r w:rsidR="00FB3AB2">
        <w:t>Frontend</w:t>
      </w:r>
      <w:r w:rsidR="00DE3832">
        <w:t xml:space="preserve"> darstellen</w:t>
      </w:r>
      <w:r w:rsidR="00381335">
        <w:t>.</w:t>
      </w:r>
    </w:p>
    <w:p w14:paraId="4010A5D1" w14:textId="1FA59D8E" w:rsidR="00284E29" w:rsidRDefault="00284E29" w:rsidP="00284E29">
      <w:pPr>
        <w:pStyle w:val="berschrift3"/>
      </w:pPr>
      <w:bookmarkStart w:id="34" w:name="_Toc167307294"/>
      <w:r>
        <w:t>Felder</w:t>
      </w:r>
      <w:bookmarkEnd w:id="34"/>
    </w:p>
    <w:p w14:paraId="42EB27DD" w14:textId="74C4ABDC" w:rsidR="00284E29" w:rsidRPr="001A6D7F" w:rsidRDefault="009024E7" w:rsidP="00BA1B7E">
      <w:pPr>
        <w:rPr>
          <w:b/>
          <w:i/>
          <w:color w:val="000000"/>
        </w:rPr>
      </w:pPr>
      <w:r>
        <w:t xml:space="preserve">Das Feld </w:t>
      </w:r>
      <w:r w:rsidR="00976357" w:rsidRPr="009024E7">
        <w:rPr>
          <w:i/>
          <w:iCs/>
          <w:color w:val="000000"/>
        </w:rPr>
        <w:t>_</w:t>
      </w:r>
      <w:proofErr w:type="spellStart"/>
      <w:r w:rsidR="00976357" w:rsidRPr="009024E7">
        <w:rPr>
          <w:i/>
          <w:iCs/>
          <w:color w:val="000000"/>
        </w:rPr>
        <w:t>id</w:t>
      </w:r>
      <w:proofErr w:type="spellEnd"/>
      <w:r w:rsidR="00976357" w:rsidRPr="00757032">
        <w:rPr>
          <w:b/>
          <w:i/>
          <w:iCs/>
          <w:color w:val="000000"/>
        </w:rPr>
        <w:t xml:space="preserve"> </w:t>
      </w:r>
      <w:r w:rsidR="007044D1">
        <w:rPr>
          <w:iCs/>
          <w:color w:val="000000"/>
        </w:rPr>
        <w:t>ist dafür verantwortlich</w:t>
      </w:r>
      <w:r w:rsidR="0048369B">
        <w:rPr>
          <w:iCs/>
          <w:color w:val="000000"/>
        </w:rPr>
        <w:t>,</w:t>
      </w:r>
      <w:r w:rsidR="007044D1">
        <w:rPr>
          <w:iCs/>
          <w:color w:val="000000"/>
        </w:rPr>
        <w:t xml:space="preserve"> da</w:t>
      </w:r>
      <w:r w:rsidR="0048369B">
        <w:rPr>
          <w:iCs/>
          <w:color w:val="000000"/>
        </w:rPr>
        <w:t>s</w:t>
      </w:r>
      <w:r w:rsidR="007044D1">
        <w:rPr>
          <w:iCs/>
          <w:color w:val="000000"/>
        </w:rPr>
        <w:t>s j</w:t>
      </w:r>
      <w:r w:rsidR="00976357">
        <w:rPr>
          <w:color w:val="000000"/>
        </w:rPr>
        <w:t>edes Dokument innerhalb der Collection einen einzigartigen und einmaligen Identifikator</w:t>
      </w:r>
      <w:r w:rsidR="007044D1" w:rsidRPr="007044D1">
        <w:rPr>
          <w:color w:val="000000"/>
        </w:rPr>
        <w:t xml:space="preserve"> </w:t>
      </w:r>
      <w:r w:rsidR="007044D1">
        <w:rPr>
          <w:color w:val="000000"/>
        </w:rPr>
        <w:t>besitzt</w:t>
      </w:r>
      <w:r w:rsidR="00976357">
        <w:rPr>
          <w:color w:val="000000"/>
        </w:rPr>
        <w:t>.</w:t>
      </w:r>
      <w:r w:rsidR="007044D1">
        <w:rPr>
          <w:color w:val="000000"/>
        </w:rPr>
        <w:t xml:space="preserve"> Die Felder </w:t>
      </w:r>
      <w:proofErr w:type="spellStart"/>
      <w:r w:rsidR="00976357" w:rsidRPr="007044D1">
        <w:rPr>
          <w:i/>
          <w:iCs/>
          <w:color w:val="000000"/>
        </w:rPr>
        <w:t>DateEntryWord</w:t>
      </w:r>
      <w:proofErr w:type="spellEnd"/>
      <w:r w:rsidR="00976357" w:rsidRPr="00757032">
        <w:rPr>
          <w:b/>
          <w:color w:val="000000"/>
        </w:rPr>
        <w:t xml:space="preserve"> </w:t>
      </w:r>
      <w:r w:rsidR="00757032" w:rsidRPr="007044D1">
        <w:rPr>
          <w:color w:val="000000"/>
        </w:rPr>
        <w:t>und</w:t>
      </w:r>
      <w:r w:rsidR="00FC7ED3" w:rsidRPr="00757032">
        <w:rPr>
          <w:b/>
          <w:color w:val="000000"/>
        </w:rPr>
        <w:t xml:space="preserve"> </w:t>
      </w:r>
      <w:r w:rsidR="00FC7ED3" w:rsidRPr="007044D1">
        <w:rPr>
          <w:i/>
          <w:color w:val="000000"/>
        </w:rPr>
        <w:t>Datum</w:t>
      </w:r>
      <w:r w:rsidR="001A6D7F">
        <w:rPr>
          <w:b/>
          <w:i/>
          <w:color w:val="000000"/>
        </w:rPr>
        <w:t xml:space="preserve"> </w:t>
      </w:r>
      <w:r w:rsidR="00FC7ED3">
        <w:rPr>
          <w:color w:val="000000"/>
        </w:rPr>
        <w:t>liefern</w:t>
      </w:r>
      <w:r w:rsidR="00976357">
        <w:rPr>
          <w:color w:val="000000"/>
        </w:rPr>
        <w:t xml:space="preserve"> Informationen</w:t>
      </w:r>
      <w:r w:rsidR="00C97B94">
        <w:rPr>
          <w:color w:val="000000"/>
        </w:rPr>
        <w:t xml:space="preserve"> darüber,</w:t>
      </w:r>
      <w:r w:rsidR="00976357">
        <w:rPr>
          <w:color w:val="000000"/>
        </w:rPr>
        <w:t xml:space="preserve"> zu welchem Zeitpunkt das Dokument (Datensatz) in die Datenbank aufgenommen oder implementiert wurde.</w:t>
      </w:r>
      <w:r w:rsidR="00CE04A7">
        <w:rPr>
          <w:color w:val="000000"/>
        </w:rPr>
        <w:t xml:space="preserve"> Das Feld </w:t>
      </w:r>
      <w:r w:rsidR="00CE04A7">
        <w:rPr>
          <w:i/>
          <w:color w:val="000000"/>
        </w:rPr>
        <w:t>Quelle</w:t>
      </w:r>
      <w:r w:rsidR="00592B55">
        <w:rPr>
          <w:color w:val="000000"/>
        </w:rPr>
        <w:t xml:space="preserve"> l</w:t>
      </w:r>
      <w:r w:rsidR="00976357">
        <w:rPr>
          <w:color w:val="000000"/>
        </w:rPr>
        <w:t>iefert Information zur Quellenangabe.</w:t>
      </w:r>
    </w:p>
    <w:p w14:paraId="18B6B008" w14:textId="1E3B1EC5" w:rsidR="003A3096" w:rsidRDefault="003A3096" w:rsidP="003A3096">
      <w:pPr>
        <w:pStyle w:val="berschrift3"/>
      </w:pPr>
      <w:bookmarkStart w:id="35" w:name="_Toc167307295"/>
      <w:r>
        <w:t>Verwaltungsbereich</w:t>
      </w:r>
      <w:bookmarkEnd w:id="35"/>
    </w:p>
    <w:p w14:paraId="33944BA6" w14:textId="2457C84C" w:rsidR="00D417A2" w:rsidRDefault="00757E4C" w:rsidP="00BA1B7E">
      <w:r>
        <w:t>Die weiteren vier Collection</w:t>
      </w:r>
      <w:r w:rsidR="003C1A6F">
        <w:t xml:space="preserve">s </w:t>
      </w:r>
      <w:proofErr w:type="spellStart"/>
      <w:r w:rsidR="008D3C29" w:rsidRPr="00B94E93">
        <w:rPr>
          <w:i/>
          <w:iCs/>
        </w:rPr>
        <w:t>s</w:t>
      </w:r>
      <w:r w:rsidR="00FB7561" w:rsidRPr="00B94E93">
        <w:rPr>
          <w:i/>
          <w:iCs/>
        </w:rPr>
        <w:t>essions</w:t>
      </w:r>
      <w:proofErr w:type="spellEnd"/>
      <w:r w:rsidR="008D3C29">
        <w:t xml:space="preserve">, </w:t>
      </w:r>
      <w:proofErr w:type="spellStart"/>
      <w:r w:rsidR="008D3C29" w:rsidRPr="008D3C29">
        <w:rPr>
          <w:i/>
        </w:rPr>
        <w:t>u</w:t>
      </w:r>
      <w:r w:rsidR="00FB7561" w:rsidRPr="008D3C29">
        <w:rPr>
          <w:i/>
        </w:rPr>
        <w:t>sers</w:t>
      </w:r>
      <w:proofErr w:type="spellEnd"/>
      <w:r w:rsidR="008D3C29">
        <w:t xml:space="preserve">, </w:t>
      </w:r>
      <w:proofErr w:type="spellStart"/>
      <w:r w:rsidR="008D3C29" w:rsidRPr="008D3C29">
        <w:rPr>
          <w:i/>
        </w:rPr>
        <w:t>s</w:t>
      </w:r>
      <w:r w:rsidR="00FB7561" w:rsidRPr="008D3C29">
        <w:rPr>
          <w:i/>
        </w:rPr>
        <w:t>tandings</w:t>
      </w:r>
      <w:proofErr w:type="spellEnd"/>
      <w:r w:rsidR="003C1A6F">
        <w:rPr>
          <w:b/>
        </w:rPr>
        <w:t xml:space="preserve"> </w:t>
      </w:r>
      <w:r w:rsidR="003C1A6F">
        <w:t xml:space="preserve">und </w:t>
      </w:r>
      <w:proofErr w:type="spellStart"/>
      <w:r w:rsidR="008D3C29" w:rsidRPr="008D3C29">
        <w:rPr>
          <w:i/>
        </w:rPr>
        <w:t>a</w:t>
      </w:r>
      <w:r w:rsidR="00FB7561" w:rsidRPr="008D3C29">
        <w:rPr>
          <w:i/>
        </w:rPr>
        <w:t>ccounts</w:t>
      </w:r>
      <w:proofErr w:type="spellEnd"/>
      <w:r w:rsidR="003C1A6F">
        <w:rPr>
          <w:b/>
        </w:rPr>
        <w:t xml:space="preserve"> </w:t>
      </w:r>
      <w:r w:rsidR="003C1A6F">
        <w:t xml:space="preserve">sind für </w:t>
      </w:r>
      <w:r w:rsidR="009024E7">
        <w:t xml:space="preserve">die Verwaltung der Lernsession sowie </w:t>
      </w:r>
      <w:r w:rsidR="004E267F">
        <w:t xml:space="preserve">der </w:t>
      </w:r>
      <w:r w:rsidR="009024E7">
        <w:t xml:space="preserve">Daten der Benutzer*innen zuständig. </w:t>
      </w:r>
      <w:r w:rsidR="0092083B">
        <w:t xml:space="preserve">Die Collection </w:t>
      </w:r>
      <w:proofErr w:type="spellStart"/>
      <w:r w:rsidR="00CB453A">
        <w:t>s</w:t>
      </w:r>
      <w:r w:rsidR="0092083B" w:rsidRPr="008B0B0A">
        <w:rPr>
          <w:i/>
        </w:rPr>
        <w:t>ession</w:t>
      </w:r>
      <w:r w:rsidR="008B0B0A">
        <w:rPr>
          <w:i/>
        </w:rPr>
        <w:t>s</w:t>
      </w:r>
      <w:proofErr w:type="spellEnd"/>
      <w:r w:rsidR="0092083B">
        <w:t xml:space="preserve"> ist für das Verwalten der Daten</w:t>
      </w:r>
      <w:r w:rsidR="00B64A5A">
        <w:t xml:space="preserve"> der</w:t>
      </w:r>
      <w:r w:rsidR="0092083B">
        <w:t xml:space="preserve"> angemeldeten Benutzer*innen</w:t>
      </w:r>
      <w:r w:rsidR="00B64A5A" w:rsidRPr="00B64A5A">
        <w:t xml:space="preserve"> </w:t>
      </w:r>
      <w:r w:rsidR="00B64A5A">
        <w:t>zuständig</w:t>
      </w:r>
      <w:r w:rsidR="0092083B">
        <w:t xml:space="preserve">. Die Collection </w:t>
      </w:r>
      <w:proofErr w:type="spellStart"/>
      <w:r w:rsidR="00CB453A">
        <w:rPr>
          <w:i/>
        </w:rPr>
        <w:t>u</w:t>
      </w:r>
      <w:r w:rsidR="0092083B" w:rsidRPr="00411DBA">
        <w:rPr>
          <w:i/>
        </w:rPr>
        <w:t>sers</w:t>
      </w:r>
      <w:proofErr w:type="spellEnd"/>
      <w:r w:rsidR="0092083B">
        <w:t xml:space="preserve"> </w:t>
      </w:r>
      <w:r w:rsidR="00C0170A">
        <w:t>enthält</w:t>
      </w:r>
      <w:r w:rsidR="000225C1">
        <w:t xml:space="preserve"> die Profil</w:t>
      </w:r>
      <w:r w:rsidR="00C0170A">
        <w:t>daten</w:t>
      </w:r>
      <w:r w:rsidR="000225C1">
        <w:t xml:space="preserve"> </w:t>
      </w:r>
      <w:proofErr w:type="gramStart"/>
      <w:r w:rsidR="000225C1">
        <w:t>von den Benutzer</w:t>
      </w:r>
      <w:proofErr w:type="gramEnd"/>
      <w:r w:rsidR="000225C1">
        <w:t>*innen</w:t>
      </w:r>
      <w:r w:rsidR="00F96413">
        <w:t>,</w:t>
      </w:r>
      <w:r w:rsidR="005E064F">
        <w:t xml:space="preserve"> </w:t>
      </w:r>
      <w:r w:rsidR="000225C1">
        <w:t xml:space="preserve">wie zum Beispiel die E-Mail-Adresse vom </w:t>
      </w:r>
      <w:proofErr w:type="spellStart"/>
      <w:r w:rsidR="000225C1">
        <w:t>Loginbereich</w:t>
      </w:r>
      <w:proofErr w:type="spellEnd"/>
      <w:r w:rsidR="000225C1">
        <w:t xml:space="preserve">. Die Collection </w:t>
      </w:r>
      <w:proofErr w:type="spellStart"/>
      <w:r w:rsidR="00CB453A">
        <w:rPr>
          <w:i/>
        </w:rPr>
        <w:t>s</w:t>
      </w:r>
      <w:r w:rsidR="000225C1" w:rsidRPr="008B0B0A">
        <w:rPr>
          <w:i/>
        </w:rPr>
        <w:t>tandings</w:t>
      </w:r>
      <w:proofErr w:type="spellEnd"/>
      <w:r w:rsidR="00AA3DE2">
        <w:t xml:space="preserve"> ist der Zustandsspeicher</w:t>
      </w:r>
      <w:r w:rsidR="00F10760">
        <w:t xml:space="preserve">, in dem </w:t>
      </w:r>
      <w:r w:rsidR="00AA3DE2">
        <w:t xml:space="preserve">die Daten der Lernsession </w:t>
      </w:r>
      <w:proofErr w:type="gramStart"/>
      <w:r w:rsidR="00CF4065">
        <w:t>von den jeweiligen Benutzer</w:t>
      </w:r>
      <w:proofErr w:type="gramEnd"/>
      <w:r w:rsidR="00CF4065">
        <w:t xml:space="preserve">*innen </w:t>
      </w:r>
      <w:r w:rsidR="00B1060F">
        <w:t>ge</w:t>
      </w:r>
      <w:r w:rsidR="00CF4065">
        <w:t>speichert</w:t>
      </w:r>
      <w:r w:rsidR="00B1060F">
        <w:t xml:space="preserve"> werden</w:t>
      </w:r>
      <w:r w:rsidR="00CF4065">
        <w:t xml:space="preserve">. Die Collection </w:t>
      </w:r>
      <w:proofErr w:type="spellStart"/>
      <w:r w:rsidR="00CB453A">
        <w:rPr>
          <w:i/>
        </w:rPr>
        <w:t>a</w:t>
      </w:r>
      <w:r w:rsidR="00CF4065" w:rsidRPr="008B0B0A">
        <w:rPr>
          <w:i/>
        </w:rPr>
        <w:t>ccounts</w:t>
      </w:r>
      <w:proofErr w:type="spellEnd"/>
      <w:r w:rsidR="008B0B0A">
        <w:t xml:space="preserve"> </w:t>
      </w:r>
      <w:r w:rsidR="00842A39">
        <w:t>ist</w:t>
      </w:r>
      <w:r w:rsidR="008B0B0A">
        <w:t xml:space="preserve"> ähnlich wie die Collection </w:t>
      </w:r>
      <w:proofErr w:type="spellStart"/>
      <w:r w:rsidR="00C334AC" w:rsidRPr="00C334AC">
        <w:rPr>
          <w:i/>
        </w:rPr>
        <w:t>u</w:t>
      </w:r>
      <w:r w:rsidR="008B0B0A" w:rsidRPr="00C334AC">
        <w:rPr>
          <w:i/>
        </w:rPr>
        <w:t>sers</w:t>
      </w:r>
      <w:proofErr w:type="spellEnd"/>
      <w:r w:rsidR="008B0B0A">
        <w:t xml:space="preserve"> und verwalten die Accountdaten. </w:t>
      </w:r>
    </w:p>
    <w:p w14:paraId="34AC9E58" w14:textId="77777777" w:rsidR="00966D38" w:rsidRDefault="00966D38" w:rsidP="00BA1B7E"/>
    <w:p w14:paraId="7B793428" w14:textId="77777777" w:rsidR="00966D38" w:rsidRDefault="00966D38" w:rsidP="00BA1B7E"/>
    <w:p w14:paraId="385185D9" w14:textId="15CC5C16" w:rsidR="00966D38" w:rsidRDefault="00966D38" w:rsidP="00966D38">
      <w:pPr>
        <w:pStyle w:val="berschrift3"/>
      </w:pPr>
      <w:proofErr w:type="spellStart"/>
      <w:r>
        <w:t>Querys</w:t>
      </w:r>
      <w:proofErr w:type="spellEnd"/>
    </w:p>
    <w:p w14:paraId="0F1823C6" w14:textId="442FEE6C" w:rsidR="001A5ACE" w:rsidRDefault="00366DEA" w:rsidP="00366DEA">
      <w:pPr>
        <w:tabs>
          <w:tab w:val="num" w:pos="720"/>
        </w:tabs>
      </w:pPr>
      <w:r w:rsidRPr="00366DEA">
        <w:t>MongoDB-Compass</w:t>
      </w:r>
      <w:r>
        <w:t xml:space="preserve"> </w:t>
      </w:r>
      <w:proofErr w:type="gramStart"/>
      <w:r>
        <w:t xml:space="preserve">benutzen, </w:t>
      </w:r>
      <w:r w:rsidRPr="00366DEA">
        <w:t xml:space="preserve"> um</w:t>
      </w:r>
      <w:proofErr w:type="gramEnd"/>
      <w:r w:rsidRPr="00366DEA">
        <w:t xml:space="preserve"> die Query-Abfragen zu tätigen</w:t>
      </w:r>
      <w:r w:rsidR="00966D38" w:rsidRPr="00966D38">
        <w:t xml:space="preserve">. </w:t>
      </w:r>
    </w:p>
    <w:p w14:paraId="6E401B5B" w14:textId="77777777" w:rsidR="00326339" w:rsidRDefault="00966D38" w:rsidP="00366DEA">
      <w:pPr>
        <w:tabs>
          <w:tab w:val="num" w:pos="720"/>
        </w:tabs>
      </w:pPr>
      <w:r w:rsidRPr="00966D38">
        <w:lastRenderedPageBreak/>
        <w:t xml:space="preserve">In dieser </w:t>
      </w:r>
      <w:hyperlink r:id="rId36" w:anchor="query-your-data" w:history="1">
        <w:r w:rsidRPr="00966D38">
          <w:rPr>
            <w:rStyle w:val="Hyperlink"/>
          </w:rPr>
          <w:t>Quelle</w:t>
        </w:r>
      </w:hyperlink>
      <w:r w:rsidRPr="00966D38">
        <w:t xml:space="preserve"> werden die </w:t>
      </w:r>
      <w:proofErr w:type="gramStart"/>
      <w:r w:rsidRPr="00966D38">
        <w:t>meist verwendeten</w:t>
      </w:r>
      <w:proofErr w:type="gramEnd"/>
      <w:r w:rsidRPr="00966D38">
        <w:t xml:space="preserve"> Query-Funktionen kurz erklärt und mit Beispielen weiter erläutert. Zudem gibt es in MongoDB-Compass selbst eine KI-Funktion ("Generate Query"). Dafür müssen Sie mit einem Atlas-Account angemeldet sein, den Sie einfach erstellen können. Mit "Generate Query" können Sie durch Eingabe eines Befehls (Prompt) die gewünschten Daten abfragen. </w:t>
      </w:r>
    </w:p>
    <w:p w14:paraId="495FF24E" w14:textId="049AFC17" w:rsidR="00966D38" w:rsidRPr="00966D38" w:rsidRDefault="00966D38" w:rsidP="00366DEA">
      <w:pPr>
        <w:tabs>
          <w:tab w:val="num" w:pos="720"/>
        </w:tabs>
      </w:pPr>
      <w:r w:rsidRPr="00966D38">
        <w:rPr>
          <w:color w:val="0000FF"/>
        </w:rPr>
        <w:t xml:space="preserve">KI-Funktion </w:t>
      </w:r>
      <w:r w:rsidR="00326339" w:rsidRPr="00326339">
        <w:rPr>
          <w:color w:val="0000FF"/>
        </w:rPr>
        <w:t>dokumentieren</w:t>
      </w:r>
      <w:r w:rsidRPr="00966D38">
        <w:t>. </w:t>
      </w:r>
    </w:p>
    <w:p w14:paraId="00DF86B0" w14:textId="32DAE390" w:rsidR="00966D38" w:rsidRPr="00966D38" w:rsidRDefault="00966D38" w:rsidP="00966D38">
      <w:r w:rsidRPr="00966D38">
        <w:rPr>
          <w:noProof/>
        </w:rPr>
        <w:drawing>
          <wp:inline distT="0" distB="0" distL="0" distR="0" wp14:anchorId="0D8F3138" wp14:editId="08D0CF0F">
            <wp:extent cx="5457825" cy="1838325"/>
            <wp:effectExtent l="0" t="0" r="9525" b="9525"/>
            <wp:docPr id="2016341911" name="Grafik 7"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41911" name="Grafik 7" descr="Ein Bild, das Text, Screenshot, Schrift, Zahl enthält.&#10;&#10;Automatisch generierte Beschreibung"/>
                    <pic:cNvPicPr>
                      <a:picLocks noChangeAspect="1" noChangeArrowheads="1"/>
                    </pic:cNvPicPr>
                  </pic:nvPicPr>
                  <pic:blipFill>
                    <a:blip r:embed="rId37" r:link="rId38">
                      <a:extLst>
                        <a:ext uri="{28A0092B-C50C-407E-A947-70E740481C1C}">
                          <a14:useLocalDpi xmlns:a14="http://schemas.microsoft.com/office/drawing/2010/main" val="0"/>
                        </a:ext>
                      </a:extLst>
                    </a:blip>
                    <a:srcRect/>
                    <a:stretch>
                      <a:fillRect/>
                    </a:stretch>
                  </pic:blipFill>
                  <pic:spPr bwMode="auto">
                    <a:xfrm>
                      <a:off x="0" y="0"/>
                      <a:ext cx="5457825" cy="1838325"/>
                    </a:xfrm>
                    <a:prstGeom prst="rect">
                      <a:avLst/>
                    </a:prstGeom>
                    <a:noFill/>
                    <a:ln>
                      <a:noFill/>
                    </a:ln>
                  </pic:spPr>
                </pic:pic>
              </a:graphicData>
            </a:graphic>
          </wp:inline>
        </w:drawing>
      </w:r>
    </w:p>
    <w:p w14:paraId="000466F4" w14:textId="7B47B77B" w:rsidR="00021E20" w:rsidRDefault="0012466F" w:rsidP="00021E20">
      <w:pPr>
        <w:rPr>
          <w:b/>
          <w:bCs/>
        </w:rPr>
      </w:pPr>
      <w:r>
        <w:rPr>
          <w:b/>
          <w:bCs/>
          <w:noProof/>
        </w:rPr>
        <mc:AlternateContent>
          <mc:Choice Requires="wps">
            <w:drawing>
              <wp:anchor distT="0" distB="0" distL="114300" distR="114300" simplePos="0" relativeHeight="251660800" behindDoc="0" locked="0" layoutInCell="1" allowOverlap="1" wp14:anchorId="0956F0EF" wp14:editId="1451E095">
                <wp:simplePos x="0" y="0"/>
                <wp:positionH relativeFrom="column">
                  <wp:posOffset>2844952</wp:posOffset>
                </wp:positionH>
                <wp:positionV relativeFrom="paragraph">
                  <wp:posOffset>224663</wp:posOffset>
                </wp:positionV>
                <wp:extent cx="2267712" cy="812190"/>
                <wp:effectExtent l="0" t="0" r="18415" b="26035"/>
                <wp:wrapNone/>
                <wp:docPr id="1507210701" name="Textfeld 14"/>
                <wp:cNvGraphicFramePr/>
                <a:graphic xmlns:a="http://schemas.openxmlformats.org/drawingml/2006/main">
                  <a:graphicData uri="http://schemas.microsoft.com/office/word/2010/wordprocessingShape">
                    <wps:wsp>
                      <wps:cNvSpPr txBox="1"/>
                      <wps:spPr>
                        <a:xfrm>
                          <a:off x="0" y="0"/>
                          <a:ext cx="2267712" cy="812190"/>
                        </a:xfrm>
                        <a:prstGeom prst="rect">
                          <a:avLst/>
                        </a:prstGeom>
                        <a:solidFill>
                          <a:schemeClr val="lt1"/>
                        </a:solidFill>
                        <a:ln w="6350">
                          <a:solidFill>
                            <a:prstClr val="black"/>
                          </a:solidFill>
                        </a:ln>
                      </wps:spPr>
                      <wps:txbx>
                        <w:txbxContent>
                          <w:p w14:paraId="3EC57E8F" w14:textId="77777777" w:rsidR="0012466F" w:rsidRPr="0012466F" w:rsidRDefault="0012466F" w:rsidP="0012466F">
                            <w:pPr>
                              <w:pStyle w:val="Default"/>
                              <w:rPr>
                                <w:sz w:val="22"/>
                                <w:szCs w:val="22"/>
                              </w:rPr>
                            </w:pPr>
                            <w:r w:rsidRPr="0012466F">
                              <w:rPr>
                                <w:sz w:val="22"/>
                                <w:szCs w:val="22"/>
                              </w:rPr>
                              <w:t xml:space="preserve">Alle Nomen die keinen Artikel vorweisen </w:t>
                            </w:r>
                          </w:p>
                          <w:p w14:paraId="79FE01FB" w14:textId="77777777" w:rsidR="0012466F" w:rsidRDefault="001246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56F0EF" id="Textfeld 14" o:spid="_x0000_s1027" type="#_x0000_t202" style="position:absolute;margin-left:224pt;margin-top:17.7pt;width:178.55pt;height:63.9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" fillcolor="white [3201]" strokeweight=".5pt">
                <v:textbox>
                  <w:txbxContent>
                    <w:p w14:paraId="3EC57E8F" w14:textId="77777777" w:rsidR="0012466F" w:rsidRPr="0012466F" w:rsidRDefault="0012466F" w:rsidP="0012466F">
                      <w:pPr>
                        <w:pStyle w:val="Default"/>
                        <w:rPr>
                          <w:sz w:val="22"/>
                          <w:szCs w:val="22"/>
                        </w:rPr>
                      </w:pPr>
                      <w:r w:rsidRPr="0012466F">
                        <w:rPr>
                          <w:sz w:val="22"/>
                          <w:szCs w:val="22"/>
                        </w:rPr>
                        <w:t xml:space="preserve">Alle Nomen die keinen Artikel vorweisen </w:t>
                      </w:r>
                    </w:p>
                    <w:p w14:paraId="79FE01FB" w14:textId="77777777" w:rsidR="0012466F" w:rsidRDefault="0012466F"/>
                  </w:txbxContent>
                </v:textbox>
              </v:shape>
            </w:pict>
          </mc:Fallback>
        </mc:AlternateContent>
      </w:r>
      <w:r w:rsidR="00021E20" w:rsidRPr="00021E20">
        <w:rPr>
          <w:b/>
          <w:bCs/>
        </w:rPr>
        <w:t xml:space="preserve">Abbildung 3 </w:t>
      </w:r>
    </w:p>
    <w:p w14:paraId="7BFBABA5" w14:textId="1F638BCF" w:rsidR="006131B8" w:rsidRDefault="00C86846" w:rsidP="00021E20">
      <w:r w:rsidRPr="00C86846">
        <w:rPr>
          <w:noProof/>
        </w:rPr>
        <w:drawing>
          <wp:anchor distT="0" distB="0" distL="114300" distR="114300" simplePos="0" relativeHeight="251659776" behindDoc="0" locked="0" layoutInCell="1" allowOverlap="1" wp14:anchorId="60C8F335" wp14:editId="7598F510">
            <wp:simplePos x="0" y="0"/>
            <wp:positionH relativeFrom="column">
              <wp:posOffset>-1270</wp:posOffset>
            </wp:positionH>
            <wp:positionV relativeFrom="paragraph">
              <wp:posOffset>-2540</wp:posOffset>
            </wp:positionV>
            <wp:extent cx="2655570" cy="797560"/>
            <wp:effectExtent l="0" t="0" r="0" b="2540"/>
            <wp:wrapSquare wrapText="bothSides"/>
            <wp:docPr id="634733655"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55570" cy="797560"/>
                    </a:xfrm>
                    <a:prstGeom prst="rect">
                      <a:avLst/>
                    </a:prstGeom>
                    <a:noFill/>
                    <a:ln>
                      <a:noFill/>
                    </a:ln>
                  </pic:spPr>
                </pic:pic>
              </a:graphicData>
            </a:graphic>
          </wp:anchor>
        </w:drawing>
      </w:r>
    </w:p>
    <w:p w14:paraId="6BD7BE3E" w14:textId="77777777" w:rsidR="00D917D8" w:rsidRPr="00021E20" w:rsidRDefault="00D917D8" w:rsidP="00021E20"/>
    <w:p w14:paraId="5C4B64A1" w14:textId="77777777" w:rsidR="00D917D8" w:rsidRDefault="00D917D8" w:rsidP="00021E20">
      <w:pPr>
        <w:rPr>
          <w:b/>
          <w:bCs/>
        </w:rPr>
      </w:pPr>
    </w:p>
    <w:p w14:paraId="333C0093" w14:textId="77777777" w:rsidR="00D917D8" w:rsidRDefault="00D917D8" w:rsidP="00021E20">
      <w:pPr>
        <w:rPr>
          <w:b/>
          <w:bCs/>
        </w:rPr>
      </w:pPr>
    </w:p>
    <w:p w14:paraId="60D756DD" w14:textId="77777777" w:rsidR="006D1631" w:rsidRPr="006D1631" w:rsidRDefault="006D1631" w:rsidP="006D1631">
      <w:pPr>
        <w:pStyle w:val="Default"/>
        <w:rPr>
          <w:sz w:val="22"/>
          <w:szCs w:val="22"/>
        </w:rPr>
      </w:pPr>
      <w:r w:rsidRPr="006D1631">
        <w:rPr>
          <w:sz w:val="22"/>
          <w:szCs w:val="22"/>
        </w:rPr>
        <w:t>Alle Wörter ausgeben welche auf «</w:t>
      </w:r>
      <w:proofErr w:type="spellStart"/>
      <w:r w:rsidRPr="006D1631">
        <w:rPr>
          <w:sz w:val="22"/>
          <w:szCs w:val="22"/>
        </w:rPr>
        <w:t>ung</w:t>
      </w:r>
      <w:proofErr w:type="spellEnd"/>
      <w:r w:rsidRPr="006D1631">
        <w:rPr>
          <w:sz w:val="22"/>
          <w:szCs w:val="22"/>
        </w:rPr>
        <w:t>», «</w:t>
      </w:r>
      <w:proofErr w:type="spellStart"/>
      <w:r w:rsidRPr="006D1631">
        <w:rPr>
          <w:sz w:val="22"/>
          <w:szCs w:val="22"/>
        </w:rPr>
        <w:t>heit</w:t>
      </w:r>
      <w:proofErr w:type="spellEnd"/>
      <w:r w:rsidRPr="006D1631">
        <w:rPr>
          <w:sz w:val="22"/>
          <w:szCs w:val="22"/>
        </w:rPr>
        <w:t>», «</w:t>
      </w:r>
      <w:proofErr w:type="spellStart"/>
      <w:r w:rsidRPr="006D1631">
        <w:rPr>
          <w:sz w:val="22"/>
          <w:szCs w:val="22"/>
        </w:rPr>
        <w:t>keit</w:t>
      </w:r>
      <w:proofErr w:type="spellEnd"/>
      <w:r w:rsidRPr="006D1631">
        <w:rPr>
          <w:sz w:val="22"/>
          <w:szCs w:val="22"/>
        </w:rPr>
        <w:t>», «</w:t>
      </w:r>
      <w:proofErr w:type="spellStart"/>
      <w:r w:rsidRPr="006D1631">
        <w:rPr>
          <w:sz w:val="22"/>
          <w:szCs w:val="22"/>
        </w:rPr>
        <w:t>nis</w:t>
      </w:r>
      <w:proofErr w:type="spellEnd"/>
      <w:r w:rsidRPr="006D1631">
        <w:rPr>
          <w:sz w:val="22"/>
          <w:szCs w:val="22"/>
        </w:rPr>
        <w:t>», «</w:t>
      </w:r>
      <w:proofErr w:type="spellStart"/>
      <w:r w:rsidRPr="006D1631">
        <w:rPr>
          <w:sz w:val="22"/>
          <w:szCs w:val="22"/>
        </w:rPr>
        <w:t>tum</w:t>
      </w:r>
      <w:proofErr w:type="spellEnd"/>
      <w:r w:rsidRPr="006D1631">
        <w:rPr>
          <w:sz w:val="22"/>
          <w:szCs w:val="22"/>
        </w:rPr>
        <w:t>», «tät» und «</w:t>
      </w:r>
      <w:proofErr w:type="spellStart"/>
      <w:r w:rsidRPr="006D1631">
        <w:rPr>
          <w:sz w:val="22"/>
          <w:szCs w:val="22"/>
        </w:rPr>
        <w:t>schaft</w:t>
      </w:r>
      <w:proofErr w:type="spellEnd"/>
      <w:r w:rsidRPr="006D1631">
        <w:rPr>
          <w:sz w:val="22"/>
          <w:szCs w:val="22"/>
        </w:rPr>
        <w:t xml:space="preserve">» enden, die nicht als Nomen </w:t>
      </w:r>
      <w:proofErr w:type="gramStart"/>
      <w:r w:rsidRPr="006D1631">
        <w:rPr>
          <w:sz w:val="22"/>
          <w:szCs w:val="22"/>
        </w:rPr>
        <w:t>kategorisiert</w:t>
      </w:r>
      <w:proofErr w:type="gramEnd"/>
      <w:r w:rsidRPr="006D1631">
        <w:rPr>
          <w:sz w:val="22"/>
          <w:szCs w:val="22"/>
        </w:rPr>
        <w:t xml:space="preserve"> sind </w:t>
      </w:r>
    </w:p>
    <w:p w14:paraId="195F6C3B" w14:textId="024A07C2" w:rsidR="006D1631" w:rsidRDefault="006D1631" w:rsidP="00021E20">
      <w:pPr>
        <w:rPr>
          <w:b/>
          <w:bCs/>
        </w:rPr>
      </w:pPr>
      <w:r w:rsidRPr="006D1631">
        <w:rPr>
          <w:b/>
          <w:bCs/>
          <w:noProof/>
        </w:rPr>
        <w:drawing>
          <wp:inline distT="0" distB="0" distL="0" distR="0" wp14:anchorId="025430DA" wp14:editId="07C09613">
            <wp:extent cx="4945380" cy="2333625"/>
            <wp:effectExtent l="0" t="0" r="7620" b="9525"/>
            <wp:docPr id="618720951"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45380" cy="2333625"/>
                    </a:xfrm>
                    <a:prstGeom prst="rect">
                      <a:avLst/>
                    </a:prstGeom>
                    <a:noFill/>
                    <a:ln>
                      <a:noFill/>
                    </a:ln>
                  </pic:spPr>
                </pic:pic>
              </a:graphicData>
            </a:graphic>
          </wp:inline>
        </w:drawing>
      </w:r>
    </w:p>
    <w:p w14:paraId="36D1082E" w14:textId="77777777" w:rsidR="002F6C26" w:rsidRDefault="002F6C26" w:rsidP="00021E20">
      <w:pPr>
        <w:rPr>
          <w:b/>
          <w:bCs/>
        </w:rPr>
      </w:pPr>
    </w:p>
    <w:p w14:paraId="12F442E9" w14:textId="77777777" w:rsidR="002F6C26" w:rsidRPr="002F6C26" w:rsidRDefault="002F6C26" w:rsidP="002F6C26">
      <w:pPr>
        <w:pStyle w:val="Default"/>
        <w:rPr>
          <w:sz w:val="22"/>
          <w:szCs w:val="22"/>
        </w:rPr>
      </w:pPr>
      <w:r w:rsidRPr="002F6C26">
        <w:rPr>
          <w:b/>
          <w:bCs/>
          <w:sz w:val="22"/>
          <w:szCs w:val="22"/>
        </w:rPr>
        <w:t xml:space="preserve">Einzelabfrage </w:t>
      </w:r>
      <w:r w:rsidRPr="002F6C26">
        <w:rPr>
          <w:sz w:val="22"/>
          <w:szCs w:val="22"/>
        </w:rPr>
        <w:t>-&gt; Alle Wörter ausgeben welche auf «</w:t>
      </w:r>
      <w:proofErr w:type="spellStart"/>
      <w:r w:rsidRPr="002F6C26">
        <w:rPr>
          <w:sz w:val="22"/>
          <w:szCs w:val="22"/>
        </w:rPr>
        <w:t>haft</w:t>
      </w:r>
      <w:proofErr w:type="spellEnd"/>
      <w:r w:rsidRPr="002F6C26">
        <w:rPr>
          <w:sz w:val="22"/>
          <w:szCs w:val="22"/>
        </w:rPr>
        <w:t>», «</w:t>
      </w:r>
      <w:proofErr w:type="spellStart"/>
      <w:r w:rsidRPr="002F6C26">
        <w:rPr>
          <w:sz w:val="22"/>
          <w:szCs w:val="22"/>
        </w:rPr>
        <w:t>ig</w:t>
      </w:r>
      <w:proofErr w:type="spellEnd"/>
      <w:r w:rsidRPr="002F6C26">
        <w:rPr>
          <w:sz w:val="22"/>
          <w:szCs w:val="22"/>
        </w:rPr>
        <w:t>», «</w:t>
      </w:r>
      <w:proofErr w:type="spellStart"/>
      <w:r w:rsidRPr="002F6C26">
        <w:rPr>
          <w:sz w:val="22"/>
          <w:szCs w:val="22"/>
        </w:rPr>
        <w:t>mut</w:t>
      </w:r>
      <w:proofErr w:type="spellEnd"/>
      <w:r w:rsidRPr="002F6C26">
        <w:rPr>
          <w:sz w:val="22"/>
          <w:szCs w:val="22"/>
        </w:rPr>
        <w:t>», «bar», «sam», «wert», «</w:t>
      </w:r>
      <w:proofErr w:type="spellStart"/>
      <w:r w:rsidRPr="002F6C26">
        <w:rPr>
          <w:sz w:val="22"/>
          <w:szCs w:val="22"/>
        </w:rPr>
        <w:t>lich</w:t>
      </w:r>
      <w:proofErr w:type="spellEnd"/>
      <w:r w:rsidRPr="002F6C26">
        <w:rPr>
          <w:sz w:val="22"/>
          <w:szCs w:val="22"/>
        </w:rPr>
        <w:t>», «reich», «arm», «voll», «</w:t>
      </w:r>
      <w:proofErr w:type="spellStart"/>
      <w:r w:rsidRPr="002F6C26">
        <w:rPr>
          <w:sz w:val="22"/>
          <w:szCs w:val="22"/>
        </w:rPr>
        <w:t>isch</w:t>
      </w:r>
      <w:proofErr w:type="spellEnd"/>
      <w:r w:rsidRPr="002F6C26">
        <w:rPr>
          <w:sz w:val="22"/>
          <w:szCs w:val="22"/>
        </w:rPr>
        <w:t xml:space="preserve">», «frei» und «los» enden, die nicht als Adjektive kategorisiert sind </w:t>
      </w:r>
    </w:p>
    <w:p w14:paraId="3394EBE3" w14:textId="4F29267F" w:rsidR="002F6C26" w:rsidRDefault="002F6C26" w:rsidP="00021E20">
      <w:pPr>
        <w:rPr>
          <w:b/>
          <w:bCs/>
        </w:rPr>
      </w:pPr>
      <w:r w:rsidRPr="002F6C26">
        <w:rPr>
          <w:b/>
          <w:bCs/>
          <w:noProof/>
        </w:rPr>
        <w:lastRenderedPageBreak/>
        <w:drawing>
          <wp:inline distT="0" distB="0" distL="0" distR="0" wp14:anchorId="5B4E30DA" wp14:editId="47CE4490">
            <wp:extent cx="4718050" cy="2735580"/>
            <wp:effectExtent l="0" t="0" r="6350" b="7620"/>
            <wp:docPr id="452262849"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18050" cy="2735580"/>
                    </a:xfrm>
                    <a:prstGeom prst="rect">
                      <a:avLst/>
                    </a:prstGeom>
                    <a:noFill/>
                    <a:ln>
                      <a:noFill/>
                    </a:ln>
                  </pic:spPr>
                </pic:pic>
              </a:graphicData>
            </a:graphic>
          </wp:inline>
        </w:drawing>
      </w:r>
    </w:p>
    <w:p w14:paraId="4F42D090" w14:textId="77777777" w:rsidR="00313146" w:rsidRDefault="00313146" w:rsidP="00021E20">
      <w:pPr>
        <w:rPr>
          <w:b/>
          <w:bCs/>
        </w:rPr>
      </w:pPr>
    </w:p>
    <w:p w14:paraId="7F113EDB" w14:textId="77777777" w:rsidR="00313146" w:rsidRDefault="00313146" w:rsidP="00313146">
      <w:pPr>
        <w:pStyle w:val="Default"/>
        <w:rPr>
          <w:sz w:val="22"/>
          <w:szCs w:val="22"/>
        </w:rPr>
      </w:pPr>
      <w:r w:rsidRPr="00313146">
        <w:rPr>
          <w:sz w:val="22"/>
          <w:szCs w:val="22"/>
        </w:rPr>
        <w:t>Alle «</w:t>
      </w:r>
      <w:proofErr w:type="spellStart"/>
      <w:r w:rsidRPr="00313146">
        <w:rPr>
          <w:sz w:val="22"/>
          <w:szCs w:val="22"/>
        </w:rPr>
        <w:t>adj.</w:t>
      </w:r>
      <w:proofErr w:type="spellEnd"/>
      <w:r w:rsidRPr="00313146">
        <w:rPr>
          <w:sz w:val="22"/>
          <w:szCs w:val="22"/>
        </w:rPr>
        <w:t>» ausgeben, welche innerhalb «</w:t>
      </w:r>
      <w:proofErr w:type="spellStart"/>
      <w:r w:rsidRPr="00313146">
        <w:rPr>
          <w:sz w:val="22"/>
          <w:szCs w:val="22"/>
        </w:rPr>
        <w:t>Transl_F.Transl_F</w:t>
      </w:r>
      <w:proofErr w:type="spellEnd"/>
      <w:r w:rsidRPr="00313146">
        <w:rPr>
          <w:sz w:val="22"/>
          <w:szCs w:val="22"/>
        </w:rPr>
        <w:t xml:space="preserve">» (französisches Wort) vorkommen und nicht als Adjektive kategorisiert sind. </w:t>
      </w:r>
    </w:p>
    <w:p w14:paraId="2A4EBCF6" w14:textId="6CB594B4" w:rsidR="00313146" w:rsidRDefault="00313146" w:rsidP="00313146">
      <w:pPr>
        <w:pStyle w:val="Default"/>
        <w:rPr>
          <w:sz w:val="22"/>
          <w:szCs w:val="22"/>
        </w:rPr>
      </w:pPr>
      <w:r w:rsidRPr="00313146">
        <w:rPr>
          <w:noProof/>
          <w:sz w:val="22"/>
          <w:szCs w:val="22"/>
        </w:rPr>
        <w:drawing>
          <wp:inline distT="0" distB="0" distL="0" distR="0" wp14:anchorId="0C03D323" wp14:editId="0C4F25A2">
            <wp:extent cx="5579745" cy="202565"/>
            <wp:effectExtent l="0" t="0" r="1905" b="6985"/>
            <wp:docPr id="274035613"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202565"/>
                    </a:xfrm>
                    <a:prstGeom prst="rect">
                      <a:avLst/>
                    </a:prstGeom>
                    <a:noFill/>
                    <a:ln>
                      <a:noFill/>
                    </a:ln>
                  </pic:spPr>
                </pic:pic>
              </a:graphicData>
            </a:graphic>
          </wp:inline>
        </w:drawing>
      </w:r>
    </w:p>
    <w:p w14:paraId="28773B1B" w14:textId="77777777" w:rsidR="005A1D9F" w:rsidRPr="005A1D9F" w:rsidRDefault="005A1D9F" w:rsidP="005A1D9F">
      <w:pPr>
        <w:pStyle w:val="Default"/>
        <w:rPr>
          <w:sz w:val="22"/>
          <w:szCs w:val="22"/>
        </w:rPr>
      </w:pPr>
      <w:r w:rsidRPr="005A1D9F">
        <w:rPr>
          <w:sz w:val="22"/>
          <w:szCs w:val="22"/>
        </w:rPr>
        <w:t xml:space="preserve">Alle Wörter ausgeben, welche den Partikel «sich» enthalten (z.B. sich entfalten), die nicht als “Reflexives Verb” kategorisiert sind </w:t>
      </w:r>
    </w:p>
    <w:p w14:paraId="0E21F317" w14:textId="007A723B" w:rsidR="005A1D9F" w:rsidRDefault="005A1D9F" w:rsidP="00313146">
      <w:pPr>
        <w:pStyle w:val="Default"/>
        <w:rPr>
          <w:sz w:val="22"/>
          <w:szCs w:val="22"/>
        </w:rPr>
      </w:pPr>
      <w:r w:rsidRPr="005A1D9F">
        <w:rPr>
          <w:noProof/>
          <w:sz w:val="22"/>
          <w:szCs w:val="22"/>
        </w:rPr>
        <w:drawing>
          <wp:inline distT="0" distB="0" distL="0" distR="0" wp14:anchorId="078E7DBB" wp14:editId="320BA033">
            <wp:extent cx="5579745" cy="243205"/>
            <wp:effectExtent l="0" t="0" r="1905" b="4445"/>
            <wp:docPr id="166520612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243205"/>
                    </a:xfrm>
                    <a:prstGeom prst="rect">
                      <a:avLst/>
                    </a:prstGeom>
                    <a:noFill/>
                    <a:ln>
                      <a:noFill/>
                    </a:ln>
                  </pic:spPr>
                </pic:pic>
              </a:graphicData>
            </a:graphic>
          </wp:inline>
        </w:drawing>
      </w:r>
    </w:p>
    <w:p w14:paraId="3CC08AFA" w14:textId="77777777" w:rsidR="005A1D9F" w:rsidRDefault="005A1D9F" w:rsidP="00313146">
      <w:pPr>
        <w:pStyle w:val="Default"/>
        <w:rPr>
          <w:sz w:val="22"/>
          <w:szCs w:val="22"/>
        </w:rPr>
      </w:pPr>
    </w:p>
    <w:p w14:paraId="728CCFC2" w14:textId="77777777" w:rsidR="005A1D9F" w:rsidRPr="005A1D9F" w:rsidRDefault="005A1D9F" w:rsidP="005A1D9F">
      <w:pPr>
        <w:pStyle w:val="Default"/>
        <w:rPr>
          <w:sz w:val="22"/>
          <w:szCs w:val="22"/>
        </w:rPr>
      </w:pPr>
      <w:r w:rsidRPr="005A1D9F">
        <w:rPr>
          <w:sz w:val="22"/>
          <w:szCs w:val="22"/>
        </w:rPr>
        <w:t xml:space="preserve">Alle Wörter ausgeben welche als «vi.» (intransitive Verben) markiert sind, die nicht zu einer Verbform gehören, sondern als einen anderen Worttypen (z.B. Nomen, Adjektiv etc.) kategorisiert sind. </w:t>
      </w:r>
    </w:p>
    <w:p w14:paraId="4133BEE6" w14:textId="12C3A8E3" w:rsidR="005A1D9F" w:rsidRDefault="00EA3CB9" w:rsidP="00313146">
      <w:pPr>
        <w:pStyle w:val="Default"/>
        <w:rPr>
          <w:sz w:val="22"/>
          <w:szCs w:val="22"/>
        </w:rPr>
      </w:pPr>
      <w:r w:rsidRPr="00EA3CB9">
        <w:rPr>
          <w:noProof/>
          <w:sz w:val="22"/>
          <w:szCs w:val="22"/>
        </w:rPr>
        <w:drawing>
          <wp:inline distT="0" distB="0" distL="0" distR="0" wp14:anchorId="6B25C251" wp14:editId="437FA402">
            <wp:extent cx="4718050" cy="1762760"/>
            <wp:effectExtent l="0" t="0" r="6350" b="8890"/>
            <wp:docPr id="1355088276"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18050" cy="1762760"/>
                    </a:xfrm>
                    <a:prstGeom prst="rect">
                      <a:avLst/>
                    </a:prstGeom>
                    <a:noFill/>
                    <a:ln>
                      <a:noFill/>
                    </a:ln>
                  </pic:spPr>
                </pic:pic>
              </a:graphicData>
            </a:graphic>
          </wp:inline>
        </w:drawing>
      </w:r>
    </w:p>
    <w:p w14:paraId="75CA1E33" w14:textId="77777777" w:rsidR="00EA3CB9" w:rsidRPr="00EA3CB9" w:rsidRDefault="00EA3CB9" w:rsidP="00EA3CB9">
      <w:pPr>
        <w:pStyle w:val="Default"/>
        <w:rPr>
          <w:sz w:val="22"/>
          <w:szCs w:val="22"/>
        </w:rPr>
      </w:pPr>
      <w:r w:rsidRPr="00EA3CB9">
        <w:rPr>
          <w:sz w:val="22"/>
          <w:szCs w:val="22"/>
        </w:rPr>
        <w:t>Alle «</w:t>
      </w:r>
      <w:proofErr w:type="spellStart"/>
      <w:r w:rsidRPr="00EA3CB9">
        <w:rPr>
          <w:sz w:val="22"/>
          <w:szCs w:val="22"/>
        </w:rPr>
        <w:t>vt</w:t>
      </w:r>
      <w:proofErr w:type="spellEnd"/>
      <w:r w:rsidRPr="00EA3CB9">
        <w:rPr>
          <w:sz w:val="22"/>
          <w:szCs w:val="22"/>
        </w:rPr>
        <w:t>.» (transitiven Verben) ausgeben die mit «</w:t>
      </w:r>
      <w:proofErr w:type="spellStart"/>
      <w:r w:rsidRPr="00EA3CB9">
        <w:rPr>
          <w:sz w:val="22"/>
          <w:szCs w:val="22"/>
        </w:rPr>
        <w:t>vt</w:t>
      </w:r>
      <w:proofErr w:type="spellEnd"/>
      <w:r w:rsidRPr="00EA3CB9">
        <w:rPr>
          <w:sz w:val="22"/>
          <w:szCs w:val="22"/>
        </w:rPr>
        <w:t xml:space="preserve">.» markiert sind aber nicht als «Transitives» Verb kategorisiert ist. </w:t>
      </w:r>
    </w:p>
    <w:p w14:paraId="70847786" w14:textId="79833191" w:rsidR="00EA3CB9" w:rsidRDefault="00EA3CB9" w:rsidP="00313146">
      <w:pPr>
        <w:pStyle w:val="Default"/>
        <w:rPr>
          <w:sz w:val="22"/>
          <w:szCs w:val="22"/>
        </w:rPr>
      </w:pPr>
      <w:r w:rsidRPr="00EA3CB9">
        <w:rPr>
          <w:noProof/>
          <w:sz w:val="22"/>
          <w:szCs w:val="22"/>
        </w:rPr>
        <w:drawing>
          <wp:inline distT="0" distB="0" distL="0" distR="0" wp14:anchorId="0D456695" wp14:editId="7D4274AE">
            <wp:extent cx="4374515" cy="1375410"/>
            <wp:effectExtent l="0" t="0" r="6985" b="0"/>
            <wp:docPr id="725102528"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74515" cy="1375410"/>
                    </a:xfrm>
                    <a:prstGeom prst="rect">
                      <a:avLst/>
                    </a:prstGeom>
                    <a:noFill/>
                    <a:ln>
                      <a:noFill/>
                    </a:ln>
                  </pic:spPr>
                </pic:pic>
              </a:graphicData>
            </a:graphic>
          </wp:inline>
        </w:drawing>
      </w:r>
    </w:p>
    <w:p w14:paraId="6FE37124" w14:textId="77777777" w:rsidR="00C00D6D" w:rsidRPr="00313146" w:rsidRDefault="00C00D6D" w:rsidP="00313146">
      <w:pPr>
        <w:pStyle w:val="Default"/>
        <w:rPr>
          <w:sz w:val="22"/>
          <w:szCs w:val="22"/>
        </w:rPr>
      </w:pPr>
    </w:p>
    <w:p w14:paraId="53218200" w14:textId="41943FAD" w:rsidR="00313146" w:rsidRDefault="009333CB" w:rsidP="00021E20">
      <w:pPr>
        <w:rPr>
          <w:rFonts w:cs="Arial"/>
          <w:color w:val="000000"/>
          <w:szCs w:val="22"/>
          <w:lang w:eastAsia="de-CH"/>
        </w:rPr>
      </w:pPr>
      <w:r w:rsidRPr="009333CB">
        <w:rPr>
          <w:rFonts w:cs="Arial"/>
          <w:color w:val="000000"/>
          <w:szCs w:val="22"/>
          <w:lang w:eastAsia="de-CH"/>
        </w:rPr>
        <w:t>Spezifische Suchabfrage, wenn nur ein bestimmtes Wort gesucht wird.</w:t>
      </w:r>
    </w:p>
    <w:p w14:paraId="3A9EF798" w14:textId="2AB2C1F6" w:rsidR="008805AF" w:rsidRPr="009333CB" w:rsidRDefault="008805AF" w:rsidP="00021E20">
      <w:pPr>
        <w:rPr>
          <w:rFonts w:cs="Arial"/>
          <w:color w:val="000000"/>
          <w:szCs w:val="22"/>
          <w:lang w:eastAsia="de-CH"/>
        </w:rPr>
      </w:pPr>
      <w:r w:rsidRPr="008805AF">
        <w:rPr>
          <w:rFonts w:cs="Arial"/>
          <w:noProof/>
          <w:color w:val="000000"/>
          <w:szCs w:val="22"/>
          <w:lang w:eastAsia="de-CH"/>
        </w:rPr>
        <w:drawing>
          <wp:inline distT="0" distB="0" distL="0" distR="0" wp14:anchorId="7E46DE7C" wp14:editId="6C2D8E23">
            <wp:extent cx="3225800" cy="248920"/>
            <wp:effectExtent l="0" t="0" r="0" b="0"/>
            <wp:docPr id="36133889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25800" cy="248920"/>
                    </a:xfrm>
                    <a:prstGeom prst="rect">
                      <a:avLst/>
                    </a:prstGeom>
                    <a:noFill/>
                    <a:ln>
                      <a:noFill/>
                    </a:ln>
                  </pic:spPr>
                </pic:pic>
              </a:graphicData>
            </a:graphic>
          </wp:inline>
        </w:drawing>
      </w:r>
    </w:p>
    <w:p w14:paraId="1DD3B50B" w14:textId="77777777" w:rsidR="00D644F9" w:rsidRDefault="00D644F9" w:rsidP="00021E20">
      <w:pPr>
        <w:rPr>
          <w:b/>
          <w:bCs/>
        </w:rPr>
      </w:pPr>
    </w:p>
    <w:p w14:paraId="4960A929" w14:textId="77777777" w:rsidR="00D644F9" w:rsidRDefault="00D644F9" w:rsidP="00021E20">
      <w:pPr>
        <w:rPr>
          <w:b/>
          <w:bCs/>
        </w:rPr>
      </w:pPr>
    </w:p>
    <w:p w14:paraId="26C021AD" w14:textId="77777777" w:rsidR="00D917D8" w:rsidRDefault="00D917D8" w:rsidP="00021E20">
      <w:pPr>
        <w:rPr>
          <w:b/>
          <w:bCs/>
        </w:rPr>
      </w:pPr>
    </w:p>
    <w:p w14:paraId="1B9C0259" w14:textId="77777777" w:rsidR="00D917D8" w:rsidRDefault="00D917D8" w:rsidP="00021E20">
      <w:pPr>
        <w:rPr>
          <w:b/>
          <w:bCs/>
        </w:rPr>
      </w:pPr>
    </w:p>
    <w:p w14:paraId="43EE5F61" w14:textId="33D8B4C7" w:rsidR="00021E20" w:rsidRPr="00021E20" w:rsidRDefault="00021E20" w:rsidP="00021E20">
      <w:r w:rsidRPr="00021E20">
        <w:rPr>
          <w:b/>
          <w:bCs/>
        </w:rPr>
        <w:t xml:space="preserve">4.3.1. Datenbankbereinigung </w:t>
      </w:r>
    </w:p>
    <w:p w14:paraId="2ACDE3AF" w14:textId="6878304F" w:rsidR="00021E20" w:rsidRPr="00021E20" w:rsidRDefault="00956D1A" w:rsidP="00021E20">
      <w:r>
        <w:t>Verschaffen Sie sich mittels</w:t>
      </w:r>
      <w:r w:rsidR="00021E20" w:rsidRPr="00021E20">
        <w:t xml:space="preserve"> Prisma Studio und MongoDB-Compass ein Gesamtüberblick über die ganze Datenbankstruktur. </w:t>
      </w:r>
    </w:p>
    <w:p w14:paraId="6473C182" w14:textId="7997B949" w:rsidR="006D17D3" w:rsidRDefault="006D17D3" w:rsidP="003A33E9">
      <w:pPr>
        <w:rPr>
          <w:b/>
          <w:bCs/>
        </w:rPr>
      </w:pPr>
      <w:r w:rsidRPr="006D17D3">
        <w:rPr>
          <w:b/>
          <w:bCs/>
          <w:noProof/>
        </w:rPr>
        <w:drawing>
          <wp:inline distT="0" distB="0" distL="0" distR="0" wp14:anchorId="1518E1B2" wp14:editId="0CE62408">
            <wp:extent cx="5579745" cy="2846705"/>
            <wp:effectExtent l="0" t="0" r="1905" b="0"/>
            <wp:docPr id="616824410"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9745" cy="2846705"/>
                    </a:xfrm>
                    <a:prstGeom prst="rect">
                      <a:avLst/>
                    </a:prstGeom>
                    <a:noFill/>
                    <a:ln>
                      <a:noFill/>
                    </a:ln>
                  </pic:spPr>
                </pic:pic>
              </a:graphicData>
            </a:graphic>
          </wp:inline>
        </w:drawing>
      </w:r>
    </w:p>
    <w:p w14:paraId="65054E19" w14:textId="20D2F3B1" w:rsidR="006D17D3" w:rsidRDefault="006D17D3" w:rsidP="003A33E9">
      <w:pPr>
        <w:rPr>
          <w:b/>
          <w:bCs/>
        </w:rPr>
      </w:pPr>
      <w:r>
        <w:rPr>
          <w:b/>
          <w:bCs/>
        </w:rPr>
        <w:t>Abbildung 4</w:t>
      </w:r>
    </w:p>
    <w:p w14:paraId="667C9D15" w14:textId="313BF6B1" w:rsidR="003A33E9" w:rsidRPr="003A33E9" w:rsidRDefault="003A33E9" w:rsidP="003A33E9">
      <w:r w:rsidRPr="003A33E9">
        <w:rPr>
          <w:b/>
          <w:bCs/>
        </w:rPr>
        <w:t xml:space="preserve">Datensatz </w:t>
      </w:r>
    </w:p>
    <w:p w14:paraId="55A321DE" w14:textId="77777777" w:rsidR="003A33E9" w:rsidRPr="003A33E9" w:rsidRDefault="003A33E9" w:rsidP="003A33E9">
      <w:r w:rsidRPr="003A33E9">
        <w:t xml:space="preserve">In der Abbildung 4 wird der Aufbau eines Datensatzes, ein Wort in der MongoDB-Datenbank, gezeigt. </w:t>
      </w:r>
    </w:p>
    <w:p w14:paraId="6E57296C" w14:textId="77777777" w:rsidR="003A33E9" w:rsidRPr="003A33E9" w:rsidRDefault="003A33E9" w:rsidP="003A33E9">
      <w:r w:rsidRPr="003A33E9">
        <w:t xml:space="preserve">Jedes Wort innerhalb der Datenbank wird als ein Datensatz betrachtet und folgt einem einheitlichen System. Jeder Datensatz hat die gleiche Struktur und ist somit gleich aufgebaut. Dennoch teilen nicht alle Datensätze die gleichen Inhalte. Nicht nur Datenbanken befolgen ein bestimmtes System, sondern auch Sprachen. Jede Sprache hat gewisse Regeln, wie Wörter gegliedert, geschrieben und aufgebaut sind. </w:t>
      </w:r>
    </w:p>
    <w:p w14:paraId="3EE7F9B7" w14:textId="77777777" w:rsidR="002943D9" w:rsidRDefault="002943D9" w:rsidP="003A33E9">
      <w:pPr>
        <w:rPr>
          <w:b/>
          <w:bCs/>
        </w:rPr>
      </w:pPr>
    </w:p>
    <w:p w14:paraId="20DD0408" w14:textId="122C0C7E" w:rsidR="003A33E9" w:rsidRPr="003A33E9" w:rsidRDefault="003A33E9" w:rsidP="003A33E9">
      <w:r w:rsidRPr="003A33E9">
        <w:rPr>
          <w:b/>
          <w:bCs/>
        </w:rPr>
        <w:t xml:space="preserve">Aggregationspipeline </w:t>
      </w:r>
    </w:p>
    <w:p w14:paraId="4FCBA2AF" w14:textId="59F05AAE" w:rsidR="003A33E9" w:rsidRPr="003A33E9" w:rsidRDefault="003A33E9" w:rsidP="003A33E9">
      <w:r w:rsidRPr="003A33E9">
        <w:t>Für die Analyse der Datensätze innerhalb der Datenbank wurde mithilfe von MongoDB-Compass eine sogenannte «Aggregationspipeline» erstellt. Eine Aggregationspipeline zeigt, wie Daten in einer Datenbank analysiert werden können. Sie ermöglicht es, Daten durch eine Reihe von Verarbeitungsschritten, sogenannte Stufen («</w:t>
      </w:r>
      <w:proofErr w:type="spellStart"/>
      <w:r w:rsidRPr="003A33E9">
        <w:t>stages</w:t>
      </w:r>
      <w:proofErr w:type="spellEnd"/>
      <w:r w:rsidRPr="003A33E9">
        <w:t>»), zu leiten. Jeder dieser Stufen wendet eine bestimmte Operation auf die Daten an. In diesem Schritt</w:t>
      </w:r>
    </w:p>
    <w:p w14:paraId="0E53B112" w14:textId="23C4CBD0" w:rsidR="00966D38" w:rsidRDefault="00021E20" w:rsidP="00021E20">
      <w:r w:rsidRPr="00021E20">
        <w:t xml:space="preserve">Danach </w:t>
      </w:r>
      <w:r w:rsidR="002A3F12">
        <w:t>erstellen Sie</w:t>
      </w:r>
      <w:r w:rsidRPr="00021E20">
        <w:t xml:space="preserve"> Abfragen mithilfe von Aggregationspipelines an die Datenbank</w:t>
      </w:r>
      <w:r w:rsidR="002A3F12">
        <w:t>.</w:t>
      </w:r>
    </w:p>
    <w:p w14:paraId="2B433E70" w14:textId="77777777" w:rsidR="00E55C23" w:rsidRPr="00E55C23" w:rsidRDefault="00E55C23" w:rsidP="00E55C23">
      <w:r w:rsidRPr="00E55C23">
        <w:t>Kategorien (TypeOfWord) befinden.</w:t>
      </w:r>
    </w:p>
    <w:p w14:paraId="4DBF2561" w14:textId="77777777" w:rsidR="00E55C23" w:rsidRPr="00E55C23" w:rsidRDefault="00E55C23" w:rsidP="00E55C23"/>
    <w:p w14:paraId="3909DA26" w14:textId="77777777" w:rsidR="00E55C23" w:rsidRPr="00E55C23" w:rsidRDefault="00E55C23" w:rsidP="00E55C23"/>
    <w:p w14:paraId="4A02AA76" w14:textId="5F3842B8" w:rsidR="00E55C23" w:rsidRPr="00E55C23" w:rsidRDefault="00E55C23" w:rsidP="00E55C23">
      <w:r w:rsidRPr="00E55C23">
        <w:rPr>
          <w:noProof/>
        </w:rPr>
        <w:drawing>
          <wp:inline distT="0" distB="0" distL="0" distR="0" wp14:anchorId="29941E41" wp14:editId="02EC3CA7">
            <wp:extent cx="2228850" cy="2819400"/>
            <wp:effectExtent l="0" t="0" r="0" b="0"/>
            <wp:docPr id="245685109" name="Grafik 11" descr="Ein Bild, das Text, Screenshot, Schrift, Design enthält.&#10;&#10;Automatisch generierte Beschreibu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5685109" name="Grafik 11" descr="Ein Bild, das Text, Screenshot, Schrift, Design enthält.&#10;&#10;Automatisch generierte Beschreibung"/>
                    <pic:cNvPicPr>
                      <a:picLocks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228850" cy="2819400"/>
                    </a:xfrm>
                    <a:prstGeom prst="rect">
                      <a:avLst/>
                    </a:prstGeom>
                    <a:noFill/>
                    <a:ln>
                      <a:noFill/>
                    </a:ln>
                  </pic:spPr>
                </pic:pic>
              </a:graphicData>
            </a:graphic>
          </wp:inline>
        </w:drawing>
      </w:r>
    </w:p>
    <w:p w14:paraId="635255B8" w14:textId="77777777" w:rsidR="00E55C23" w:rsidRPr="00E55C23" w:rsidRDefault="00E55C23" w:rsidP="00E55C23"/>
    <w:p w14:paraId="68AF606A" w14:textId="77777777" w:rsidR="00E55C23" w:rsidRPr="00E55C23" w:rsidRDefault="00E55C23" w:rsidP="00E55C23">
      <w:pPr>
        <w:rPr>
          <w:b/>
          <w:bCs/>
        </w:rPr>
      </w:pPr>
      <w:r w:rsidRPr="00E55C23">
        <w:rPr>
          <w:b/>
          <w:bCs/>
        </w:rPr>
        <w:t>Abbildung 5 Aggregationspipeline</w:t>
      </w:r>
    </w:p>
    <w:p w14:paraId="2B12A3EB" w14:textId="77777777" w:rsidR="00E55C23" w:rsidRPr="00E55C23" w:rsidRDefault="00E55C23" w:rsidP="00E55C23">
      <w:pPr>
        <w:rPr>
          <w:b/>
          <w:bCs/>
        </w:rPr>
      </w:pPr>
    </w:p>
    <w:p w14:paraId="052726F2" w14:textId="77777777" w:rsidR="00E55C23" w:rsidRPr="00E55C23" w:rsidRDefault="00E55C23" w:rsidP="00E55C23">
      <w:r w:rsidRPr="00E55C23">
        <w:t>Die Aggregationspipeline kann in die Stufen</w:t>
      </w:r>
    </w:p>
    <w:p w14:paraId="4A0DCAB6" w14:textId="77777777" w:rsidR="00E55C23" w:rsidRPr="00E55C23" w:rsidRDefault="00E55C23" w:rsidP="00E55C23">
      <w:r w:rsidRPr="00E55C23">
        <w:t>«$</w:t>
      </w:r>
      <w:proofErr w:type="spellStart"/>
      <w:r w:rsidRPr="00E55C23">
        <w:t>unwind</w:t>
      </w:r>
      <w:proofErr w:type="spellEnd"/>
      <w:r w:rsidRPr="00E55C23">
        <w:t>», «$</w:t>
      </w:r>
      <w:proofErr w:type="spellStart"/>
      <w:r w:rsidRPr="00E55C23">
        <w:t>group</w:t>
      </w:r>
      <w:proofErr w:type="spellEnd"/>
      <w:r w:rsidRPr="00E55C23">
        <w:t>» und «$</w:t>
      </w:r>
      <w:proofErr w:type="spellStart"/>
      <w:r w:rsidRPr="00E55C23">
        <w:t>sort</w:t>
      </w:r>
      <w:proofErr w:type="spellEnd"/>
      <w:r w:rsidRPr="00E55C23">
        <w:t>» unterteilt werden.</w:t>
      </w:r>
    </w:p>
    <w:p w14:paraId="0E2675D2" w14:textId="77777777" w:rsidR="00E55C23" w:rsidRPr="00E55C23" w:rsidRDefault="00E55C23" w:rsidP="00E55C23"/>
    <w:p w14:paraId="7482BAA0" w14:textId="77777777" w:rsidR="00E55C23" w:rsidRPr="00E55C23" w:rsidRDefault="00E55C23" w:rsidP="00E55C23">
      <w:r w:rsidRPr="00E55C23">
        <w:t>In der ersten Stufe «</w:t>
      </w:r>
      <w:proofErr w:type="spellStart"/>
      <w:r w:rsidRPr="00E55C23">
        <w:t>unwind</w:t>
      </w:r>
      <w:proofErr w:type="spellEnd"/>
      <w:r w:rsidRPr="00E55C23">
        <w:t>», wird ein Array-Feld zerlegt und aufgeteilt. Ein Array ist eine einfache Sammlung von Elementen (Werten oder Variablen), welche in einer bestimmten Reihenfolge gespeichert sind.</w:t>
      </w:r>
    </w:p>
    <w:p w14:paraId="563E74F3" w14:textId="77777777" w:rsidR="00E55C23" w:rsidRPr="00E55C23" w:rsidRDefault="00E55C23" w:rsidP="00E55C23">
      <w:r w:rsidRPr="00E55C23">
        <w:t>Mit $</w:t>
      </w:r>
      <w:proofErr w:type="spellStart"/>
      <w:r w:rsidRPr="00E55C23">
        <w:t>unwind</w:t>
      </w:r>
      <w:proofErr w:type="spellEnd"/>
      <w:r w:rsidRPr="00E55C23">
        <w:t xml:space="preserve"> wird somit für jedes Element in diesem Array ein separates Dokument erstellt. Das Feld </w:t>
      </w:r>
      <w:proofErr w:type="spellStart"/>
      <w:r w:rsidRPr="00E55C23">
        <w:t>TypeOfWord</w:t>
      </w:r>
      <w:proofErr w:type="spellEnd"/>
      <w:r w:rsidRPr="00E55C23">
        <w:t xml:space="preserve"> (Array) wird aufgeteilt, sodass jedes Dokument nur einen </w:t>
      </w:r>
      <w:proofErr w:type="spellStart"/>
      <w:r w:rsidRPr="00E55C23">
        <w:t>Worttyp</w:t>
      </w:r>
      <w:proofErr w:type="spellEnd"/>
      <w:r w:rsidRPr="00E55C23">
        <w:t xml:space="preserve"> (z.B. Nomen, Verb, Adjektiv) enthält.</w:t>
      </w:r>
    </w:p>
    <w:p w14:paraId="35196C9D" w14:textId="77777777" w:rsidR="00E55C23" w:rsidRPr="00E55C23" w:rsidRDefault="00E55C23" w:rsidP="00E55C23"/>
    <w:p w14:paraId="2B6890D0" w14:textId="77777777" w:rsidR="00E55C23" w:rsidRPr="00E55C23" w:rsidRDefault="00E55C23" w:rsidP="00E55C23">
      <w:r w:rsidRPr="00E55C23">
        <w:t>n der zweiten Stufe «</w:t>
      </w:r>
      <w:proofErr w:type="spellStart"/>
      <w:r w:rsidRPr="00E55C23">
        <w:t>group</w:t>
      </w:r>
      <w:proofErr w:type="spellEnd"/>
      <w:r w:rsidRPr="00E55C23">
        <w:t>», werden die Dokumente nach einem bestimmten Schlüssel (</w:t>
      </w:r>
      <w:proofErr w:type="spellStart"/>
      <w:r w:rsidRPr="00E55C23">
        <w:t>Worttyp</w:t>
      </w:r>
      <w:proofErr w:type="spellEnd"/>
      <w:r w:rsidRPr="00E55C23">
        <w:t>) gruppiert.</w:t>
      </w:r>
    </w:p>
    <w:p w14:paraId="658843DE" w14:textId="77777777" w:rsidR="00E55C23" w:rsidRPr="00E55C23" w:rsidRDefault="00E55C23" w:rsidP="00E55C23"/>
    <w:p w14:paraId="37A0805A" w14:textId="77777777" w:rsidR="00E55C23" w:rsidRPr="00E55C23" w:rsidRDefault="00E55C23" w:rsidP="00E55C23">
      <w:r w:rsidRPr="00E55C23">
        <w:t>Mit _</w:t>
      </w:r>
      <w:proofErr w:type="spellStart"/>
      <w:r w:rsidRPr="00E55C23">
        <w:t>id</w:t>
      </w:r>
      <w:proofErr w:type="spellEnd"/>
      <w:r w:rsidRPr="00E55C23">
        <w:t>: «$</w:t>
      </w:r>
      <w:proofErr w:type="spellStart"/>
      <w:r w:rsidRPr="00E55C23">
        <w:t>TypeOfWord.TypeOfWord</w:t>
      </w:r>
      <w:proofErr w:type="spellEnd"/>
      <w:r w:rsidRPr="00E55C23">
        <w:t xml:space="preserve">» wird </w:t>
      </w:r>
      <w:proofErr w:type="spellStart"/>
      <w:r w:rsidRPr="00E55C23">
        <w:t>ngegeben</w:t>
      </w:r>
      <w:proofErr w:type="spellEnd"/>
      <w:r w:rsidRPr="00E55C23">
        <w:t>, dass die Gruppierung auf der Basis des «</w:t>
      </w:r>
      <w:proofErr w:type="spellStart"/>
      <w:r w:rsidRPr="00E55C23">
        <w:t>TypeOfWord.TypeOfWord</w:t>
      </w:r>
      <w:proofErr w:type="spellEnd"/>
      <w:r w:rsidRPr="00E55C23">
        <w:t>»-</w:t>
      </w:r>
    </w:p>
    <w:p w14:paraId="2368DB55" w14:textId="77777777" w:rsidR="00E55C23" w:rsidRPr="00E55C23" w:rsidRDefault="00E55C23" w:rsidP="00E55C23">
      <w:proofErr w:type="spellStart"/>
      <w:r w:rsidRPr="00E55C23">
        <w:t>eldes</w:t>
      </w:r>
      <w:proofErr w:type="spellEnd"/>
      <w:r w:rsidRPr="00E55C23">
        <w:t xml:space="preserve"> erfolgt. Das Feld </w:t>
      </w:r>
      <w:proofErr w:type="spellStart"/>
      <w:r w:rsidRPr="00E55C23">
        <w:t>count</w:t>
      </w:r>
      <w:proofErr w:type="spellEnd"/>
      <w:r w:rsidRPr="00E55C23">
        <w:t xml:space="preserve"> wird dann </w:t>
      </w:r>
      <w:proofErr w:type="spellStart"/>
      <w:r w:rsidRPr="00E55C23">
        <w:t>erwendet</w:t>
      </w:r>
      <w:proofErr w:type="spellEnd"/>
      <w:r w:rsidRPr="00E55C23">
        <w:t xml:space="preserve">, um die Anzahl der Dokumente in </w:t>
      </w:r>
      <w:proofErr w:type="spellStart"/>
      <w:r w:rsidRPr="00E55C23">
        <w:t>eder</w:t>
      </w:r>
      <w:proofErr w:type="spellEnd"/>
      <w:r w:rsidRPr="00E55C23">
        <w:t xml:space="preserve"> Gruppe zu zählen.</w:t>
      </w:r>
    </w:p>
    <w:p w14:paraId="08B30F2B" w14:textId="77777777" w:rsidR="00E55C23" w:rsidRPr="00E55C23" w:rsidRDefault="00E55C23" w:rsidP="00E55C23"/>
    <w:p w14:paraId="58599C71" w14:textId="77777777" w:rsidR="00E55C23" w:rsidRPr="00E55C23" w:rsidRDefault="00E55C23" w:rsidP="00E55C23">
      <w:r w:rsidRPr="00E55C23">
        <w:lastRenderedPageBreak/>
        <w:t>n der letzten Stufe «</w:t>
      </w:r>
      <w:proofErr w:type="spellStart"/>
      <w:r w:rsidRPr="00E55C23">
        <w:t>sort</w:t>
      </w:r>
      <w:proofErr w:type="spellEnd"/>
      <w:r w:rsidRPr="00E55C23">
        <w:t xml:space="preserve">» werden die Dokumente nach dem Feld </w:t>
      </w:r>
      <w:proofErr w:type="spellStart"/>
      <w:r w:rsidRPr="00E55C23">
        <w:t>count</w:t>
      </w:r>
      <w:proofErr w:type="spellEnd"/>
      <w:r w:rsidRPr="00E55C23">
        <w:t xml:space="preserve"> in </w:t>
      </w:r>
      <w:proofErr w:type="spellStart"/>
      <w:r w:rsidRPr="00E55C23">
        <w:t>bsteigender</w:t>
      </w:r>
      <w:proofErr w:type="spellEnd"/>
      <w:r w:rsidRPr="00E55C23">
        <w:t xml:space="preserve"> Reihenfolge (-1) sortiert. Was </w:t>
      </w:r>
      <w:proofErr w:type="spellStart"/>
      <w:r w:rsidRPr="00E55C23">
        <w:t>omit</w:t>
      </w:r>
      <w:proofErr w:type="spellEnd"/>
      <w:r w:rsidRPr="00E55C23">
        <w:t xml:space="preserve"> bedeutet, dass die Worttypen mit den meisten Wörtern zuerst angezeigt werden.</w:t>
      </w:r>
    </w:p>
    <w:p w14:paraId="00D38142" w14:textId="77777777" w:rsidR="00E55C23" w:rsidRPr="00E55C23" w:rsidRDefault="00E55C23" w:rsidP="00E55C23"/>
    <w:p w14:paraId="4D126B29" w14:textId="77777777" w:rsidR="00E55C23" w:rsidRPr="00E55C23" w:rsidRDefault="00E55C23" w:rsidP="00E55C23">
      <w:r w:rsidRPr="00E55C23">
        <w:t xml:space="preserve">Die Aggregationspipeline gab die Anzahl der </w:t>
      </w:r>
      <w:proofErr w:type="spellStart"/>
      <w:r w:rsidRPr="00E55C23">
        <w:t>orttypen</w:t>
      </w:r>
      <w:proofErr w:type="spellEnd"/>
      <w:r w:rsidRPr="00E55C23">
        <w:t xml:space="preserve"> und gleichzeitig auch die Anzahl</w:t>
      </w:r>
    </w:p>
    <w:p w14:paraId="56A5E7D9" w14:textId="77777777" w:rsidR="00E55C23" w:rsidRPr="00E55C23" w:rsidRDefault="00E55C23" w:rsidP="00E55C23"/>
    <w:p w14:paraId="35BC60FA" w14:textId="77777777" w:rsidR="00E55C23" w:rsidRPr="00E55C23" w:rsidRDefault="00E55C23" w:rsidP="00E55C23"/>
    <w:p w14:paraId="16E114F0" w14:textId="7E4F6DF0" w:rsidR="00E55C23" w:rsidRPr="00E55C23" w:rsidRDefault="00E55C23" w:rsidP="00E55C23">
      <w:r w:rsidRPr="00E55C23">
        <w:rPr>
          <w:noProof/>
        </w:rPr>
        <w:drawing>
          <wp:inline distT="0" distB="0" distL="0" distR="0" wp14:anchorId="325969F9" wp14:editId="4910AD05">
            <wp:extent cx="2333625" cy="4419600"/>
            <wp:effectExtent l="0" t="0" r="9525" b="0"/>
            <wp:docPr id="430080225" name="Grafik 10" descr="Ein Bild, das Text, Screenshot, Dokument, Zahl enthält.&#10;&#10;Automatisch generierte Beschreibu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0080225" name="Grafik 10" descr="Ein Bild, das Text, Screenshot, Dokument, Zahl enthält.&#10;&#10;Automatisch generierte Beschreibung"/>
                    <pic:cNvPicPr>
                      <a:picLocks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333625" cy="4419600"/>
                    </a:xfrm>
                    <a:prstGeom prst="rect">
                      <a:avLst/>
                    </a:prstGeom>
                    <a:noFill/>
                    <a:ln>
                      <a:noFill/>
                    </a:ln>
                  </pic:spPr>
                </pic:pic>
              </a:graphicData>
            </a:graphic>
          </wp:inline>
        </w:drawing>
      </w:r>
    </w:p>
    <w:p w14:paraId="53ED04EB" w14:textId="77777777" w:rsidR="00E55C23" w:rsidRPr="00E55C23" w:rsidRDefault="00E55C23" w:rsidP="00E55C23">
      <w:pPr>
        <w:rPr>
          <w:b/>
          <w:bCs/>
        </w:rPr>
      </w:pPr>
      <w:r w:rsidRPr="00E55C23">
        <w:rPr>
          <w:b/>
          <w:bCs/>
        </w:rPr>
        <w:t>Abbildung 6 Ergebnis Aggregationspipeline</w:t>
      </w:r>
    </w:p>
    <w:p w14:paraId="6F7D6372" w14:textId="77777777" w:rsidR="0082061D" w:rsidRDefault="0082061D" w:rsidP="0082061D">
      <w:pPr>
        <w:rPr>
          <w:b/>
          <w:bCs/>
        </w:rPr>
      </w:pPr>
    </w:p>
    <w:p w14:paraId="0C14FB70" w14:textId="05497E42" w:rsidR="0082061D" w:rsidRPr="0082061D" w:rsidRDefault="0082061D" w:rsidP="0082061D">
      <w:r w:rsidRPr="0082061D">
        <w:rPr>
          <w:b/>
          <w:bCs/>
        </w:rPr>
        <w:t xml:space="preserve">Versionskontrolle </w:t>
      </w:r>
    </w:p>
    <w:p w14:paraId="1BFE9D9B" w14:textId="77777777" w:rsidR="0082061D" w:rsidRPr="0082061D" w:rsidRDefault="0082061D" w:rsidP="0082061D">
      <w:r w:rsidRPr="0082061D">
        <w:t>Mit dem Befehl «</w:t>
      </w:r>
      <w:proofErr w:type="spellStart"/>
      <w:r w:rsidRPr="0082061D">
        <w:t>npm</w:t>
      </w:r>
      <w:proofErr w:type="spellEnd"/>
      <w:r w:rsidRPr="0082061D">
        <w:t xml:space="preserve"> </w:t>
      </w:r>
      <w:proofErr w:type="spellStart"/>
      <w:r w:rsidRPr="0082061D">
        <w:t>list</w:t>
      </w:r>
      <w:proofErr w:type="spellEnd"/>
      <w:r w:rsidRPr="0082061D">
        <w:t>» wird eine Ausgabe erstellt, welche die bereits installierten Pakete und Versionen von den eingesetzten Technologien aufzeigt. Gibt die Konsole das Statement «</w:t>
      </w:r>
      <w:proofErr w:type="spellStart"/>
      <w:r w:rsidRPr="0082061D">
        <w:t>empty</w:t>
      </w:r>
      <w:proofErr w:type="spellEnd"/>
      <w:r w:rsidRPr="0082061D">
        <w:t>» oder «</w:t>
      </w:r>
      <w:proofErr w:type="spellStart"/>
      <w:r w:rsidRPr="0082061D">
        <w:t>unknown</w:t>
      </w:r>
      <w:proofErr w:type="spellEnd"/>
      <w:r w:rsidRPr="0082061D">
        <w:t xml:space="preserve"> </w:t>
      </w:r>
      <w:proofErr w:type="spellStart"/>
      <w:r w:rsidRPr="0082061D">
        <w:t>command</w:t>
      </w:r>
      <w:proofErr w:type="spellEnd"/>
      <w:r w:rsidRPr="0082061D">
        <w:t xml:space="preserve">» als Antwort auf den Befehl, ist das gewünschte Paket oder die vorhandene Version nicht installiert und müsste daher noch installiert werden. Dieser Schritt ist notwendig, um zu überprüfen, ob das Projekt über die nötigen Pakete und Technologien verfügt. </w:t>
      </w:r>
    </w:p>
    <w:p w14:paraId="63B414A3" w14:textId="3FCB065D" w:rsidR="0082061D" w:rsidRPr="0082061D" w:rsidRDefault="0082061D" w:rsidP="0082061D">
      <w:r w:rsidRPr="0082061D">
        <w:t>Mit dem Befehl «</w:t>
      </w:r>
      <w:proofErr w:type="spellStart"/>
      <w:r w:rsidRPr="0082061D">
        <w:t>npm</w:t>
      </w:r>
      <w:proofErr w:type="spellEnd"/>
      <w:r w:rsidRPr="0082061D">
        <w:t xml:space="preserve"> i </w:t>
      </w:r>
      <w:proofErr w:type="spellStart"/>
      <w:r w:rsidRPr="0082061D">
        <w:t>next@latest</w:t>
      </w:r>
      <w:proofErr w:type="spellEnd"/>
      <w:r w:rsidRPr="0082061D">
        <w:t>» die Next.js Version aktualisier</w:t>
      </w:r>
      <w:r w:rsidR="00E14D01">
        <w:t>en</w:t>
      </w:r>
      <w:r w:rsidRPr="0082061D">
        <w:t>. Der Begriff «i» steht für Installation und «</w:t>
      </w:r>
      <w:proofErr w:type="spellStart"/>
      <w:r w:rsidRPr="0082061D">
        <w:t>latest</w:t>
      </w:r>
      <w:proofErr w:type="spellEnd"/>
      <w:r w:rsidRPr="0082061D">
        <w:t xml:space="preserve">» steht für die, zu diesem Zeitpunkt, </w:t>
      </w:r>
      <w:proofErr w:type="gramStart"/>
      <w:r w:rsidRPr="0082061D">
        <w:t>aktuellste</w:t>
      </w:r>
      <w:proofErr w:type="gramEnd"/>
      <w:r w:rsidRPr="0082061D">
        <w:t xml:space="preserve"> Version von Next.js. </w:t>
      </w:r>
    </w:p>
    <w:p w14:paraId="7FA14416" w14:textId="771967A7" w:rsidR="00D417A2" w:rsidRPr="00EA2679" w:rsidRDefault="00D417A2" w:rsidP="00D417A2">
      <w:pPr>
        <w:pStyle w:val="berschrift2"/>
      </w:pPr>
      <w:bookmarkStart w:id="36" w:name="_Toc167307296"/>
      <w:r w:rsidRPr="00EA2679">
        <w:lastRenderedPageBreak/>
        <w:t>Anforderungen</w:t>
      </w:r>
      <w:bookmarkEnd w:id="36"/>
    </w:p>
    <w:p w14:paraId="4E9E3BAD" w14:textId="5FB651E0" w:rsidR="00C773E2" w:rsidRDefault="007032B7" w:rsidP="00BA1B7E">
      <w:r>
        <w:t>Anhand der durchgeführten Grundlagenanalyse werden i</w:t>
      </w:r>
      <w:r w:rsidR="00C508F9">
        <w:t xml:space="preserve">n diesem Abschnitt die Anforderungen </w:t>
      </w:r>
      <w:r w:rsidR="009F662A">
        <w:t>beschrieben</w:t>
      </w:r>
      <w:r w:rsidR="00455981">
        <w:t xml:space="preserve">. Sie </w:t>
      </w:r>
      <w:r w:rsidR="009A461E">
        <w:t>dienen als</w:t>
      </w:r>
      <w:r w:rsidR="00455981">
        <w:t xml:space="preserve"> </w:t>
      </w:r>
      <w:r w:rsidR="009A461E">
        <w:t>Leitlinie</w:t>
      </w:r>
      <w:r w:rsidR="00830788">
        <w:t xml:space="preserve"> für </w:t>
      </w:r>
      <w:r w:rsidR="00455981">
        <w:t xml:space="preserve">die </w:t>
      </w:r>
      <w:r>
        <w:t xml:space="preserve">spätere </w:t>
      </w:r>
      <w:r w:rsidR="00586CA3">
        <w:t>Entwic</w:t>
      </w:r>
      <w:r w:rsidR="00F81CB8">
        <w:t>k</w:t>
      </w:r>
      <w:r w:rsidR="00586CA3">
        <w:t xml:space="preserve">lung und </w:t>
      </w:r>
      <w:r>
        <w:t>technische</w:t>
      </w:r>
      <w:r w:rsidR="00586CA3">
        <w:t>n</w:t>
      </w:r>
      <w:r>
        <w:t xml:space="preserve"> Umsetzung</w:t>
      </w:r>
      <w:r w:rsidR="009F662A">
        <w:t>.</w:t>
      </w:r>
    </w:p>
    <w:p w14:paraId="6A7232FC" w14:textId="5416932A" w:rsidR="00801D14" w:rsidRDefault="002B246F" w:rsidP="0089415A">
      <w:pPr>
        <w:pStyle w:val="berschrift1"/>
      </w:pPr>
      <w:r>
        <w:t xml:space="preserve">Web </w:t>
      </w:r>
      <w:proofErr w:type="spellStart"/>
      <w:r>
        <w:t>Scraping</w:t>
      </w:r>
      <w:proofErr w:type="spellEnd"/>
    </w:p>
    <w:p w14:paraId="714B4DB2" w14:textId="4C79284C" w:rsidR="009F4AB0" w:rsidRPr="003053AD" w:rsidRDefault="000E41E3" w:rsidP="009F4AB0">
      <w:pPr>
        <w:pStyle w:val="berschrift2"/>
      </w:pPr>
      <w:bookmarkStart w:id="37" w:name="_Toc167307301"/>
      <w:r w:rsidRPr="003053AD">
        <w:t>Web-</w:t>
      </w:r>
      <w:proofErr w:type="spellStart"/>
      <w:r w:rsidR="00005B6E" w:rsidRPr="003053AD">
        <w:t>Scraping</w:t>
      </w:r>
      <w:proofErr w:type="spellEnd"/>
      <w:r w:rsidRPr="003053AD">
        <w:t>-Prozess</w:t>
      </w:r>
      <w:bookmarkEnd w:id="37"/>
    </w:p>
    <w:p w14:paraId="7F8BE1D3" w14:textId="77777777" w:rsidR="002B246F" w:rsidRDefault="009B556A" w:rsidP="009B556A">
      <w:r>
        <w:t xml:space="preserve">Da zu Beginn der Entwicklungsphase keine Vorkenntnisse im Bereich Web </w:t>
      </w:r>
      <w:proofErr w:type="spellStart"/>
      <w:r>
        <w:t>Scraping</w:t>
      </w:r>
      <w:proofErr w:type="spellEnd"/>
      <w:r>
        <w:t xml:space="preserve"> vorhanden waren, wurden Recherchearbeiten </w:t>
      </w:r>
      <w:r w:rsidR="000957E7">
        <w:t>du</w:t>
      </w:r>
      <w:r w:rsidR="00A47298">
        <w:t>rchgeführt</w:t>
      </w:r>
      <w:r>
        <w:t xml:space="preserve">. </w:t>
      </w:r>
      <w:r w:rsidR="00D05F7A">
        <w:t>Hierfür</w:t>
      </w:r>
      <w:r>
        <w:t xml:space="preserve"> wurde</w:t>
      </w:r>
      <w:r w:rsidR="00CA315B">
        <w:t xml:space="preserve"> </w:t>
      </w:r>
      <w:r>
        <w:t>die Literatur «</w:t>
      </w:r>
      <w:r w:rsidRPr="00F9403F">
        <w:t xml:space="preserve">Web </w:t>
      </w:r>
      <w:proofErr w:type="spellStart"/>
      <w:r w:rsidRPr="00F9403F">
        <w:t>Scraping</w:t>
      </w:r>
      <w:proofErr w:type="spellEnd"/>
      <w:r w:rsidRPr="00F9403F">
        <w:t xml:space="preserve"> with Python</w:t>
      </w:r>
      <w:r>
        <w:t>»</w:t>
      </w:r>
      <w:r w:rsidRPr="005D52F8">
        <w:t xml:space="preserve"> </w:t>
      </w:r>
      <w:r>
        <w:t>von Ryan Mitchell studiert</w:t>
      </w:r>
      <w:r w:rsidR="008A2002">
        <w:t xml:space="preserve"> </w:t>
      </w:r>
      <w:r w:rsidR="008A2002">
        <w:fldChar w:fldCharType="begin"/>
      </w:r>
      <w:r w:rsidR="008A2002">
        <w:instrText xml:space="preserve"> ADDIN ZOTERO_ITEM CSL_CITATION {"citationID":"mKTEVJpu","properties":{"formattedCitation":"(Mitchell, 2024)","plainCitation":"(Mitchell, 2024)","noteIndex":0},"citationItems":[{"id":167,"uris":["http://zotero.org/users/12966000/items/X8IRKPR4"],"itemData":{"id":167,"type":"book","abstract":"Data Extraction from the Modern Web","edition":"3rd Edition","ISBN":"978-1-09-814534-7","language":"en","number-of-pages":"300","publisher":"O'Reilly Media, Inc.","source":"learning.oreilly.com","title":"Web Scraping with Python","URL":"https://learning.oreilly.com/library/view/web-scraping-with/9781098145347/preface01.html","author":[{"family":"Mitchell","given":"Ryan"}],"accessed":{"date-parts":[["2024",5,9]]},"issued":{"date-parts":[["2024",2,28]]}}}],"schema":"https://github.com/citation-style-language/schema/raw/master/csl-citation.json"} </w:instrText>
      </w:r>
      <w:r w:rsidR="008A2002">
        <w:fldChar w:fldCharType="separate"/>
      </w:r>
      <w:r w:rsidR="008A2002" w:rsidRPr="008A2002">
        <w:rPr>
          <w:rFonts w:cs="Arial"/>
        </w:rPr>
        <w:t>(Mitchell, 2024)</w:t>
      </w:r>
      <w:r w:rsidR="008A2002">
        <w:fldChar w:fldCharType="end"/>
      </w:r>
      <w:r>
        <w:t xml:space="preserve">. </w:t>
      </w:r>
    </w:p>
    <w:p w14:paraId="51A2B577" w14:textId="67BE0137" w:rsidR="003C4F49" w:rsidRDefault="00692B87" w:rsidP="009B556A">
      <w:r w:rsidRPr="00CA315B">
        <w:t>Tutorial</w:t>
      </w:r>
      <w:r>
        <w:t xml:space="preserve"> von «freeCodeCamp.org» auf </w:t>
      </w:r>
      <w:proofErr w:type="spellStart"/>
      <w:r>
        <w:t>Youtube</w:t>
      </w:r>
      <w:proofErr w:type="spellEnd"/>
      <w:r>
        <w:t xml:space="preserve"> </w:t>
      </w:r>
      <w:r w:rsidR="00403792">
        <w:t>als</w:t>
      </w:r>
      <w:r w:rsidR="0013608B">
        <w:t xml:space="preserve"> Einstieg und</w:t>
      </w:r>
      <w:r w:rsidR="00403792">
        <w:t xml:space="preserve"> Unterstützung </w:t>
      </w:r>
      <w:r w:rsidR="00C1185A">
        <w:t xml:space="preserve">in die Thematik </w:t>
      </w:r>
      <w:r w:rsidR="00403792">
        <w:t>genutzt</w:t>
      </w:r>
      <w:r w:rsidR="008A2002">
        <w:t xml:space="preserve"> </w:t>
      </w:r>
      <w:r w:rsidR="008A2002">
        <w:fldChar w:fldCharType="begin"/>
      </w:r>
      <w:r w:rsidR="008A2002">
        <w:instrText xml:space="preserve"> ADDIN ZOTERO_ITEM CSL_CITATION {"citationID":"d4kOJ4bv","properties":{"formattedCitation":"(freeCodeCamp.org, 2020)","plainCitation":"(freeCodeCamp.org, 2020)","noteIndex":0},"citationItems":[{"id":201,"uris":["http://zotero.org/users/12966000/items/2VNQKVGS"],"itemData":{"id":201,"type":"motion_picture","abstract":"Learn how to perform web scraping with Python using the Beautiful Soup library.\n\n</w:instrText>
      </w:r>
      <w:r w:rsidR="008A2002">
        <w:rPr>
          <w:rFonts w:ascii="Segoe UI Emoji" w:hAnsi="Segoe UI Emoji" w:cs="Segoe UI Emoji"/>
        </w:rPr>
        <w:instrText>✏️</w:instrText>
      </w:r>
      <w:r w:rsidR="008A2002">
        <w:instrText xml:space="preserve"> Tutorial by JimShapedCoding. Check out his YouTube Channel:\n   / @jimshapedcoding  \n\n</w:instrText>
      </w:r>
      <w:r w:rsidR="008A2002">
        <w:rPr>
          <w:rFonts w:ascii="Segoe UI Emoji" w:hAnsi="Segoe UI Emoji" w:cs="Segoe UI Emoji"/>
        </w:rPr>
        <w:instrText>🔗</w:instrText>
      </w:r>
      <w:r w:rsidR="008A2002">
        <w:instrText xml:space="preserve"> You can get code snippets here: https://github.com/jimdevops19/codesn...\n\n</w:instrText>
      </w:r>
      <w:r w:rsidR="008A2002">
        <w:rPr>
          <w:rFonts w:ascii="Segoe UI Emoji" w:hAnsi="Segoe UI Emoji" w:cs="Segoe UI Emoji"/>
        </w:rPr>
        <w:instrText>⭐️</w:instrText>
      </w:r>
      <w:r w:rsidR="008A2002">
        <w:instrText xml:space="preserve"> Course Contents </w:instrText>
      </w:r>
      <w:r w:rsidR="008A2002">
        <w:rPr>
          <w:rFonts w:ascii="Segoe UI Emoji" w:hAnsi="Segoe UI Emoji" w:cs="Segoe UI Emoji"/>
        </w:rPr>
        <w:instrText>⭐️</w:instrText>
      </w:r>
      <w:r w:rsidR="008A2002">
        <w:instrText>\nLocal HTML Scraping:\n</w:instrText>
      </w:r>
      <w:r w:rsidR="008A2002">
        <w:rPr>
          <w:rFonts w:ascii="Segoe UI Emoji" w:hAnsi="Segoe UI Emoji" w:cs="Segoe UI Emoji"/>
        </w:rPr>
        <w:instrText>⌨️</w:instrText>
      </w:r>
      <w:r w:rsidR="008A2002">
        <w:instrText xml:space="preserve"> (00:00) Basic HTML Structure, HTML Tags Explanation\n</w:instrText>
      </w:r>
      <w:r w:rsidR="008A2002">
        <w:rPr>
          <w:rFonts w:ascii="Segoe UI Emoji" w:hAnsi="Segoe UI Emoji" w:cs="Segoe UI Emoji"/>
        </w:rPr>
        <w:instrText>⌨️</w:instrText>
      </w:r>
      <w:r w:rsidR="008A2002">
        <w:instrText xml:space="preserve"> (05:35) Packages Installation\n</w:instrText>
      </w:r>
      <w:r w:rsidR="008A2002">
        <w:rPr>
          <w:rFonts w:ascii="Segoe UI Emoji" w:hAnsi="Segoe UI Emoji" w:cs="Segoe UI Emoji"/>
        </w:rPr>
        <w:instrText>⌨️</w:instrText>
      </w:r>
      <w:r w:rsidR="008A2002">
        <w:instrText xml:space="preserve"> (07:23) Scraping Usage, Local files\n</w:instrText>
      </w:r>
      <w:r w:rsidR="008A2002">
        <w:rPr>
          <w:rFonts w:ascii="Segoe UI Emoji" w:hAnsi="Segoe UI Emoji" w:cs="Segoe UI Emoji"/>
        </w:rPr>
        <w:instrText>⌨️</w:instrText>
      </w:r>
      <w:r w:rsidR="008A2002">
        <w:instrText xml:space="preserve"> (12:41) Beautiful Soup find &amp; find_all() methods\n</w:instrText>
      </w:r>
      <w:r w:rsidR="008A2002">
        <w:rPr>
          <w:rFonts w:ascii="Segoe UI Emoji" w:hAnsi="Segoe UI Emoji" w:cs="Segoe UI Emoji"/>
        </w:rPr>
        <w:instrText>⌨️</w:instrText>
      </w:r>
      <w:r w:rsidR="008A2002">
        <w:instrText xml:space="preserve"> (16:22) Web Browser Inspect tool\n</w:instrText>
      </w:r>
      <w:r w:rsidR="008A2002">
        <w:rPr>
          <w:rFonts w:ascii="Segoe UI Emoji" w:hAnsi="Segoe UI Emoji" w:cs="Segoe UI Emoji"/>
        </w:rPr>
        <w:instrText>⌨️</w:instrText>
      </w:r>
      <w:r w:rsidR="008A2002">
        <w:instrText xml:space="preserve"> (18:30) Grab all Prices, Basic Scraping Project\n\nWebsite Scraping:\n</w:instrText>
      </w:r>
      <w:r w:rsidR="008A2002">
        <w:rPr>
          <w:rFonts w:ascii="Segoe UI Emoji" w:hAnsi="Segoe UI Emoji" w:cs="Segoe UI Emoji"/>
        </w:rPr>
        <w:instrText>⌨️</w:instrText>
      </w:r>
      <w:r w:rsidR="008A2002">
        <w:instrText xml:space="preserve"> (24:48) Using the Requests Library to see a Website's HTML  \n</w:instrText>
      </w:r>
      <w:r w:rsidR="008A2002">
        <w:rPr>
          <w:rFonts w:ascii="Segoe UI Emoji" w:hAnsi="Segoe UI Emoji" w:cs="Segoe UI Emoji"/>
        </w:rPr>
        <w:instrText>⌨️</w:instrText>
      </w:r>
      <w:r w:rsidR="008A2002">
        <w:instrText xml:space="preserve"> (30:10) Scraping a Production Website, Best practices for pulling info\n</w:instrText>
      </w:r>
      <w:r w:rsidR="008A2002">
        <w:rPr>
          <w:rFonts w:ascii="Segoe UI Emoji" w:hAnsi="Segoe UI Emoji" w:cs="Segoe UI Emoji"/>
        </w:rPr>
        <w:instrText>⌨️</w:instrText>
      </w:r>
      <w:r w:rsidR="008A2002">
        <w:instrText xml:space="preserve"> (44:05) Looping through similar soup.find_all() objects\n\nFeatures addition:\n</w:instrText>
      </w:r>
      <w:r w:rsidR="008A2002">
        <w:rPr>
          <w:rFonts w:ascii="Segoe UI Emoji" w:hAnsi="Segoe UI Emoji" w:cs="Segoe UI Emoji"/>
        </w:rPr>
        <w:instrText>⌨️</w:instrText>
      </w:r>
      <w:r w:rsidR="008A2002">
        <w:instrText xml:space="preserve"> (48:26) Prettifying the Jobs paragraph\n</w:instrText>
      </w:r>
      <w:r w:rsidR="008A2002">
        <w:rPr>
          <w:rFonts w:ascii="Segoe UI Emoji" w:hAnsi="Segoe UI Emoji" w:cs="Segoe UI Emoji"/>
        </w:rPr>
        <w:instrText>⌨️</w:instrText>
      </w:r>
      <w:r w:rsidR="008A2002">
        <w:instrText xml:space="preserve"> (54:05) Jobs Filtration by owned skills\n</w:instrText>
      </w:r>
      <w:r w:rsidR="008A2002">
        <w:rPr>
          <w:rFonts w:ascii="Segoe UI Emoji" w:hAnsi="Segoe UI Emoji" w:cs="Segoe UI Emoji"/>
        </w:rPr>
        <w:instrText>⌨️</w:instrText>
      </w:r>
      <w:r w:rsidR="008A2002">
        <w:instrText xml:space="preserve"> (57:45) Setting up the Project to scrape every 10 minutes\n</w:instrText>
      </w:r>
      <w:r w:rsidR="008A2002">
        <w:rPr>
          <w:rFonts w:ascii="Segoe UI Emoji" w:hAnsi="Segoe UI Emoji" w:cs="Segoe UI Emoji"/>
        </w:rPr>
        <w:instrText>⌨️</w:instrText>
      </w:r>
      <w:r w:rsidR="008A2002">
        <w:instrText xml:space="preserve"> (1:01:53) Storing the jobs paragraph in text files","dimensions":"1:08:22","source":"YouTube","title":"Web Scraping with Python - Beautiful Soup Crash Course","URL":"https://www.youtube.com/watch?v=XVv6mJpFOb0","director":[{"literal":"freeCodeCamp.org"}],"accessed":{"date-parts":[["2024",5,22]]},"issued":{"date-parts":[["2020",11,18]]}}}],"schema":"https://github.com/citation-style-language/schema/raw/master/csl-citation.json"} </w:instrText>
      </w:r>
      <w:r w:rsidR="008A2002">
        <w:fldChar w:fldCharType="separate"/>
      </w:r>
      <w:r w:rsidR="008A2002" w:rsidRPr="008A2002">
        <w:rPr>
          <w:rFonts w:cs="Arial"/>
        </w:rPr>
        <w:t>(freeCodeCamp.org, 2020)</w:t>
      </w:r>
      <w:r w:rsidR="008A2002">
        <w:fldChar w:fldCharType="end"/>
      </w:r>
      <w:r w:rsidR="00403792">
        <w:t xml:space="preserve">. </w:t>
      </w:r>
      <w:r w:rsidR="009B556A">
        <w:t xml:space="preserve">Dieser Prozess war notwendig, um ein grundlegendes Wissen </w:t>
      </w:r>
      <w:r w:rsidR="006744E6">
        <w:t>zu erwerben</w:t>
      </w:r>
      <w:r w:rsidR="00454FED">
        <w:t xml:space="preserve">. Für die Entwicklung </w:t>
      </w:r>
      <w:r w:rsidR="00FB3532">
        <w:t>der Skript</w:t>
      </w:r>
      <w:r w:rsidR="006744E6">
        <w:t xml:space="preserve">e </w:t>
      </w:r>
      <w:r w:rsidR="00454FED">
        <w:t>wurden zusätzlich KI-gestützte Tools wie GitHub Copilot verwendet.</w:t>
      </w:r>
      <w:r w:rsidR="009B556A">
        <w:t xml:space="preserve"> </w:t>
      </w:r>
    </w:p>
    <w:p w14:paraId="3833BEE5" w14:textId="57CC3F3C" w:rsidR="009B556A" w:rsidRDefault="003C4F49" w:rsidP="003C4F49">
      <w:pPr>
        <w:pStyle w:val="berschrift3"/>
      </w:pPr>
      <w:bookmarkStart w:id="38" w:name="_Toc167307302"/>
      <w:r>
        <w:t>Skripts</w:t>
      </w:r>
      <w:bookmarkEnd w:id="38"/>
    </w:p>
    <w:p w14:paraId="24176910" w14:textId="111E34ED" w:rsidR="00A2672B" w:rsidRDefault="009B556A" w:rsidP="009B556A">
      <w:r w:rsidRPr="00E25C6A">
        <w:rPr>
          <w:i/>
          <w:iCs/>
        </w:rPr>
        <w:t>Skripts</w:t>
      </w:r>
      <w:r>
        <w:t xml:space="preserve"> sind kleine Programme, die eingesetzt werden, um eine oder mehrere spezifische Aufgaben automatisch auszuführen. Der </w:t>
      </w:r>
      <w:r w:rsidR="00B03CEE">
        <w:t>Umfang</w:t>
      </w:r>
      <w:r>
        <w:t xml:space="preserve">, die Komplexität oder </w:t>
      </w:r>
      <w:r w:rsidR="00710B5B">
        <w:t xml:space="preserve">die </w:t>
      </w:r>
      <w:r>
        <w:t>Aufgabe</w:t>
      </w:r>
      <w:r w:rsidR="00710B5B">
        <w:t>n</w:t>
      </w:r>
      <w:r>
        <w:t xml:space="preserve"> eines Skripts </w:t>
      </w:r>
      <w:r w:rsidR="00B04AB7">
        <w:t>können</w:t>
      </w:r>
      <w:r>
        <w:t xml:space="preserve"> sehr stark variieren</w:t>
      </w:r>
      <w:r w:rsidR="00F7403A">
        <w:t xml:space="preserve"> </w:t>
      </w:r>
      <w:r w:rsidR="00F7403A">
        <w:fldChar w:fldCharType="begin"/>
      </w:r>
      <w:r w:rsidR="00F7403A">
        <w:instrText xml:space="preserve"> ADDIN ZOTERO_ITEM CSL_CITATION {"citationID":"xy1XgIpW","properties":{"formattedCitation":"(Seiten-Werk, o.\\uc0\\u160{}J.)","plainCitation":"(Seiten-Werk, o. J.)","noteIndex":0},"citationItems":[{"id":206,"uris":["http://zotero.org/users/12966000/items/IXDV8GVU"],"itemData":{"id":206,"type":"post-weblog","abstract":"Ein Computerskript ist eine Liste mit Befehlen, die von einem bestimmten Programm oder einer Skripting-Maschine ausgeführt werden.","container-title":"Seiten-Werk GmbH","language":"de-DE","title":"Was ist ein Script? Einfach erklärt im Online-Marketing Lexikon","title-short":"Was ist ein Script?","URL":"https://seiten-werk.com/","author":[{"literal":"Seiten-Werk"}],"accessed":{"date-parts":[["2024",5,22]]}}}],"schema":"https://github.com/citation-style-language/schema/raw/master/csl-citation.json"} </w:instrText>
      </w:r>
      <w:r w:rsidR="00F7403A">
        <w:fldChar w:fldCharType="separate"/>
      </w:r>
      <w:r w:rsidR="00F7403A" w:rsidRPr="00F7403A">
        <w:rPr>
          <w:rFonts w:cs="Arial"/>
        </w:rPr>
        <w:t>(Seiten-Werk, o. J.)</w:t>
      </w:r>
      <w:r w:rsidR="00F7403A">
        <w:fldChar w:fldCharType="end"/>
      </w:r>
      <w:r>
        <w:t xml:space="preserve">. </w:t>
      </w:r>
    </w:p>
    <w:p w14:paraId="2635ABC5" w14:textId="77777777" w:rsidR="00A2672B" w:rsidRDefault="00A2672B" w:rsidP="009B556A"/>
    <w:p w14:paraId="346EA9C5" w14:textId="32D3B41C" w:rsidR="009B556A" w:rsidRDefault="009B556A" w:rsidP="009B556A">
      <w:r>
        <w:t>In diesem Fall war das Ziel der Skripts</w:t>
      </w:r>
      <w:r w:rsidR="00090632">
        <w:t>,</w:t>
      </w:r>
      <w:r>
        <w:t xml:space="preserve"> die gewünschten Daten von </w:t>
      </w:r>
      <w:r w:rsidR="00B97D72">
        <w:t xml:space="preserve">den </w:t>
      </w:r>
      <w:r>
        <w:t>Quelle</w:t>
      </w:r>
      <w:r w:rsidR="00B97D72">
        <w:t>n</w:t>
      </w:r>
      <w:r>
        <w:t xml:space="preserve"> automatisch zu extrahieren und somit den manuellen Zeitaufwand </w:t>
      </w:r>
      <w:r w:rsidR="00090632">
        <w:t>zu reduzieren</w:t>
      </w:r>
      <w:r>
        <w:t>.</w:t>
      </w:r>
      <w:r w:rsidR="00B60374">
        <w:t xml:space="preserve"> Für den Web</w:t>
      </w:r>
      <w:r w:rsidR="002D3C9A">
        <w:t>-</w:t>
      </w:r>
      <w:proofErr w:type="spellStart"/>
      <w:r w:rsidR="00B60374">
        <w:t>Scraping</w:t>
      </w:r>
      <w:proofErr w:type="spellEnd"/>
      <w:r w:rsidR="002D3C9A">
        <w:t>-</w:t>
      </w:r>
      <w:r w:rsidR="00B60374">
        <w:t xml:space="preserve">Prozess wurden drei separate Skripts erstellt. </w:t>
      </w:r>
      <w:r w:rsidR="00C20752">
        <w:t>Dabei</w:t>
      </w:r>
      <w:r w:rsidR="00B60374">
        <w:t xml:space="preserve"> wurde darauf geachtet, dass die Wiederverwendung von Code gewährleistet wird und das</w:t>
      </w:r>
      <w:r w:rsidR="00035ABC">
        <w:t>s</w:t>
      </w:r>
      <w:r w:rsidR="00B60374">
        <w:t xml:space="preserve"> alle Skript</w:t>
      </w:r>
      <w:r w:rsidR="00BF0F26">
        <w:t>e</w:t>
      </w:r>
      <w:r w:rsidR="00B60374">
        <w:t xml:space="preserve"> somit eine ähnliche Struktur verfolgen.</w:t>
      </w:r>
    </w:p>
    <w:p w14:paraId="701395B0" w14:textId="434F4E66" w:rsidR="00B47A37" w:rsidRDefault="002C5B5D" w:rsidP="002C5B5D">
      <w:pPr>
        <w:pStyle w:val="berschrift3"/>
      </w:pPr>
      <w:bookmarkStart w:id="39" w:name="_Toc167307303"/>
      <w:r>
        <w:t>Methodenauswahl</w:t>
      </w:r>
      <w:bookmarkEnd w:id="39"/>
    </w:p>
    <w:p w14:paraId="65A3DE68" w14:textId="09C8DC20" w:rsidR="004E2D20" w:rsidRDefault="009B556A" w:rsidP="009B556A">
      <w:r>
        <w:t xml:space="preserve">Für die Entwicklung der Skripte wurde die Python-Bibliothek </w:t>
      </w:r>
      <w:r w:rsidR="00D518B2">
        <w:t>«</w:t>
      </w:r>
      <w:proofErr w:type="spellStart"/>
      <w:r>
        <w:t>BeautifulSoup</w:t>
      </w:r>
      <w:proofErr w:type="spellEnd"/>
      <w:r w:rsidR="00D518B2">
        <w:t>»</w:t>
      </w:r>
      <w:r>
        <w:t xml:space="preserve"> eingesetzt. Der Entscheidungsgrund für </w:t>
      </w:r>
      <w:proofErr w:type="spellStart"/>
      <w:r>
        <w:t>BeautifulSoup</w:t>
      </w:r>
      <w:proofErr w:type="spellEnd"/>
      <w:r>
        <w:t xml:space="preserve"> basierte auf den </w:t>
      </w:r>
      <w:r w:rsidR="005A19F8">
        <w:t>Eigenschaften der</w:t>
      </w:r>
      <w:r>
        <w:t xml:space="preserve"> Quellen. </w:t>
      </w:r>
      <w:proofErr w:type="spellStart"/>
      <w:r>
        <w:t>BeautifulSoup</w:t>
      </w:r>
      <w:proofErr w:type="spellEnd"/>
      <w:r>
        <w:t xml:space="preserve"> eignet sich sehr gut für </w:t>
      </w:r>
      <w:proofErr w:type="spellStart"/>
      <w:r>
        <w:t>Scraping</w:t>
      </w:r>
      <w:proofErr w:type="spellEnd"/>
      <w:r>
        <w:t xml:space="preserve">-Aufgaben im Zusammenhang mit Daten aus statischem HTML und für kleinere Projekte. Statische Webseiten sind dadurch erkennbar, dass sie oftmals gut strukturiert sind und wenig dynamische Inhalte (JavaScript) aufweisen, </w:t>
      </w:r>
      <w:r w:rsidR="00025C83">
        <w:t>wodurch</w:t>
      </w:r>
      <w:r>
        <w:t xml:space="preserve"> auch die Komplexität des Aufbaus der gesamten Seite geringer</w:t>
      </w:r>
      <w:r w:rsidR="00556DC2">
        <w:t xml:space="preserve"> ist</w:t>
      </w:r>
      <w:r>
        <w:t xml:space="preserve">. </w:t>
      </w:r>
    </w:p>
    <w:p w14:paraId="19D82B89" w14:textId="77777777" w:rsidR="004E2D20" w:rsidRDefault="004E2D20" w:rsidP="009B556A"/>
    <w:p w14:paraId="4CE05066" w14:textId="3B49399E" w:rsidR="00496A8C" w:rsidRDefault="008D6F71" w:rsidP="009B556A">
      <w:r>
        <w:lastRenderedPageBreak/>
        <w:t xml:space="preserve">Die </w:t>
      </w:r>
      <w:r w:rsidR="00B80433">
        <w:t xml:space="preserve">definierten </w:t>
      </w:r>
      <w:r>
        <w:t>Quellen</w:t>
      </w:r>
      <w:r w:rsidR="001E02E9">
        <w:t xml:space="preserve"> in diesem Projekt </w:t>
      </w:r>
      <w:r w:rsidR="003E4B88">
        <w:t>treffen auf diese Beschreibung zu. Die Webseiten</w:t>
      </w:r>
      <w:r>
        <w:t xml:space="preserve"> bestehen</w:t>
      </w:r>
      <w:r w:rsidR="003E4B88">
        <w:t xml:space="preserve"> hauptsächlich </w:t>
      </w:r>
      <w:r w:rsidR="00FC6402">
        <w:t>aus</w:t>
      </w:r>
      <w:r w:rsidR="003E4B88">
        <w:t xml:space="preserve"> </w:t>
      </w:r>
      <w:r>
        <w:t>textbasierten Daten</w:t>
      </w:r>
      <w:r w:rsidR="00496A8C">
        <w:t xml:space="preserve"> und </w:t>
      </w:r>
      <w:r w:rsidR="00F15B28">
        <w:t>enthalten nur wenige</w:t>
      </w:r>
      <w:r w:rsidR="00496A8C">
        <w:t xml:space="preserve"> dynamische Inhalte. </w:t>
      </w:r>
      <w:r w:rsidR="009B556A" w:rsidRPr="006948EB">
        <w:t xml:space="preserve">Aus diesem Grund haben die Quellen einen grossen Einfluss auf den </w:t>
      </w:r>
      <w:proofErr w:type="spellStart"/>
      <w:r w:rsidR="009B556A" w:rsidRPr="006948EB">
        <w:t>Scrapingprozess</w:t>
      </w:r>
      <w:proofErr w:type="spellEnd"/>
      <w:r w:rsidR="009B556A" w:rsidRPr="006948EB">
        <w:t xml:space="preserve"> und somit auch auf den Einsatz der Python-Bibliothek.</w:t>
      </w:r>
      <w:r w:rsidR="009B556A">
        <w:t xml:space="preserve"> </w:t>
      </w:r>
    </w:p>
    <w:p w14:paraId="4823D28E" w14:textId="77777777" w:rsidR="00496A8C" w:rsidRDefault="00496A8C" w:rsidP="009B556A"/>
    <w:p w14:paraId="2D5765AF" w14:textId="77777777" w:rsidR="00F6415B" w:rsidRDefault="0045473D" w:rsidP="009B556A">
      <w:proofErr w:type="spellStart"/>
      <w:r>
        <w:t>Scrapy</w:t>
      </w:r>
      <w:proofErr w:type="spellEnd"/>
      <w:r>
        <w:t xml:space="preserve"> </w:t>
      </w:r>
      <w:r w:rsidR="009A2680">
        <w:t>wurde nicht verwendet</w:t>
      </w:r>
      <w:r w:rsidR="00F1654D">
        <w:t>,</w:t>
      </w:r>
      <w:r w:rsidR="009A2680">
        <w:t xml:space="preserve"> da die Quellen keine </w:t>
      </w:r>
      <w:r w:rsidR="00137BE9">
        <w:t>hohe</w:t>
      </w:r>
      <w:r w:rsidR="009A2680">
        <w:t xml:space="preserve"> Datenmenge </w:t>
      </w:r>
      <w:r w:rsidR="00956CDE">
        <w:t>aufweisen</w:t>
      </w:r>
      <w:r w:rsidR="009A2680">
        <w:t>.</w:t>
      </w:r>
      <w:r w:rsidR="003006B5">
        <w:t xml:space="preserve"> </w:t>
      </w:r>
      <w:proofErr w:type="spellStart"/>
      <w:r w:rsidR="003006B5">
        <w:t>Scrapy</w:t>
      </w:r>
      <w:proofErr w:type="spellEnd"/>
      <w:r w:rsidR="003006B5">
        <w:t xml:space="preserve"> wird </w:t>
      </w:r>
      <w:r w:rsidR="001B5D90">
        <w:t xml:space="preserve">hauptsächlich </w:t>
      </w:r>
      <w:r w:rsidR="003006B5">
        <w:t>bei sehr grosse</w:t>
      </w:r>
      <w:r w:rsidR="001059F7">
        <w:t>n</w:t>
      </w:r>
      <w:r w:rsidR="003006B5">
        <w:t xml:space="preserve"> </w:t>
      </w:r>
      <w:r w:rsidR="00094AEE">
        <w:t>und</w:t>
      </w:r>
      <w:r w:rsidR="003006B5">
        <w:t xml:space="preserve"> komplexen Projekt</w:t>
      </w:r>
      <w:r w:rsidR="001B5D90">
        <w:t xml:space="preserve">en eingesetzt. Da es sich in diesem Fall </w:t>
      </w:r>
      <w:proofErr w:type="gramStart"/>
      <w:r w:rsidR="001B5D90">
        <w:t>um eine kleineres Projekt</w:t>
      </w:r>
      <w:proofErr w:type="gramEnd"/>
      <w:r w:rsidR="001B5D90">
        <w:t xml:space="preserve"> handelt</w:t>
      </w:r>
      <w:r w:rsidR="00E3784E">
        <w:t>,</w:t>
      </w:r>
      <w:r w:rsidR="001B5D90">
        <w:t xml:space="preserve"> </w:t>
      </w:r>
      <w:r w:rsidR="00DC36A7">
        <w:t xml:space="preserve">wurde </w:t>
      </w:r>
      <w:r w:rsidR="00E3784E">
        <w:t>auf</w:t>
      </w:r>
      <w:r w:rsidR="00DC36A7">
        <w:t xml:space="preserve"> den Einsatz von </w:t>
      </w:r>
      <w:proofErr w:type="spellStart"/>
      <w:r w:rsidR="00DC36A7">
        <w:t>Scrapy</w:t>
      </w:r>
      <w:proofErr w:type="spellEnd"/>
      <w:r w:rsidR="00DC36A7">
        <w:t xml:space="preserve"> </w:t>
      </w:r>
      <w:r w:rsidR="00E3784E">
        <w:t>verzichtet</w:t>
      </w:r>
      <w:r w:rsidR="00DC36A7">
        <w:t xml:space="preserve">. </w:t>
      </w:r>
    </w:p>
    <w:p w14:paraId="3E41B456" w14:textId="77777777" w:rsidR="00F6415B" w:rsidRDefault="00F6415B" w:rsidP="009B556A"/>
    <w:p w14:paraId="783DE715" w14:textId="0CE4BD60" w:rsidR="00D03B2C" w:rsidRDefault="0045473D" w:rsidP="009B556A">
      <w:proofErr w:type="spellStart"/>
      <w:r>
        <w:t>Selenium</w:t>
      </w:r>
      <w:proofErr w:type="spellEnd"/>
      <w:r>
        <w:t xml:space="preserve"> wurde </w:t>
      </w:r>
      <w:r w:rsidR="00BA4DB0">
        <w:t>ebenfalls</w:t>
      </w:r>
      <w:r>
        <w:t xml:space="preserve"> nicht verwendet, da </w:t>
      </w:r>
      <w:r w:rsidR="007F22E8">
        <w:t xml:space="preserve">die </w:t>
      </w:r>
      <w:r w:rsidR="009A2680">
        <w:t xml:space="preserve">Daten sowie die Quellen selbst nicht </w:t>
      </w:r>
      <w:r w:rsidR="00505815">
        <w:t>viele</w:t>
      </w:r>
      <w:r w:rsidR="000C4C20">
        <w:t xml:space="preserve"> dynamischen Inhalten </w:t>
      </w:r>
      <w:r w:rsidR="008E6BD1">
        <w:t>oder</w:t>
      </w:r>
      <w:r w:rsidR="000C4C20">
        <w:t xml:space="preserve"> Nutzerinteraktionen </w:t>
      </w:r>
      <w:r w:rsidR="00661FF7">
        <w:t>aufwiesen</w:t>
      </w:r>
      <w:r w:rsidR="000C4C20">
        <w:t>.</w:t>
      </w:r>
      <w:r w:rsidR="00C55B45">
        <w:t xml:space="preserve"> </w:t>
      </w:r>
      <w:proofErr w:type="spellStart"/>
      <w:r w:rsidR="00F6103C">
        <w:t>Selenium</w:t>
      </w:r>
      <w:proofErr w:type="spellEnd"/>
      <w:r w:rsidR="00F6103C">
        <w:t xml:space="preserve"> ist bekannt für das Arbeiten mit JavaScript und sehr viel dynamischen Inhalten. Da d</w:t>
      </w:r>
      <w:r w:rsidR="00B145A3">
        <w:t xml:space="preserve">ie Quellen </w:t>
      </w:r>
      <w:r w:rsidR="00F6103C">
        <w:t xml:space="preserve">in diesem Projekt </w:t>
      </w:r>
      <w:r w:rsidR="00B145A3">
        <w:t>sehr textbasiert</w:t>
      </w:r>
      <w:r w:rsidR="00FD00CF">
        <w:t xml:space="preserve"> sind, kam der Einsatz von </w:t>
      </w:r>
      <w:proofErr w:type="spellStart"/>
      <w:r w:rsidR="00FD00CF">
        <w:t>Selenium</w:t>
      </w:r>
      <w:proofErr w:type="spellEnd"/>
      <w:r w:rsidR="00FD00CF">
        <w:t xml:space="preserve"> nicht in Frage.</w:t>
      </w:r>
      <w:r w:rsidR="00B145A3">
        <w:t xml:space="preserve"> </w:t>
      </w:r>
    </w:p>
    <w:p w14:paraId="3E1CD31F" w14:textId="34C81390" w:rsidR="003A2A9E" w:rsidRDefault="00C55B45" w:rsidP="009B556A">
      <w:r w:rsidRPr="0019335D">
        <w:t xml:space="preserve">Bei der Entscheidungswahl </w:t>
      </w:r>
      <w:r w:rsidR="00302B13" w:rsidRPr="0019335D">
        <w:t>wurden auch persönliche Präferenzen berücksichtigt. Beispielsweise gibt es keinen regulären Massstab ab wann eine Date</w:t>
      </w:r>
      <w:r w:rsidR="0004007D" w:rsidRPr="0019335D">
        <w:t>nmenge als hoch oder als niedrig gilt</w:t>
      </w:r>
      <w:r w:rsidR="006B2C1B" w:rsidRPr="0019335D">
        <w:t xml:space="preserve"> </w:t>
      </w:r>
      <w:r w:rsidR="006B2C1B" w:rsidRPr="0019335D">
        <w:fldChar w:fldCharType="begin"/>
      </w:r>
      <w:r w:rsidR="006B2C1B" w:rsidRPr="0019335D">
        <w:instrText xml:space="preserve"> ADDIN ZOTERO_ITEM CSL_CITATION {"citationID":"HSftUklD","properties":{"formattedCitation":"(Palakollu, 2020)","plainCitation":"(Palakollu, 2020)","noteIndex":0},"citationItems":[{"id":158,"uris":["http://zotero.org/users/12966000/items/MB4B74P6"],"itemData":{"id":158,"type":"post-weblog","abstract":"A Complete Explanation about Scrapy, Selenium and Beautiful soup scraping tools.","container-title":"Analytics Vidhya","language":"en","title":"Scrapy Vs Selenium Vs Beautiful Soup for Web Scraping.","URL":"https://medium.com/analytics-vidhya/scrapy-vs-selenium-vs-beautiful-soup-for-web-scraping-24008b6c87b8","author":[{"family":"Palakollu","given":"Sri Manikanta"}],"accessed":{"date-parts":[["2024",5,13]]},"issued":{"date-parts":[["2020",2,10]]}}}],"schema":"https://github.com/citation-style-language/schema/raw/master/csl-citation.json"} </w:instrText>
      </w:r>
      <w:r w:rsidR="006B2C1B" w:rsidRPr="0019335D">
        <w:fldChar w:fldCharType="separate"/>
      </w:r>
      <w:r w:rsidR="006B2C1B" w:rsidRPr="0019335D">
        <w:rPr>
          <w:rFonts w:cs="Arial"/>
        </w:rPr>
        <w:t>(Palakollu, 2020)</w:t>
      </w:r>
      <w:r w:rsidR="006B2C1B" w:rsidRPr="0019335D">
        <w:fldChar w:fldCharType="end"/>
      </w:r>
      <w:r w:rsidR="0004007D" w:rsidRPr="0019335D">
        <w:t>.</w:t>
      </w:r>
    </w:p>
    <w:p w14:paraId="563921C9" w14:textId="77777777" w:rsidR="00FA319B" w:rsidRPr="007A6DCA" w:rsidRDefault="00FA319B" w:rsidP="00FA319B">
      <w:pPr>
        <w:pStyle w:val="berschrift1"/>
      </w:pPr>
      <w:bookmarkStart w:id="40" w:name="_Toc167307304"/>
      <w:proofErr w:type="spellStart"/>
      <w:r>
        <w:t>Webscraping</w:t>
      </w:r>
      <w:proofErr w:type="spellEnd"/>
    </w:p>
    <w:p w14:paraId="68D1F867" w14:textId="77777777" w:rsidR="00FA319B" w:rsidRPr="007A6DCA" w:rsidRDefault="00FA319B" w:rsidP="00FA319B">
      <w:pPr>
        <w:pStyle w:val="berschrift2"/>
      </w:pPr>
      <w:bookmarkStart w:id="41" w:name="_Toc167307254"/>
      <w:r w:rsidRPr="007A6DCA">
        <w:t xml:space="preserve">Idee </w:t>
      </w:r>
      <w:bookmarkEnd w:id="41"/>
    </w:p>
    <w:p w14:paraId="5A338632" w14:textId="77777777" w:rsidR="00FA319B" w:rsidRPr="007A6DCA" w:rsidRDefault="00FA319B" w:rsidP="00FA319B">
      <w:r w:rsidRPr="007A6DCA">
        <w:t xml:space="preserve">Die Idee ist es mithilfe von Web </w:t>
      </w:r>
      <w:proofErr w:type="spellStart"/>
      <w:r w:rsidRPr="007A6DCA">
        <w:t>Scraping</w:t>
      </w:r>
      <w:proofErr w:type="spellEnd"/>
      <w:r w:rsidRPr="007A6DCA">
        <w:t xml:space="preserve">-Techniken neue Daten automatisch in die Datenbank einzubinden. Web </w:t>
      </w:r>
      <w:proofErr w:type="spellStart"/>
      <w:r w:rsidRPr="007A6DCA">
        <w:t>Scraping</w:t>
      </w:r>
      <w:proofErr w:type="spellEnd"/>
      <w:r w:rsidRPr="007A6DCA">
        <w:t xml:space="preserve"> ist der Prozess, bei dem Daten von Webseiten extrahiert werden, durch den Einsatz von automatisierten Tools. Diese Technik ermöglicht es, grosse Mengen an Informationen aus dem Internet zu sammeln, ohne sie manuell kopieren und einfügen zu müssen. </w:t>
      </w:r>
    </w:p>
    <w:p w14:paraId="05B012E5" w14:textId="77777777" w:rsidR="00FA319B" w:rsidRPr="007A6DCA" w:rsidRDefault="00FA319B" w:rsidP="00FA319B"/>
    <w:p w14:paraId="4ED18FCA" w14:textId="77777777" w:rsidR="00FA319B" w:rsidRPr="007A6DCA" w:rsidRDefault="00FA319B" w:rsidP="00FA319B">
      <w:r w:rsidRPr="007A6DCA">
        <w:t xml:space="preserve">In der Regel werden Programme oder Skripte eingesetzt, die die Struktur einer Webseite analysieren, die gewünschten Daten identifizieren und diese dann in einer strukturierten Form speichern, wie beispielsweise in einer Datenbank. Die Verwendung von Web </w:t>
      </w:r>
      <w:proofErr w:type="spellStart"/>
      <w:r w:rsidRPr="007A6DCA">
        <w:t>Scraping</w:t>
      </w:r>
      <w:proofErr w:type="spellEnd"/>
      <w:r w:rsidRPr="007A6DCA">
        <w:t xml:space="preserve"> bietet eine automatisierte Datensammlung, Effizienzsteigerung, Erweiterung des Datenbankvolumens und Förderung der Lernmaterialien. </w:t>
      </w:r>
    </w:p>
    <w:p w14:paraId="588625DA" w14:textId="77777777" w:rsidR="00FA319B" w:rsidRPr="007A6DCA" w:rsidRDefault="00FA319B" w:rsidP="00FA319B"/>
    <w:p w14:paraId="2D67047F" w14:textId="77777777" w:rsidR="00FA319B" w:rsidRDefault="00FA319B" w:rsidP="00FA319B">
      <w:r w:rsidRPr="007A6DCA">
        <w:t xml:space="preserve">Web </w:t>
      </w:r>
      <w:proofErr w:type="spellStart"/>
      <w:r w:rsidRPr="007A6DCA">
        <w:t>Scraping</w:t>
      </w:r>
      <w:proofErr w:type="spellEnd"/>
      <w:r w:rsidRPr="007A6DCA">
        <w:t xml:space="preserve"> ermöglicht es, automatisiert aktuelle und relevante Daten aus dem Internet zu sammeln. Dies ist besonders nützlich, um die Datenbank kontinuierlich mit neuen und aktuellen Lernmaterialien zu aktualisieren, ohne dass dafür manuelle Eingriffe notwendig sind.</w:t>
      </w:r>
    </w:p>
    <w:p w14:paraId="64244FFB" w14:textId="77777777" w:rsidR="00FA319B" w:rsidRDefault="00FA319B" w:rsidP="00FA319B">
      <w:pPr>
        <w:pStyle w:val="berschrift2"/>
      </w:pPr>
      <w:bookmarkStart w:id="42" w:name="_Toc167307259"/>
      <w:r>
        <w:lastRenderedPageBreak/>
        <w:t>Web-</w:t>
      </w:r>
      <w:proofErr w:type="spellStart"/>
      <w:r>
        <w:t>Scraping</w:t>
      </w:r>
      <w:proofErr w:type="spellEnd"/>
      <w:r>
        <w:t>-Technologie</w:t>
      </w:r>
      <w:bookmarkEnd w:id="42"/>
    </w:p>
    <w:p w14:paraId="601D33D6" w14:textId="77777777" w:rsidR="00FA319B" w:rsidRPr="007A6DCA" w:rsidRDefault="00FA319B" w:rsidP="00FA319B">
      <w:r>
        <w:t xml:space="preserve">In den folgenden Unterkapiteln wird die theoretische Grundlage des Web </w:t>
      </w:r>
      <w:proofErr w:type="spellStart"/>
      <w:r>
        <w:t>Scraping</w:t>
      </w:r>
      <w:proofErr w:type="spellEnd"/>
      <w:r>
        <w:t xml:space="preserve"> erklärt. </w:t>
      </w:r>
    </w:p>
    <w:p w14:paraId="5B5A88E9" w14:textId="77777777" w:rsidR="00FA319B" w:rsidRPr="00D87635" w:rsidRDefault="00FA319B" w:rsidP="00FA319B">
      <w:pPr>
        <w:pStyle w:val="berschrift3"/>
      </w:pPr>
      <w:bookmarkStart w:id="43" w:name="_Toc167307260"/>
      <w:r w:rsidRPr="00D87635">
        <w:t xml:space="preserve">Web </w:t>
      </w:r>
      <w:proofErr w:type="spellStart"/>
      <w:r w:rsidRPr="00D87635">
        <w:t>Scraping</w:t>
      </w:r>
      <w:bookmarkEnd w:id="43"/>
      <w:proofErr w:type="spellEnd"/>
    </w:p>
    <w:p w14:paraId="3B432943" w14:textId="77777777" w:rsidR="00FA319B" w:rsidRDefault="00FA319B" w:rsidP="00FA319B">
      <w:r w:rsidRPr="007A6DCA">
        <w:t xml:space="preserve">Web </w:t>
      </w:r>
      <w:proofErr w:type="spellStart"/>
      <w:r w:rsidRPr="007A6DCA">
        <w:t>Scraping</w:t>
      </w:r>
      <w:proofErr w:type="spellEnd"/>
      <w:r w:rsidRPr="007A6DCA">
        <w:t xml:space="preserve"> bedeutet im Grunde eigentliche das automatisierte Sammeln von Daten aus dem Internet, welches fast so alt ist wie das Internet selbst. Erreicht wird dieser Prozess durch das Schreiben und Erstellen eines automatisierten Programms, welches den Webserver abfragt, Daten anfordert und diese Daten dann analysiert, um schlussendlich die benötigten Information zu extrahieren</w:t>
      </w:r>
      <w:r>
        <w:t xml:space="preserve"> </w:t>
      </w:r>
      <w:r>
        <w:fldChar w:fldCharType="begin"/>
      </w:r>
      <w:r>
        <w:instrText xml:space="preserve"> ADDIN ZOTERO_ITEM CSL_CITATION {"citationID":"rV43zytm","properties":{"formattedCitation":"(Mitchell, 2024)","plainCitation":"(Mitchell, 2024)","noteIndex":0},"citationItems":[{"id":167,"uris":["http://zotero.org/users/12966000/items/X8IRKPR4"],"itemData":{"id":167,"type":"book","abstract":"Data Extraction from the Modern Web","edition":"3rd Edition","ISBN":"978-1-09-814534-7","language":"en","number-of-pages":"300","publisher":"O'Reilly Media, Inc.","source":"learning.oreilly.com","title":"Web Scraping with Python","URL":"https://learning.oreilly.com/library/view/web-scraping-with/9781098145347/preface01.html","author":[{"family":"Mitchell","given":"Ryan"}],"accessed":{"date-parts":[["2024",5,9]]},"issued":{"date-parts":[["2024",2,28]]}}}],"schema":"https://github.com/citation-style-language/schema/raw/master/csl-citation.json"} </w:instrText>
      </w:r>
      <w:r>
        <w:fldChar w:fldCharType="separate"/>
      </w:r>
      <w:r w:rsidRPr="008073AD">
        <w:rPr>
          <w:rFonts w:cs="Arial"/>
        </w:rPr>
        <w:t>(Mitchell, 2024</w:t>
      </w:r>
      <w:r>
        <w:rPr>
          <w:rFonts w:cs="Arial"/>
        </w:rPr>
        <w:t>, Preface</w:t>
      </w:r>
      <w:r w:rsidRPr="008073AD">
        <w:rPr>
          <w:rFonts w:cs="Arial"/>
        </w:rPr>
        <w:t>)</w:t>
      </w:r>
      <w:r>
        <w:fldChar w:fldCharType="end"/>
      </w:r>
      <w:r w:rsidRPr="007A6DCA">
        <w:t>.</w:t>
      </w:r>
      <w:r>
        <w:t xml:space="preserve"> </w:t>
      </w:r>
    </w:p>
    <w:p w14:paraId="1A92C848" w14:textId="77777777" w:rsidR="00FA319B" w:rsidRDefault="00FA319B" w:rsidP="00FA319B"/>
    <w:p w14:paraId="0C1A3CF0" w14:textId="77777777" w:rsidR="00FA319B" w:rsidRPr="007A1F6B" w:rsidRDefault="00FA319B" w:rsidP="00FA319B">
      <w:pPr>
        <w:rPr>
          <w:b/>
        </w:rPr>
      </w:pPr>
      <w:r w:rsidRPr="007A1F6B">
        <w:rPr>
          <w:b/>
        </w:rPr>
        <w:t>Typologie</w:t>
      </w:r>
    </w:p>
    <w:p w14:paraId="65A0814D" w14:textId="77777777" w:rsidR="00FA319B" w:rsidRDefault="00FA319B" w:rsidP="00FA319B">
      <w:r>
        <w:t xml:space="preserve">Web </w:t>
      </w:r>
      <w:proofErr w:type="spellStart"/>
      <w:r>
        <w:t>Scraping</w:t>
      </w:r>
      <w:proofErr w:type="spellEnd"/>
      <w:r>
        <w:t xml:space="preserve"> ist kein neuer Begriff und wurde im Verlaufe der Zeit auch als </w:t>
      </w:r>
      <w:r>
        <w:rPr>
          <w:i/>
          <w:iCs/>
        </w:rPr>
        <w:t xml:space="preserve">Screen </w:t>
      </w:r>
      <w:proofErr w:type="spellStart"/>
      <w:r>
        <w:rPr>
          <w:i/>
          <w:iCs/>
        </w:rPr>
        <w:t>Scraping</w:t>
      </w:r>
      <w:proofErr w:type="spellEnd"/>
      <w:r>
        <w:rPr>
          <w:i/>
          <w:iCs/>
        </w:rPr>
        <w:t xml:space="preserve">, Web </w:t>
      </w:r>
      <w:proofErr w:type="spellStart"/>
      <w:r>
        <w:rPr>
          <w:i/>
          <w:iCs/>
        </w:rPr>
        <w:t>Harvesting</w:t>
      </w:r>
      <w:proofErr w:type="spellEnd"/>
      <w:r>
        <w:rPr>
          <w:i/>
          <w:iCs/>
        </w:rPr>
        <w:t xml:space="preserve">, Data Mining </w:t>
      </w:r>
      <w:r>
        <w:t xml:space="preserve">oder anderen Formen bezeichnet. Der Bereich ist sehr breit gefächert, deshalb auch die verschiedenen Begriffe, welche alle auf Web </w:t>
      </w:r>
      <w:proofErr w:type="spellStart"/>
      <w:r>
        <w:t>Scraping</w:t>
      </w:r>
      <w:proofErr w:type="spellEnd"/>
      <w:r>
        <w:t xml:space="preserve"> zurückzuführen sind </w:t>
      </w:r>
      <w:r>
        <w:fldChar w:fldCharType="begin"/>
      </w:r>
      <w:r>
        <w:instrText xml:space="preserve"> ADDIN ZOTERO_ITEM CSL_CITATION {"citationID":"J4s1M6w9","properties":{"formattedCitation":"(Mitchell, 2024)","plainCitation":"(Mitchell, 2024)","noteIndex":0},"citationItems":[{"id":167,"uris":["http://zotero.org/users/12966000/items/X8IRKPR4"],"itemData":{"id":167,"type":"book","abstract":"Data Extraction from the Modern Web","edition":"3rd Edition","ISBN":"978-1-09-814534-7","language":"en","number-of-pages":"300","publisher":"O'Reilly Media, Inc.","source":"learning.oreilly.com","title":"Web Scraping with Python","URL":"https://learning.oreilly.com/library/view/web-scraping-with/9781098145347/preface01.html","author":[{"family":"Mitchell","given":"Ryan"}],"accessed":{"date-parts":[["2024",5,9]]},"issued":{"date-parts":[["2024",2,28]]}}}],"schema":"https://github.com/citation-style-language/schema/raw/master/csl-citation.json"} </w:instrText>
      </w:r>
      <w:r>
        <w:fldChar w:fldCharType="separate"/>
      </w:r>
      <w:r w:rsidRPr="008073AD">
        <w:rPr>
          <w:rFonts w:cs="Arial"/>
        </w:rPr>
        <w:t>(Mitchell, 2024</w:t>
      </w:r>
      <w:r>
        <w:rPr>
          <w:rFonts w:cs="Arial"/>
        </w:rPr>
        <w:t>, Preface</w:t>
      </w:r>
      <w:r w:rsidRPr="008073AD">
        <w:rPr>
          <w:rFonts w:cs="Arial"/>
        </w:rPr>
        <w:t>)</w:t>
      </w:r>
      <w:r>
        <w:fldChar w:fldCharType="end"/>
      </w:r>
      <w:r>
        <w:t>.</w:t>
      </w:r>
    </w:p>
    <w:p w14:paraId="598D5710" w14:textId="77777777" w:rsidR="00FA319B" w:rsidRDefault="00FA319B" w:rsidP="00FA319B"/>
    <w:p w14:paraId="1E51F6D4" w14:textId="77777777" w:rsidR="00FA319B" w:rsidRPr="007A6DCA" w:rsidRDefault="00FA319B" w:rsidP="00FA319B">
      <w:r>
        <w:t xml:space="preserve">Es gibt verschiedene Methoden und Arten wie Daten mittels Web </w:t>
      </w:r>
      <w:proofErr w:type="spellStart"/>
      <w:r>
        <w:t>Scraping</w:t>
      </w:r>
      <w:proofErr w:type="spellEnd"/>
      <w:r>
        <w:t xml:space="preserve"> extrahiert werden können. Einerseits bieten gewisse Webseiten APIs an, die genutzt werden können, andererseits gibt es bereits browserbasierte Tools, wo mithilfe eines Web </w:t>
      </w:r>
      <w:proofErr w:type="spellStart"/>
      <w:r>
        <w:t>Scraping</w:t>
      </w:r>
      <w:proofErr w:type="spellEnd"/>
      <w:r>
        <w:t xml:space="preserve"> Plug-Ins Daten extrahiert, werden können. Trotzdem stehen die Bibliotheken in Python an vorderster Front. Sie bilden die Grundlage für das klassische Web </w:t>
      </w:r>
      <w:proofErr w:type="spellStart"/>
      <w:r>
        <w:t>Scraping</w:t>
      </w:r>
      <w:proofErr w:type="spellEnd"/>
      <w:r>
        <w:t xml:space="preserve">. Die beliebtesten Web </w:t>
      </w:r>
      <w:proofErr w:type="spellStart"/>
      <w:r>
        <w:t>Scraping</w:t>
      </w:r>
      <w:proofErr w:type="spellEnd"/>
      <w:r>
        <w:t xml:space="preserve"> Bibliotheken sind </w:t>
      </w:r>
      <w:proofErr w:type="spellStart"/>
      <w:r>
        <w:t>Scrapy</w:t>
      </w:r>
      <w:proofErr w:type="spellEnd"/>
      <w:r>
        <w:t xml:space="preserve">, </w:t>
      </w:r>
      <w:proofErr w:type="spellStart"/>
      <w:r>
        <w:t>Selenium</w:t>
      </w:r>
      <w:proofErr w:type="spellEnd"/>
      <w:r>
        <w:t xml:space="preserve"> und </w:t>
      </w:r>
      <w:proofErr w:type="spellStart"/>
      <w:r>
        <w:t>BeautifulSoup</w:t>
      </w:r>
      <w:proofErr w:type="spellEnd"/>
      <w:r>
        <w:t xml:space="preserve"> </w:t>
      </w:r>
      <w:r>
        <w:fldChar w:fldCharType="begin"/>
      </w:r>
      <w:r>
        <w:instrText xml:space="preserve"> ADDIN ZOTERO_ITEM CSL_CITATION {"citationID":"melrxDDv","properties":{"formattedCitation":"(Mitchell, 2024)","plainCitation":"(Mitchell, 2024)","noteIndex":0},"citationItems":[{"id":167,"uris":["http://zotero.org/users/12966000/items/X8IRKPR4"],"itemData":{"id":167,"type":"book","abstract":"Data Extraction from the Modern Web","edition":"3rd Edition","ISBN":"978-1-09-814534-7","language":"en","number-of-pages":"300","publisher":"O'Reilly Media, Inc.","source":"learning.oreilly.com","title":"Web Scraping with Python","URL":"https://learning.oreilly.com/library/view/web-scraping-with/9781098145347/preface01.html","author":[{"family":"Mitchell","given":"Ryan"}],"accessed":{"date-parts":[["2024",5,9]]},"issued":{"date-parts":[["2024",2,28]]}}}],"schema":"https://github.com/citation-style-language/schema/raw/master/csl-citation.json"} </w:instrText>
      </w:r>
      <w:r>
        <w:fldChar w:fldCharType="separate"/>
      </w:r>
      <w:r w:rsidRPr="008B3928">
        <w:rPr>
          <w:rFonts w:cs="Arial"/>
        </w:rPr>
        <w:t>(Mitchell, 2024</w:t>
      </w:r>
      <w:r>
        <w:rPr>
          <w:rFonts w:cs="Arial"/>
        </w:rPr>
        <w:t>, Preface</w:t>
      </w:r>
      <w:r w:rsidRPr="008B3928">
        <w:rPr>
          <w:rFonts w:cs="Arial"/>
        </w:rPr>
        <w:t>)</w:t>
      </w:r>
      <w:r>
        <w:fldChar w:fldCharType="end"/>
      </w:r>
      <w:r>
        <w:t>.</w:t>
      </w:r>
    </w:p>
    <w:p w14:paraId="4976D9B7" w14:textId="77777777" w:rsidR="00FA319B" w:rsidRPr="007A6DCA" w:rsidRDefault="00FA319B" w:rsidP="00FA319B">
      <w:pPr>
        <w:pStyle w:val="berschrift3"/>
      </w:pPr>
      <w:bookmarkStart w:id="44" w:name="_Toc167307261"/>
      <w:r w:rsidRPr="007A6DCA">
        <w:t>Python</w:t>
      </w:r>
      <w:bookmarkEnd w:id="44"/>
    </w:p>
    <w:p w14:paraId="6F8B0BE2" w14:textId="77777777" w:rsidR="00FA319B" w:rsidRPr="007A6DCA" w:rsidRDefault="00FA319B" w:rsidP="00FA319B">
      <w:r w:rsidRPr="007A6DCA">
        <w:t xml:space="preserve">Python ist eine sehr beliebte und vielfältige Programmiersprache. Sie ist bekannt für ihre Einfachheit und Lesbarkeit, somit kann sie von Anfänger*innen als auch </w:t>
      </w:r>
      <w:proofErr w:type="gramStart"/>
      <w:r w:rsidRPr="007A6DCA">
        <w:t>von fortgeschrittenen Entwickler</w:t>
      </w:r>
      <w:proofErr w:type="gramEnd"/>
      <w:r w:rsidRPr="007A6DCA">
        <w:t xml:space="preserve">*innen genutzt werden. Python wird in vielen verschiedenen Anwendungsgebieten eingesetzt, darunter Webentwicklung, Datenanalyse, maschinelles Lernen und künstliche Intelligenz. Sie zeichnet sich durch eine klare und einfache Syntax sowie ein grosses Angebot an Bibliotheken aus, was die Entwicklung von Software effizient und produktiv macht. </w:t>
      </w:r>
    </w:p>
    <w:p w14:paraId="4453C51A" w14:textId="77777777" w:rsidR="00FA319B" w:rsidRPr="007A6DCA" w:rsidRDefault="00FA319B" w:rsidP="00FA319B"/>
    <w:p w14:paraId="5CBD54C7" w14:textId="77777777" w:rsidR="00FA319B" w:rsidRPr="007A6DCA" w:rsidRDefault="00FA319B" w:rsidP="00FA319B">
      <w:r w:rsidRPr="007A6DCA">
        <w:t xml:space="preserve">Entwickler*innen schätzen besonders, dass der Zyklus von Bearbeitung, Tests und Debugging sehr schnell ist. Da in Python keinen Kompilierungsschritt erforderlich ist wird somit automatisch die Produktivität gesteigert. Ein weiterer Vorteil ist, dass Fehler in </w:t>
      </w:r>
      <w:r w:rsidRPr="007A6DCA">
        <w:lastRenderedPageBreak/>
        <w:t>Python-Programmen nicht zu einem Absturz des Systems führen, sondern Ausnahmen auslösen, die leicht zu identifizieren und zu beheben sind</w:t>
      </w:r>
      <w:r>
        <w:t xml:space="preserve"> </w:t>
      </w:r>
      <w:r>
        <w:fldChar w:fldCharType="begin"/>
      </w:r>
      <w:r>
        <w:instrText xml:space="preserve"> ADDIN ZOTERO_ITEM CSL_CITATION {"citationID":"M6AWGKR1","properties":{"formattedCitation":"({\\i{}What Is Python?}, 2024)","plainCitation":"(What Is Python?, 2024)","noteIndex":0},"citationItems":[{"id":121,"uris":["http://zotero.org/users/12966000/items/5KAVYAE4"],"itemData":{"id":121,"type":"webpage","abstract":"The official home of the Python Programming Language","container-title":"Python.org","language":"en","license":"Python Software Foundation","title":"What is Python? Executive Summary","title-short":"What is Python?","URL":"https://www.python.org/doc/essays/blurb/","accessed":{"date-parts":[["2024",5,7]]},"issued":{"date-parts":[["2024",5,7]]}}}],"schema":"https://github.com/citation-style-language/schema/raw/master/csl-citation.json"} </w:instrText>
      </w:r>
      <w:r>
        <w:fldChar w:fldCharType="separate"/>
      </w:r>
      <w:r w:rsidRPr="002F2C6F">
        <w:rPr>
          <w:rFonts w:cs="Arial"/>
        </w:rPr>
        <w:t>(</w:t>
      </w:r>
      <w:r w:rsidRPr="002F2C6F">
        <w:rPr>
          <w:rFonts w:cs="Arial"/>
          <w:i/>
          <w:iCs/>
        </w:rPr>
        <w:t>What Is Python?</w:t>
      </w:r>
      <w:r w:rsidRPr="002F2C6F">
        <w:rPr>
          <w:rFonts w:cs="Arial"/>
        </w:rPr>
        <w:t>, 2024)</w:t>
      </w:r>
      <w:r>
        <w:fldChar w:fldCharType="end"/>
      </w:r>
      <w:r w:rsidRPr="007A6DCA">
        <w:t>.</w:t>
      </w:r>
    </w:p>
    <w:p w14:paraId="666A4A6E" w14:textId="77777777" w:rsidR="00FA319B" w:rsidRPr="007A6DCA" w:rsidRDefault="00FA319B" w:rsidP="00FA319B">
      <w:pPr>
        <w:pStyle w:val="berschrift3"/>
      </w:pPr>
      <w:bookmarkStart w:id="45" w:name="_Toc167307262"/>
      <w:proofErr w:type="spellStart"/>
      <w:r w:rsidRPr="007A6DCA">
        <w:t>BeautifulSoup</w:t>
      </w:r>
      <w:bookmarkEnd w:id="45"/>
      <w:proofErr w:type="spellEnd"/>
    </w:p>
    <w:p w14:paraId="16B64CA2" w14:textId="77777777" w:rsidR="00FA319B" w:rsidRDefault="00FA319B" w:rsidP="00FA319B">
      <w:proofErr w:type="spellStart"/>
      <w:r w:rsidRPr="007A6DCA">
        <w:t>BeautifulSoup</w:t>
      </w:r>
      <w:proofErr w:type="spellEnd"/>
      <w:r w:rsidRPr="007A6DCA">
        <w:t xml:space="preserve"> ist eine Bibliothek in Python, welche für das Extrahieren von Daten aus HTML- und XML-Dateien verwendet werden kann. Ein wichtiger Bestandteil von </w:t>
      </w:r>
      <w:proofErr w:type="spellStart"/>
      <w:r w:rsidRPr="007A6DCA">
        <w:t>BeautifulSoup</w:t>
      </w:r>
      <w:proofErr w:type="spellEnd"/>
      <w:r w:rsidRPr="007A6DCA">
        <w:t xml:space="preserve"> ist der sogenannten «Parser». Ein Parser zerlegt Daten einer HTML-Datei in kleinere Einheiten, welche anschliessend in einer strukturierten Form (meistens in Form eines Syntaxbaumes) wiedergegeben werden. Mithilfe des Parsers, ermöglicht </w:t>
      </w:r>
      <w:proofErr w:type="spellStart"/>
      <w:r w:rsidRPr="007A6DCA">
        <w:t>BeautifulSoup</w:t>
      </w:r>
      <w:proofErr w:type="spellEnd"/>
      <w:r w:rsidRPr="007A6DCA">
        <w:t xml:space="preserve"> das Durchsuchen der Dokumentstruktur sowie das Extrahieren und Verarbeiten von Daten, basierend auf ihren «HTML-Tags». Die Python-Bibliothek wird im Bereich des Web </w:t>
      </w:r>
      <w:proofErr w:type="spellStart"/>
      <w:r w:rsidRPr="007A6DCA">
        <w:t>Scraping</w:t>
      </w:r>
      <w:proofErr w:type="spellEnd"/>
      <w:r w:rsidRPr="007A6DCA">
        <w:t xml:space="preserve"> angewendet</w:t>
      </w:r>
      <w:r>
        <w:t xml:space="preserve"> </w:t>
      </w:r>
      <w:r>
        <w:fldChar w:fldCharType="begin"/>
      </w:r>
      <w:r>
        <w:instrText xml:space="preserve"> ADDIN ZOTERO_ITEM CSL_CITATION {"citationID":"ftDNwxXF","properties":{"formattedCitation":"(Leonard Richardson Revision 546, 2024)","plainCitation":"(Leonard Richardson Revision 546, 2024)","noteIndex":0},"citationItems":[{"id":125,"uris":["http://zotero.org/users/12966000/items/EKRJYCRC"],"itemData":{"id":125,"type":"webpage","container-title":"Beautiful Soup Documentation","title":"Beautiful Soup Documentation — Beautiful Soup 4.4.0 documentation","title-short":"Beautiful Soup Documentation","URL":"https://beautiful-soup-4.readthedocs.io/en/latest/","author":[{"family":"Leonard Richardson Revision 546","given":""}],"accessed":{"date-parts":[["2024",5,7]]},"issued":{"date-parts":[["2024",5,7]]}}}],"schema":"https://github.com/citation-style-language/schema/raw/master/csl-citation.json"} </w:instrText>
      </w:r>
      <w:r>
        <w:fldChar w:fldCharType="separate"/>
      </w:r>
      <w:r w:rsidRPr="00673E50">
        <w:rPr>
          <w:rFonts w:cs="Arial"/>
        </w:rPr>
        <w:t>(Leonard Richardson Revision 546, 2024)</w:t>
      </w:r>
      <w:r>
        <w:fldChar w:fldCharType="end"/>
      </w:r>
      <w:r w:rsidRPr="007A6DCA">
        <w:t>.</w:t>
      </w:r>
    </w:p>
    <w:p w14:paraId="6AA6A131" w14:textId="77777777" w:rsidR="00FA319B" w:rsidRPr="007A6DCA" w:rsidRDefault="00FA319B" w:rsidP="00FA319B">
      <w:pPr>
        <w:pStyle w:val="berschrift3"/>
      </w:pPr>
      <w:bookmarkStart w:id="46" w:name="_Toc167307263"/>
      <w:proofErr w:type="spellStart"/>
      <w:r>
        <w:t>Scrapy</w:t>
      </w:r>
      <w:bookmarkEnd w:id="46"/>
      <w:proofErr w:type="spellEnd"/>
    </w:p>
    <w:p w14:paraId="1582B370" w14:textId="77777777" w:rsidR="00FA319B" w:rsidRDefault="00FA319B" w:rsidP="00FA319B">
      <w:proofErr w:type="spellStart"/>
      <w:r>
        <w:t>Scrapy</w:t>
      </w:r>
      <w:proofErr w:type="spellEnd"/>
      <w:r>
        <w:t xml:space="preserve"> ist ein Anwendungsframework, was von Python entwickelt wurde, um strukturierten Daten effizient extrahieren zu können. </w:t>
      </w:r>
      <w:proofErr w:type="spellStart"/>
      <w:r>
        <w:t>Scrapy</w:t>
      </w:r>
      <w:proofErr w:type="spellEnd"/>
      <w:r>
        <w:t xml:space="preserve"> wird bei grossen und komplexen Projekten eingesetzt. Es ist bekannt für Effizienz und Geschwindigkeit bei grossen Datenmengen </w:t>
      </w:r>
      <w:r>
        <w:fldChar w:fldCharType="begin"/>
      </w:r>
      <w:r>
        <w:instrText xml:space="preserve"> ADDIN ZOTERO_ITEM CSL_CITATION {"citationID":"CImLfBNN","properties":{"formattedCitation":"({\\i{}Scrapy at a glance \\uc0\\u8212{} Scrapy 2.11.1 documentation}, o.\\uc0\\u160{}J.)","plainCitation":"(Scrapy at a glance — Scrapy 2.11.1 documentation, o. J.)","noteIndex":0},"citationItems":[{"id":156,"uris":["http://zotero.org/users/12966000/items/46C36TAP"],"itemData":{"id":156,"type":"webpage","title":"Scrapy at a glance — Scrapy 2.11.1 documentation","URL":"https://docs.scrapy.org/en/latest/intro/overview.html","accessed":{"date-parts":[["2024",5,13]]}}}],"schema":"https://github.com/citation-style-language/schema/raw/master/csl-citation.json"} </w:instrText>
      </w:r>
      <w:r>
        <w:fldChar w:fldCharType="separate"/>
      </w:r>
      <w:r w:rsidRPr="00BE11E1">
        <w:rPr>
          <w:rFonts w:cs="Arial"/>
        </w:rPr>
        <w:t>(</w:t>
      </w:r>
      <w:r w:rsidRPr="00BE11E1">
        <w:rPr>
          <w:rFonts w:cs="Arial"/>
          <w:i/>
          <w:iCs/>
        </w:rPr>
        <w:t>Scrapy at a glance — Scrapy 2.11.1 documentation</w:t>
      </w:r>
      <w:r w:rsidRPr="00BE11E1">
        <w:rPr>
          <w:rFonts w:cs="Arial"/>
        </w:rPr>
        <w:t>, o. J.)</w:t>
      </w:r>
      <w:r>
        <w:fldChar w:fldCharType="end"/>
      </w:r>
      <w:r>
        <w:t xml:space="preserve">. </w:t>
      </w:r>
    </w:p>
    <w:p w14:paraId="522A92F9" w14:textId="77777777" w:rsidR="00FA319B" w:rsidRPr="007A6DCA" w:rsidRDefault="00FA319B" w:rsidP="00FA319B">
      <w:pPr>
        <w:pStyle w:val="berschrift3"/>
      </w:pPr>
      <w:bookmarkStart w:id="47" w:name="_Toc167307264"/>
      <w:proofErr w:type="spellStart"/>
      <w:r>
        <w:t>Selenium</w:t>
      </w:r>
      <w:bookmarkEnd w:id="47"/>
      <w:proofErr w:type="spellEnd"/>
    </w:p>
    <w:p w14:paraId="465538A4" w14:textId="77777777" w:rsidR="00FA319B" w:rsidRDefault="00FA319B" w:rsidP="00FA319B">
      <w:proofErr w:type="spellStart"/>
      <w:r>
        <w:t>Selenium</w:t>
      </w:r>
      <w:proofErr w:type="spellEnd"/>
      <w:r>
        <w:t xml:space="preserve"> ist ein Tool für das Automatisieren von Webanwendungen. </w:t>
      </w:r>
      <w:proofErr w:type="spellStart"/>
      <w:r>
        <w:t>Selenium</w:t>
      </w:r>
      <w:proofErr w:type="spellEnd"/>
      <w:r>
        <w:t xml:space="preserve"> wird auch im Bereich Web </w:t>
      </w:r>
      <w:proofErr w:type="spellStart"/>
      <w:r>
        <w:t>Scraping</w:t>
      </w:r>
      <w:proofErr w:type="spellEnd"/>
      <w:r>
        <w:t xml:space="preserve">, bei umfangreichen Webseiten, die viel Nutzerinteraktionen aufweisen, eingesetzt. Deshalb kann es sehr gut bei Webseiten verwendet werden, welche viel JavaScript und dynamische Inhalte enthalten </w:t>
      </w:r>
      <w:r>
        <w:fldChar w:fldCharType="begin"/>
      </w:r>
      <w:r>
        <w:instrText xml:space="preserve"> ADDIN ZOTERO_ITEM CSL_CITATION {"citationID":"4F8VrHBA","properties":{"formattedCitation":"({\\i{}The Selenium Browser Automation Project}, o.\\uc0\\u160{}J.)","plainCitation":"(The Selenium Browser Automation Project, o. J.)","noteIndex":0},"citationItems":[{"id":155,"uris":["http://zotero.org/users/12966000/items/ST2C23WQ"],"itemData":{"id":155,"type":"webpage","abstract":"Selenium is an umbrella project for a range of tools and libraries that enable and support the automation of web browsers.\nIt provides extensions to emulate user interaction with browsers, a distribution server for scaling browser allocation, and the infrastructure for implementations of the W3C WebDriver specification that lets you write interchangeable code for all major web browsers.\nThis project is made possible by volunteer contributors who have put in thousands of hours of their own time, and made the source code freely available for anyone to use, enjoy, and improve.","container-title":"Selenium","language":"en","title":"The Selenium Browser Automation Project","URL":"https://www.selenium.dev/documentation/","accessed":{"date-parts":[["2024",5,13]]}}}],"schema":"https://github.com/citation-style-language/schema/raw/master/csl-citation.json"} </w:instrText>
      </w:r>
      <w:r>
        <w:fldChar w:fldCharType="separate"/>
      </w:r>
      <w:r w:rsidRPr="004533F3">
        <w:rPr>
          <w:rFonts w:cs="Arial"/>
        </w:rPr>
        <w:t>(</w:t>
      </w:r>
      <w:r w:rsidRPr="004533F3">
        <w:rPr>
          <w:rFonts w:cs="Arial"/>
          <w:i/>
          <w:iCs/>
        </w:rPr>
        <w:t>The Selenium Browser Automation Project</w:t>
      </w:r>
      <w:r w:rsidRPr="004533F3">
        <w:rPr>
          <w:rFonts w:cs="Arial"/>
        </w:rPr>
        <w:t>, o. J.)</w:t>
      </w:r>
      <w:r>
        <w:fldChar w:fldCharType="end"/>
      </w:r>
      <w:r>
        <w:t>.</w:t>
      </w:r>
    </w:p>
    <w:p w14:paraId="3F3F6436" w14:textId="77777777" w:rsidR="00972823" w:rsidRDefault="00972823" w:rsidP="00972823">
      <w:pPr>
        <w:rPr>
          <w:color w:val="000000"/>
        </w:rPr>
      </w:pPr>
    </w:p>
    <w:p w14:paraId="1F47691C" w14:textId="3727861B" w:rsidR="00972823" w:rsidRDefault="00972823" w:rsidP="00972823">
      <w:pPr>
        <w:rPr>
          <w:color w:val="000000"/>
        </w:rPr>
      </w:pPr>
      <w:r>
        <w:rPr>
          <w:color w:val="000000"/>
        </w:rPr>
        <w:t>Hinzufügen von Konjunktionen</w:t>
      </w:r>
    </w:p>
    <w:p w14:paraId="1AFFD99F" w14:textId="48770970" w:rsidR="00972823" w:rsidRDefault="00972823" w:rsidP="00972823">
      <w:pPr>
        <w:rPr>
          <w:rFonts w:ascii="Aptos" w:hAnsi="Aptos"/>
          <w:color w:val="000000"/>
          <w:sz w:val="24"/>
        </w:rPr>
      </w:pPr>
      <w:r>
        <w:rPr>
          <w:color w:val="000000"/>
        </w:rPr>
        <w:t xml:space="preserve">Diese Seite </w:t>
      </w:r>
      <w:r>
        <w:rPr>
          <w:color w:val="000000"/>
          <w:shd w:val="clear" w:color="auto" w:fill="FFFFFF"/>
        </w:rPr>
        <w:t>(</w:t>
      </w:r>
      <w:hyperlink r:id="rId50" w:history="1">
        <w:r>
          <w:rPr>
            <w:rStyle w:val="Hyperlink"/>
            <w:shd w:val="clear" w:color="auto" w:fill="FFFFFF"/>
          </w:rPr>
          <w:t>https://www.colanguage.com/de/konjunktionen-im-franz%C3%B6sischen</w:t>
        </w:r>
      </w:hyperlink>
      <w:r>
        <w:rPr>
          <w:color w:val="000000"/>
          <w:shd w:val="clear" w:color="auto" w:fill="FFFFFF"/>
        </w:rPr>
        <w:t>)</w:t>
      </w:r>
      <w:r>
        <w:rPr>
          <w:color w:val="000000"/>
        </w:rPr>
        <w:t> bietet zu jeder Konjunktion auch ein entsprechendes Beispiel an. Ich habe bereits erfolgreich die Daten von der Seite extrahiert.</w:t>
      </w:r>
    </w:p>
    <w:p w14:paraId="46B42231" w14:textId="5D1A86D1" w:rsidR="000C4C20" w:rsidRDefault="00612B48" w:rsidP="009B556A">
      <w:pPr>
        <w:pStyle w:val="berschrift2"/>
      </w:pPr>
      <w:r>
        <w:lastRenderedPageBreak/>
        <w:t>Datensammlung</w:t>
      </w:r>
      <w:bookmarkEnd w:id="40"/>
    </w:p>
    <w:p w14:paraId="323D564D" w14:textId="320484F2" w:rsidR="00CB6219" w:rsidRDefault="00595F37" w:rsidP="00CA2A99">
      <w:r>
        <w:rPr>
          <w:noProof/>
        </w:rPr>
        <w:drawing>
          <wp:anchor distT="0" distB="0" distL="114300" distR="114300" simplePos="0" relativeHeight="251658752" behindDoc="1" locked="0" layoutInCell="1" allowOverlap="1" wp14:anchorId="7FDDD11E" wp14:editId="21B82F8A">
            <wp:simplePos x="0" y="0"/>
            <wp:positionH relativeFrom="column">
              <wp:posOffset>-3175</wp:posOffset>
            </wp:positionH>
            <wp:positionV relativeFrom="paragraph">
              <wp:posOffset>462915</wp:posOffset>
            </wp:positionV>
            <wp:extent cx="5184140" cy="7109460"/>
            <wp:effectExtent l="0" t="0" r="0" b="0"/>
            <wp:wrapThrough wrapText="bothSides">
              <wp:wrapPolygon edited="0">
                <wp:start x="0" y="0"/>
                <wp:lineTo x="0" y="21531"/>
                <wp:lineTo x="21510" y="21531"/>
                <wp:lineTo x="21510" y="0"/>
                <wp:lineTo x="0" y="0"/>
              </wp:wrapPolygon>
            </wp:wrapThrough>
            <wp:docPr id="1283444359"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84140" cy="7109460"/>
                    </a:xfrm>
                    <a:prstGeom prst="rect">
                      <a:avLst/>
                    </a:prstGeom>
                    <a:noFill/>
                  </pic:spPr>
                </pic:pic>
              </a:graphicData>
            </a:graphic>
            <wp14:sizeRelH relativeFrom="page">
              <wp14:pctWidth>0</wp14:pctWidth>
            </wp14:sizeRelH>
            <wp14:sizeRelV relativeFrom="page">
              <wp14:pctHeight>0</wp14:pctHeight>
            </wp14:sizeRelV>
          </wp:anchor>
        </w:drawing>
      </w:r>
      <w:r w:rsidR="00E05A96">
        <w:t xml:space="preserve">Im folgenden Abschnitt werden die entwickelten </w:t>
      </w:r>
      <w:r w:rsidR="004D11C6">
        <w:t>Skript</w:t>
      </w:r>
      <w:r w:rsidR="00793093">
        <w:t>e</w:t>
      </w:r>
      <w:r w:rsidR="004D11C6">
        <w:t xml:space="preserve"> mit ihrer Codebasis </w:t>
      </w:r>
      <w:r w:rsidR="00845C32">
        <w:t>näher beschrieben.</w:t>
      </w:r>
    </w:p>
    <w:p w14:paraId="103746EE" w14:textId="4C173E02" w:rsidR="00CD178B" w:rsidRPr="00CD178B" w:rsidRDefault="00CB6219" w:rsidP="00952B77">
      <w:pPr>
        <w:pStyle w:val="Beschriftung"/>
      </w:pPr>
      <w:bookmarkStart w:id="48" w:name="_Toc167307352"/>
      <w:r>
        <w:t xml:space="preserve">Abbildung </w:t>
      </w:r>
      <w:r w:rsidR="00452CF7">
        <w:fldChar w:fldCharType="begin"/>
      </w:r>
      <w:r w:rsidR="00452CF7">
        <w:instrText xml:space="preserve"> SEQ Abbildung \* ARABIC </w:instrText>
      </w:r>
      <w:r w:rsidR="00452CF7">
        <w:fldChar w:fldCharType="separate"/>
      </w:r>
      <w:r w:rsidR="00452CF7">
        <w:rPr>
          <w:noProof/>
        </w:rPr>
        <w:t>6</w:t>
      </w:r>
      <w:r w:rsidR="00452CF7">
        <w:rPr>
          <w:noProof/>
        </w:rPr>
        <w:fldChar w:fldCharType="end"/>
      </w:r>
      <w:r>
        <w:t xml:space="preserve"> Skript </w:t>
      </w:r>
      <w:r w:rsidR="00CD178B">
        <w:t>–</w:t>
      </w:r>
      <w:r>
        <w:t xml:space="preserve"> Konjunktion</w:t>
      </w:r>
      <w:bookmarkEnd w:id="48"/>
    </w:p>
    <w:p w14:paraId="324A1EF0" w14:textId="7BFDE54E" w:rsidR="00723DD1" w:rsidRDefault="00595F37" w:rsidP="00723DD1">
      <w:pPr>
        <w:keepNext/>
      </w:pPr>
      <w:r>
        <w:rPr>
          <w:noProof/>
        </w:rPr>
        <w:lastRenderedPageBreak/>
        <w:drawing>
          <wp:inline distT="0" distB="0" distL="0" distR="0" wp14:anchorId="1B699CF2" wp14:editId="1C3A19D6">
            <wp:extent cx="2225675" cy="845185"/>
            <wp:effectExtent l="0" t="0" r="0" b="0"/>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25675" cy="845185"/>
                    </a:xfrm>
                    <a:prstGeom prst="rect">
                      <a:avLst/>
                    </a:prstGeom>
                    <a:noFill/>
                    <a:ln>
                      <a:noFill/>
                    </a:ln>
                  </pic:spPr>
                </pic:pic>
              </a:graphicData>
            </a:graphic>
          </wp:inline>
        </w:drawing>
      </w:r>
    </w:p>
    <w:p w14:paraId="1804BE0D" w14:textId="1DF5709B" w:rsidR="00162FA3" w:rsidRDefault="00723DD1" w:rsidP="00723DD1">
      <w:pPr>
        <w:pStyle w:val="Beschriftung"/>
      </w:pPr>
      <w:bookmarkStart w:id="49" w:name="_Toc167307353"/>
      <w:r>
        <w:t xml:space="preserve">Abbildung </w:t>
      </w:r>
      <w:r w:rsidR="00452CF7">
        <w:fldChar w:fldCharType="begin"/>
      </w:r>
      <w:r w:rsidR="00452CF7">
        <w:instrText xml:space="preserve"> SEQ Abbildung \* ARABIC </w:instrText>
      </w:r>
      <w:r w:rsidR="00452CF7">
        <w:fldChar w:fldCharType="separate"/>
      </w:r>
      <w:r w:rsidR="00452CF7">
        <w:rPr>
          <w:noProof/>
        </w:rPr>
        <w:t>7</w:t>
      </w:r>
      <w:r w:rsidR="00452CF7">
        <w:rPr>
          <w:noProof/>
        </w:rPr>
        <w:fldChar w:fldCharType="end"/>
      </w:r>
      <w:r>
        <w:t xml:space="preserve"> Import-Befehle</w:t>
      </w:r>
      <w:bookmarkEnd w:id="49"/>
    </w:p>
    <w:p w14:paraId="1544BA26" w14:textId="48F86BC2" w:rsidR="005B15D0" w:rsidRDefault="00BF3193" w:rsidP="005B15D0">
      <w:r>
        <w:t xml:space="preserve">Mit dem Befehl </w:t>
      </w:r>
      <w:proofErr w:type="spellStart"/>
      <w:r>
        <w:rPr>
          <w:b/>
        </w:rPr>
        <w:t>import</w:t>
      </w:r>
      <w:proofErr w:type="spellEnd"/>
      <w:r>
        <w:t xml:space="preserve"> </w:t>
      </w:r>
      <w:r w:rsidR="006108AA">
        <w:t>können</w:t>
      </w:r>
      <w:r>
        <w:t xml:space="preserve"> Bibliotheken, spezielle Funktionen oder </w:t>
      </w:r>
      <w:r w:rsidR="004E7B85">
        <w:t>anderweitige Pakete</w:t>
      </w:r>
      <w:r>
        <w:t xml:space="preserve"> in </w:t>
      </w:r>
      <w:r w:rsidR="00043E28">
        <w:t>das Skript importiert</w:t>
      </w:r>
      <w:r w:rsidR="006108AA">
        <w:t xml:space="preserve"> werden</w:t>
      </w:r>
      <w:r w:rsidR="00043E28">
        <w:t xml:space="preserve">. Der Importbefehl </w:t>
      </w:r>
      <w:r w:rsidR="00E2438F">
        <w:t xml:space="preserve">in diesem Skript </w:t>
      </w:r>
      <w:r w:rsidR="008C4392">
        <w:t>verfolgt</w:t>
      </w:r>
      <w:r w:rsidR="00DF2F4A">
        <w:t>e</w:t>
      </w:r>
      <w:r w:rsidR="008C4392">
        <w:t xml:space="preserve"> ein ähnliches Prinzip wie </w:t>
      </w:r>
      <w:r w:rsidR="00324088">
        <w:t xml:space="preserve">das eines </w:t>
      </w:r>
      <w:proofErr w:type="gramStart"/>
      <w:r w:rsidR="008C4392">
        <w:t>ein Framework</w:t>
      </w:r>
      <w:r w:rsidR="00324088">
        <w:t>s</w:t>
      </w:r>
      <w:proofErr w:type="gramEnd"/>
      <w:r w:rsidR="0066633D">
        <w:t xml:space="preserve">. </w:t>
      </w:r>
      <w:r w:rsidR="0066633D" w:rsidRPr="00D87037">
        <w:t xml:space="preserve">Anstatt </w:t>
      </w:r>
      <w:r w:rsidR="008434DA" w:rsidRPr="00D87037">
        <w:t>spezielle</w:t>
      </w:r>
      <w:r w:rsidR="0066633D" w:rsidRPr="00D87037">
        <w:t xml:space="preserve"> Funktionen </w:t>
      </w:r>
      <w:r w:rsidR="00E653B3" w:rsidRPr="00D87037">
        <w:t xml:space="preserve">von Grund </w:t>
      </w:r>
      <w:r w:rsidR="00EB148D" w:rsidRPr="00D87037">
        <w:t>auf</w:t>
      </w:r>
      <w:r w:rsidR="00E653B3" w:rsidRPr="00D87037">
        <w:t xml:space="preserve"> </w:t>
      </w:r>
      <w:r w:rsidR="00242922" w:rsidRPr="00D87037">
        <w:t>selbst</w:t>
      </w:r>
      <w:r w:rsidR="008E45D7" w:rsidRPr="00D87037">
        <w:t xml:space="preserve"> </w:t>
      </w:r>
      <w:r w:rsidR="00775C5D" w:rsidRPr="00D87037">
        <w:t>zu programmieren, konnten dies</w:t>
      </w:r>
      <w:r w:rsidR="002D751D" w:rsidRPr="00D87037">
        <w:t xml:space="preserve">e dank dem Importbefehl </w:t>
      </w:r>
      <w:r w:rsidR="0050755A" w:rsidRPr="00D87037">
        <w:t>implementier</w:t>
      </w:r>
      <w:r w:rsidR="00737DCE" w:rsidRPr="00D87037">
        <w:t>t</w:t>
      </w:r>
      <w:r w:rsidR="0050755A" w:rsidRPr="00D87037">
        <w:t xml:space="preserve"> </w:t>
      </w:r>
      <w:r w:rsidR="00737DCE" w:rsidRPr="00D87037">
        <w:t xml:space="preserve">und somit </w:t>
      </w:r>
      <w:r w:rsidR="002D751D" w:rsidRPr="00D87037">
        <w:t xml:space="preserve">Zeit </w:t>
      </w:r>
      <w:r w:rsidR="00737DCE" w:rsidRPr="00D87037">
        <w:t>gespart</w:t>
      </w:r>
      <w:r w:rsidR="0050755A" w:rsidRPr="00D87037">
        <w:t xml:space="preserve"> werden</w:t>
      </w:r>
      <w:r w:rsidR="002D751D" w:rsidRPr="00D87037">
        <w:t>.</w:t>
      </w:r>
      <w:r w:rsidR="008C4392">
        <w:t xml:space="preserve"> </w:t>
      </w:r>
    </w:p>
    <w:p w14:paraId="393B960A" w14:textId="77777777" w:rsidR="001E31A8" w:rsidRPr="001E31A8" w:rsidRDefault="001E31A8" w:rsidP="005B15D0"/>
    <w:p w14:paraId="1B90E4AF" w14:textId="1335E2A6" w:rsidR="00F85372" w:rsidRPr="00F85372" w:rsidRDefault="00F64658" w:rsidP="005B15D0">
      <w:pPr>
        <w:numPr>
          <w:ilvl w:val="0"/>
          <w:numId w:val="15"/>
        </w:numPr>
      </w:pPr>
      <w:proofErr w:type="spellStart"/>
      <w:r w:rsidRPr="00F64658">
        <w:rPr>
          <w:b/>
          <w:bCs/>
        </w:rPr>
        <w:t>import</w:t>
      </w:r>
      <w:proofErr w:type="spellEnd"/>
      <w:r w:rsidRPr="00F64658">
        <w:rPr>
          <w:b/>
          <w:bCs/>
        </w:rPr>
        <w:t xml:space="preserve"> </w:t>
      </w:r>
      <w:proofErr w:type="spellStart"/>
      <w:r w:rsidRPr="00F64658">
        <w:rPr>
          <w:b/>
          <w:bCs/>
        </w:rPr>
        <w:t>requests</w:t>
      </w:r>
      <w:proofErr w:type="spellEnd"/>
    </w:p>
    <w:p w14:paraId="48E97390" w14:textId="79754978" w:rsidR="00F64658" w:rsidRPr="00F64658" w:rsidRDefault="00B672A8" w:rsidP="005B15D0">
      <w:pPr>
        <w:ind w:left="720"/>
      </w:pPr>
      <w:r>
        <w:t xml:space="preserve">Mit diesem Befehl </w:t>
      </w:r>
      <w:r w:rsidR="00453E40">
        <w:t>wurde</w:t>
      </w:r>
      <w:r>
        <w:t xml:space="preserve"> </w:t>
      </w:r>
      <w:r w:rsidR="00F64658" w:rsidRPr="00F64658">
        <w:t>das Modul für HTTP-Anfragen</w:t>
      </w:r>
      <w:r>
        <w:t xml:space="preserve"> importiert</w:t>
      </w:r>
      <w:r w:rsidR="00D7311C">
        <w:t xml:space="preserve"> </w:t>
      </w:r>
      <w:r w:rsidR="00471BC1">
        <w:fldChar w:fldCharType="begin"/>
      </w:r>
      <w:r w:rsidR="00471BC1">
        <w:instrText xml:space="preserve"> ADDIN ZOTERO_ITEM CSL_CITATION {"citationID":"4kl4Q2BW","properties":{"formattedCitation":"({\\i{}Python Requests Module}, o.\\uc0\\u160{}J.)","plainCitation":"(Python Requests Module, o. J.)","noteIndex":0},"citationItems":[{"id":208,"uris":["http://zotero.org/users/12966000/items/9LM4LNWJ"],"itemData":{"id":208,"type":"webpage","abstract":"W3Schools offers free online tutorials, references and exercises in all the major languages of the web. Covering popular subjects like HTML, CSS, JavaScript, Python, SQL, Java, and many, many more.","language":"en-US","title":"Python Requests Module","URL":"https://www.w3schools.com/python/module_requests.asp","accessed":{"date-parts":[["2024",5,22]]}}}],"schema":"https://github.com/citation-style-language/schema/raw/master/csl-citation.json"} </w:instrText>
      </w:r>
      <w:r w:rsidR="00471BC1">
        <w:fldChar w:fldCharType="separate"/>
      </w:r>
      <w:r w:rsidR="00471BC1" w:rsidRPr="00471BC1">
        <w:rPr>
          <w:rFonts w:cs="Arial"/>
        </w:rPr>
        <w:t>(</w:t>
      </w:r>
      <w:r w:rsidR="00471BC1" w:rsidRPr="00471BC1">
        <w:rPr>
          <w:rFonts w:cs="Arial"/>
          <w:i/>
          <w:iCs/>
        </w:rPr>
        <w:t>Python Requests Module</w:t>
      </w:r>
      <w:r w:rsidR="00471BC1" w:rsidRPr="00471BC1">
        <w:rPr>
          <w:rFonts w:cs="Arial"/>
        </w:rPr>
        <w:t>, o. J.)</w:t>
      </w:r>
      <w:r w:rsidR="00471BC1">
        <w:fldChar w:fldCharType="end"/>
      </w:r>
      <w:r>
        <w:t>.</w:t>
      </w:r>
      <w:r w:rsidR="00665C7A">
        <w:t xml:space="preserve"> </w:t>
      </w:r>
    </w:p>
    <w:p w14:paraId="60A7E6DD" w14:textId="77777777" w:rsidR="005B15D0" w:rsidRPr="009263F2" w:rsidRDefault="005B15D0" w:rsidP="005B15D0">
      <w:pPr>
        <w:rPr>
          <w:b/>
          <w:bCs/>
        </w:rPr>
      </w:pPr>
    </w:p>
    <w:p w14:paraId="6359ED1E" w14:textId="08A5EDFE" w:rsidR="00D41C0D" w:rsidRDefault="00F64658" w:rsidP="005B15D0">
      <w:pPr>
        <w:numPr>
          <w:ilvl w:val="0"/>
          <w:numId w:val="15"/>
        </w:numPr>
        <w:rPr>
          <w:lang w:val="en-US"/>
        </w:rPr>
      </w:pPr>
      <w:r w:rsidRPr="00F64658">
        <w:rPr>
          <w:b/>
          <w:bCs/>
          <w:lang w:val="en-US"/>
        </w:rPr>
        <w:t xml:space="preserve">from bs4 import </w:t>
      </w:r>
      <w:proofErr w:type="spellStart"/>
      <w:r w:rsidRPr="00F64658">
        <w:rPr>
          <w:b/>
          <w:bCs/>
          <w:lang w:val="en-US"/>
        </w:rPr>
        <w:t>BeautifulSoup</w:t>
      </w:r>
      <w:proofErr w:type="spellEnd"/>
    </w:p>
    <w:p w14:paraId="3F033321" w14:textId="4A097850" w:rsidR="00F64658" w:rsidRPr="00F64658" w:rsidRDefault="00940CA5" w:rsidP="005B15D0">
      <w:pPr>
        <w:ind w:left="720"/>
      </w:pPr>
      <w:r w:rsidRPr="00940CA5">
        <w:t xml:space="preserve">Mit diesem Befehl </w:t>
      </w:r>
      <w:r w:rsidR="00453E40">
        <w:t>wurde</w:t>
      </w:r>
      <w:r w:rsidRPr="00940CA5">
        <w:t xml:space="preserve"> </w:t>
      </w:r>
      <w:r w:rsidR="0011201D">
        <w:t xml:space="preserve">die Bibliothek </w:t>
      </w:r>
      <w:proofErr w:type="spellStart"/>
      <w:r w:rsidR="00F64658" w:rsidRPr="00F64658">
        <w:t>BeautifulSoup</w:t>
      </w:r>
      <w:proofErr w:type="spellEnd"/>
      <w:r w:rsidRPr="00940CA5">
        <w:t xml:space="preserve"> importiert.</w:t>
      </w:r>
      <w:r>
        <w:t xml:space="preserve"> Sie </w:t>
      </w:r>
      <w:r w:rsidR="00F31EC6">
        <w:t>war</w:t>
      </w:r>
      <w:r>
        <w:t xml:space="preserve"> für</w:t>
      </w:r>
      <w:r w:rsidR="00F31EC6">
        <w:t xml:space="preserve"> das</w:t>
      </w:r>
      <w:r>
        <w:t xml:space="preserve"> </w:t>
      </w:r>
      <w:r w:rsidR="00F64658" w:rsidRPr="00F64658">
        <w:t>HTML-</w:t>
      </w:r>
      <w:proofErr w:type="spellStart"/>
      <w:r w:rsidR="00F64658" w:rsidRPr="00F64658">
        <w:t>Parsing</w:t>
      </w:r>
      <w:proofErr w:type="spellEnd"/>
      <w:r>
        <w:t xml:space="preserve"> zuständig</w:t>
      </w:r>
      <w:r w:rsidR="00090CE3">
        <w:t>, a</w:t>
      </w:r>
      <w:r w:rsidR="00C47056">
        <w:t>lso für das Aufteilen der HTML-Struktur in kleine Teile</w:t>
      </w:r>
      <w:r w:rsidR="00795589">
        <w:t xml:space="preserve"> </w:t>
      </w:r>
      <w:r w:rsidR="00795589">
        <w:fldChar w:fldCharType="begin"/>
      </w:r>
      <w:r w:rsidR="00795589">
        <w:instrText xml:space="preserve"> ADDIN ZOTERO_ITEM CSL_CITATION {"citationID":"NsxrVO4m","properties":{"formattedCitation":"(Mitchell, 2024)","plainCitation":"(Mitchell, 2024)","noteIndex":0},"citationItems":[{"id":167,"uris":["http://zotero.org/users/12966000/items/X8IRKPR4"],"itemData":{"id":167,"type":"book","abstract":"Data Extraction from the Modern Web","edition":"3rd Edition","ISBN":"978-1-09-814534-7","language":"en","number-of-pages":"300","publisher":"O'Reilly Media, Inc.","source":"learning.oreilly.com","title":"Web Scraping with Python","URL":"https://learning.oreilly.com/library/view/web-scraping-with/9781098145347/preface01.html","author":[{"family":"Mitchell","given":"Ryan"}],"accessed":{"date-parts":[["2024",5,9]]},"issued":{"date-parts":[["2024",2,28]]}}}],"schema":"https://github.com/citation-style-language/schema/raw/master/csl-citation.json"} </w:instrText>
      </w:r>
      <w:r w:rsidR="00795589">
        <w:fldChar w:fldCharType="separate"/>
      </w:r>
      <w:r w:rsidR="00795589" w:rsidRPr="00795589">
        <w:rPr>
          <w:rFonts w:cs="Arial"/>
        </w:rPr>
        <w:t>(Mitchell, 2024</w:t>
      </w:r>
      <w:r w:rsidR="00795589">
        <w:rPr>
          <w:rFonts w:cs="Arial"/>
        </w:rPr>
        <w:t>, Chapter 1</w:t>
      </w:r>
      <w:r w:rsidR="00795589" w:rsidRPr="00795589">
        <w:rPr>
          <w:rFonts w:cs="Arial"/>
        </w:rPr>
        <w:t>)</w:t>
      </w:r>
      <w:r w:rsidR="00795589">
        <w:fldChar w:fldCharType="end"/>
      </w:r>
      <w:r w:rsidR="00C47056">
        <w:t>.</w:t>
      </w:r>
    </w:p>
    <w:p w14:paraId="6479A913" w14:textId="77777777" w:rsidR="005B15D0" w:rsidRDefault="005B15D0" w:rsidP="005B15D0">
      <w:pPr>
        <w:rPr>
          <w:b/>
          <w:bCs/>
        </w:rPr>
      </w:pPr>
    </w:p>
    <w:p w14:paraId="3E97B174" w14:textId="07C9D193" w:rsidR="00D41C0D" w:rsidRDefault="00F64658" w:rsidP="005B15D0">
      <w:pPr>
        <w:numPr>
          <w:ilvl w:val="0"/>
          <w:numId w:val="15"/>
        </w:numPr>
      </w:pPr>
      <w:proofErr w:type="spellStart"/>
      <w:r w:rsidRPr="00F64658">
        <w:rPr>
          <w:b/>
          <w:bCs/>
        </w:rPr>
        <w:t>import</w:t>
      </w:r>
      <w:proofErr w:type="spellEnd"/>
      <w:r w:rsidRPr="00F64658">
        <w:rPr>
          <w:b/>
          <w:bCs/>
        </w:rPr>
        <w:t xml:space="preserve"> </w:t>
      </w:r>
      <w:proofErr w:type="spellStart"/>
      <w:r w:rsidRPr="00F64658">
        <w:rPr>
          <w:b/>
          <w:bCs/>
        </w:rPr>
        <w:t>json</w:t>
      </w:r>
      <w:proofErr w:type="spellEnd"/>
    </w:p>
    <w:p w14:paraId="78CD4E54" w14:textId="0EA515E9" w:rsidR="00F64658" w:rsidRPr="00F64658" w:rsidRDefault="00F01428" w:rsidP="005B15D0">
      <w:pPr>
        <w:ind w:left="720"/>
      </w:pPr>
      <w:r>
        <w:t xml:space="preserve">Mit </w:t>
      </w:r>
      <w:proofErr w:type="spellStart"/>
      <w:r w:rsidR="0073357E" w:rsidRPr="00BC434E">
        <w:t>import</w:t>
      </w:r>
      <w:proofErr w:type="spellEnd"/>
      <w:r w:rsidR="0073357E" w:rsidRPr="0073357E">
        <w:rPr>
          <w:i/>
          <w:iCs/>
        </w:rPr>
        <w:t xml:space="preserve"> </w:t>
      </w:r>
      <w:proofErr w:type="spellStart"/>
      <w:r w:rsidR="0073357E" w:rsidRPr="0073357E">
        <w:rPr>
          <w:i/>
          <w:iCs/>
        </w:rPr>
        <w:t>json</w:t>
      </w:r>
      <w:proofErr w:type="spellEnd"/>
      <w:r w:rsidR="0073357E">
        <w:t xml:space="preserve"> wurde</w:t>
      </w:r>
      <w:r>
        <w:t xml:space="preserve"> das Datenformat JSON importiert. Dieses Format </w:t>
      </w:r>
      <w:r w:rsidR="0073357E">
        <w:t>wurde</w:t>
      </w:r>
      <w:r>
        <w:t xml:space="preserve"> für das </w:t>
      </w:r>
      <w:r w:rsidR="00106B77">
        <w:t>Speichern</w:t>
      </w:r>
      <w:r>
        <w:t xml:space="preserve"> der Daten in einem gültigen Datenformat (JSON)</w:t>
      </w:r>
      <w:r w:rsidR="0073357E">
        <w:t xml:space="preserve"> benötigt</w:t>
      </w:r>
      <w:r w:rsidR="00F54105">
        <w:t xml:space="preserve"> </w:t>
      </w:r>
      <w:r w:rsidR="00F54105">
        <w:fldChar w:fldCharType="begin"/>
      </w:r>
      <w:r w:rsidR="00F54105">
        <w:instrText xml:space="preserve"> ADDIN ZOTERO_ITEM CSL_CITATION {"citationID":"62f7g1HG","properties":{"formattedCitation":"({\\i{}Python JSON}, o.\\uc0\\u160{}J.)","plainCitation":"(Python JSON, o. J.)","noteIndex":0},"citationItems":[{"id":210,"uris":["http://zotero.org/users/12966000/items/5L7AAIIS"],"itemData":{"id":210,"type":"webpage","abstract":"W3Schools offers free online tutorials, references and exercises in all the major languages of the web. Covering popular subjects like HTML, CSS, JavaScript, Python, SQL, Java, and many, many more.","language":"en-US","title":"Python JSON","URL":"https://www.w3schools.com/python/python_json.asp","accessed":{"date-parts":[["2024",5,22]]}}}],"schema":"https://github.com/citation-style-language/schema/raw/master/csl-citation.json"} </w:instrText>
      </w:r>
      <w:r w:rsidR="00F54105">
        <w:fldChar w:fldCharType="separate"/>
      </w:r>
      <w:r w:rsidR="00F54105" w:rsidRPr="00F54105">
        <w:rPr>
          <w:rFonts w:cs="Arial"/>
        </w:rPr>
        <w:t>(</w:t>
      </w:r>
      <w:r w:rsidR="00F54105" w:rsidRPr="00F54105">
        <w:rPr>
          <w:rFonts w:cs="Arial"/>
          <w:i/>
          <w:iCs/>
        </w:rPr>
        <w:t>Python JSON</w:t>
      </w:r>
      <w:r w:rsidR="00F54105" w:rsidRPr="00F54105">
        <w:rPr>
          <w:rFonts w:cs="Arial"/>
        </w:rPr>
        <w:t>, o. J.)</w:t>
      </w:r>
      <w:r w:rsidR="00F54105">
        <w:fldChar w:fldCharType="end"/>
      </w:r>
      <w:r>
        <w:t>.</w:t>
      </w:r>
    </w:p>
    <w:p w14:paraId="7BA9E354" w14:textId="77777777" w:rsidR="005B15D0" w:rsidRDefault="005B15D0" w:rsidP="005B15D0">
      <w:pPr>
        <w:rPr>
          <w:b/>
          <w:bCs/>
        </w:rPr>
      </w:pPr>
    </w:p>
    <w:p w14:paraId="767C889C" w14:textId="4FBC08C9" w:rsidR="00D41C0D" w:rsidRDefault="00F64658" w:rsidP="005B15D0">
      <w:pPr>
        <w:numPr>
          <w:ilvl w:val="0"/>
          <w:numId w:val="15"/>
        </w:numPr>
      </w:pPr>
      <w:proofErr w:type="spellStart"/>
      <w:r w:rsidRPr="00F64658">
        <w:rPr>
          <w:b/>
          <w:bCs/>
        </w:rPr>
        <w:t>from</w:t>
      </w:r>
      <w:proofErr w:type="spellEnd"/>
      <w:r w:rsidRPr="00F64658">
        <w:rPr>
          <w:b/>
          <w:bCs/>
        </w:rPr>
        <w:t xml:space="preserve"> </w:t>
      </w:r>
      <w:proofErr w:type="spellStart"/>
      <w:r w:rsidRPr="00F64658">
        <w:rPr>
          <w:b/>
          <w:bCs/>
        </w:rPr>
        <w:t>datetime</w:t>
      </w:r>
      <w:proofErr w:type="spellEnd"/>
      <w:r w:rsidRPr="00F64658">
        <w:rPr>
          <w:b/>
          <w:bCs/>
        </w:rPr>
        <w:t xml:space="preserve"> </w:t>
      </w:r>
      <w:proofErr w:type="spellStart"/>
      <w:r w:rsidRPr="00F64658">
        <w:rPr>
          <w:b/>
          <w:bCs/>
        </w:rPr>
        <w:t>import</w:t>
      </w:r>
      <w:proofErr w:type="spellEnd"/>
      <w:r w:rsidRPr="00F64658">
        <w:rPr>
          <w:b/>
          <w:bCs/>
        </w:rPr>
        <w:t xml:space="preserve"> </w:t>
      </w:r>
      <w:proofErr w:type="spellStart"/>
      <w:r w:rsidRPr="00F64658">
        <w:rPr>
          <w:b/>
          <w:bCs/>
        </w:rPr>
        <w:t>datetime</w:t>
      </w:r>
      <w:proofErr w:type="spellEnd"/>
    </w:p>
    <w:p w14:paraId="52E2FF2E" w14:textId="0701E6B8" w:rsidR="00D41C0D" w:rsidRDefault="00FB7CF1" w:rsidP="00847AF8">
      <w:pPr>
        <w:ind w:left="720"/>
      </w:pPr>
      <w:r>
        <w:t xml:space="preserve">Mit dieser </w:t>
      </w:r>
      <w:r w:rsidRPr="00F64658">
        <w:t>Funktion</w:t>
      </w:r>
      <w:r w:rsidR="008A134F">
        <w:t xml:space="preserve"> </w:t>
      </w:r>
      <w:r w:rsidR="00DB4DD4">
        <w:t>wurde</w:t>
      </w:r>
      <w:r w:rsidR="008A134F">
        <w:t xml:space="preserve"> die aktuelle Zeit und </w:t>
      </w:r>
      <w:r w:rsidR="0007327D">
        <w:t xml:space="preserve">das aktuelle </w:t>
      </w:r>
      <w:r w:rsidR="008A134F">
        <w:t>Datum importiert</w:t>
      </w:r>
      <w:r w:rsidR="00F64658" w:rsidRPr="00F64658">
        <w:t>.</w:t>
      </w:r>
      <w:r w:rsidR="007D2D4B">
        <w:t xml:space="preserve"> </w:t>
      </w:r>
      <w:r w:rsidR="00DB4DD4">
        <w:t xml:space="preserve">Dieser Import wurde </w:t>
      </w:r>
      <w:r w:rsidR="00CB5533">
        <w:t xml:space="preserve">eingesetzt, </w:t>
      </w:r>
      <w:r w:rsidR="00DB4DD4">
        <w:t>um die Zeit der Quellenangabe zu bestimmen</w:t>
      </w:r>
      <w:r w:rsidR="00340BB3">
        <w:t xml:space="preserve"> </w:t>
      </w:r>
      <w:r w:rsidR="00340BB3">
        <w:fldChar w:fldCharType="begin"/>
      </w:r>
      <w:r w:rsidR="00340BB3">
        <w:instrText xml:space="preserve"> ADDIN ZOTERO_ITEM CSL_CITATION {"citationID":"5PxSFtB3","properties":{"formattedCitation":"({\\i{}Python Dates}, o.\\uc0\\u160{}J.)","plainCitation":"(Python Dates, o. J.)","noteIndex":0},"citationItems":[{"id":212,"uris":["http://zotero.org/users/12966000/items/FSTVTRQ8"],"itemData":{"id":212,"type":"webpage","abstract":"W3Schools offers free online tutorials, references and exercises in all the major languages of the web. Covering popular subjects like HTML, CSS, JavaScript, Python, SQL, Java, and many, many more.","language":"en-US","title":"Python Dates","URL":"https://www.w3schools.com/python/python_datetime.asp","accessed":{"date-parts":[["2024",5,22]]}}}],"schema":"https://github.com/citation-style-language/schema/raw/master/csl-citation.json"} </w:instrText>
      </w:r>
      <w:r w:rsidR="00340BB3">
        <w:fldChar w:fldCharType="separate"/>
      </w:r>
      <w:r w:rsidR="00340BB3" w:rsidRPr="00340BB3">
        <w:rPr>
          <w:rFonts w:cs="Arial"/>
        </w:rPr>
        <w:t>(</w:t>
      </w:r>
      <w:r w:rsidR="00340BB3" w:rsidRPr="00340BB3">
        <w:rPr>
          <w:rFonts w:cs="Arial"/>
          <w:i/>
          <w:iCs/>
        </w:rPr>
        <w:t>Python Dates</w:t>
      </w:r>
      <w:r w:rsidR="00340BB3" w:rsidRPr="00340BB3">
        <w:rPr>
          <w:rFonts w:cs="Arial"/>
        </w:rPr>
        <w:t>, o. J.)</w:t>
      </w:r>
      <w:r w:rsidR="00340BB3">
        <w:fldChar w:fldCharType="end"/>
      </w:r>
      <w:r w:rsidR="00CB28C0">
        <w:t>.</w:t>
      </w:r>
    </w:p>
    <w:p w14:paraId="7E70F605" w14:textId="77777777" w:rsidR="002941B5" w:rsidRPr="00847AF8" w:rsidRDefault="002941B5" w:rsidP="00847AF8">
      <w:pPr>
        <w:ind w:left="720"/>
      </w:pPr>
    </w:p>
    <w:p w14:paraId="3C1DFF77" w14:textId="12D04BD1" w:rsidR="008E5944" w:rsidRDefault="00595F37" w:rsidP="008E5944">
      <w:pPr>
        <w:keepNext/>
      </w:pPr>
      <w:r>
        <w:rPr>
          <w:noProof/>
        </w:rPr>
        <w:lastRenderedPageBreak/>
        <w:drawing>
          <wp:inline distT="0" distB="0" distL="0" distR="0" wp14:anchorId="5A5EDB3A" wp14:editId="6DEC06DD">
            <wp:extent cx="5365750" cy="1811655"/>
            <wp:effectExtent l="0" t="0" r="0" b="0"/>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65750" cy="1811655"/>
                    </a:xfrm>
                    <a:prstGeom prst="rect">
                      <a:avLst/>
                    </a:prstGeom>
                    <a:noFill/>
                    <a:ln>
                      <a:noFill/>
                    </a:ln>
                  </pic:spPr>
                </pic:pic>
              </a:graphicData>
            </a:graphic>
          </wp:inline>
        </w:drawing>
      </w:r>
    </w:p>
    <w:p w14:paraId="1C70095A" w14:textId="765A60B1" w:rsidR="00D37EED" w:rsidRDefault="008E5944" w:rsidP="008E5944">
      <w:pPr>
        <w:pStyle w:val="Beschriftung"/>
      </w:pPr>
      <w:bookmarkStart w:id="50" w:name="_Ref167185896"/>
      <w:bookmarkStart w:id="51" w:name="_Toc167307354"/>
      <w:r>
        <w:t xml:space="preserve">Abbildung </w:t>
      </w:r>
      <w:r w:rsidR="00452CF7">
        <w:fldChar w:fldCharType="begin"/>
      </w:r>
      <w:r w:rsidR="00452CF7">
        <w:instrText xml:space="preserve"> SEQ Abbildung \* ARABIC </w:instrText>
      </w:r>
      <w:r w:rsidR="00452CF7">
        <w:fldChar w:fldCharType="separate"/>
      </w:r>
      <w:r w:rsidR="00452CF7">
        <w:rPr>
          <w:noProof/>
        </w:rPr>
        <w:t>8</w:t>
      </w:r>
      <w:r w:rsidR="00452CF7">
        <w:rPr>
          <w:noProof/>
        </w:rPr>
        <w:fldChar w:fldCharType="end"/>
      </w:r>
      <w:bookmarkEnd w:id="50"/>
      <w:r>
        <w:t xml:space="preserve"> Verknüpfung Webseite</w:t>
      </w:r>
      <w:bookmarkEnd w:id="51"/>
    </w:p>
    <w:p w14:paraId="4BD2D8A3" w14:textId="7B66EF6E" w:rsidR="00D37EED" w:rsidRDefault="009910D3" w:rsidP="00D37EED">
      <w:r>
        <w:t xml:space="preserve">In diesem Codeabschnitt </w:t>
      </w:r>
      <w:r w:rsidR="00E64EF1">
        <w:t>wurde</w:t>
      </w:r>
      <w:r>
        <w:t xml:space="preserve"> die Webseite sowie die Quellenangabe definiert. Danach </w:t>
      </w:r>
      <w:r w:rsidR="00517B76">
        <w:t>wurde</w:t>
      </w:r>
      <w:r>
        <w:t xml:space="preserve"> </w:t>
      </w:r>
      <w:r w:rsidR="0061162F">
        <w:t xml:space="preserve">ein GET-Request und eine leere Liste </w:t>
      </w:r>
      <w:r w:rsidR="00B42B81">
        <w:t>erstellt</w:t>
      </w:r>
      <w:r w:rsidR="0061162F">
        <w:t>.</w:t>
      </w:r>
    </w:p>
    <w:p w14:paraId="5AFC0430" w14:textId="77777777" w:rsidR="00D37EED" w:rsidRPr="00D37EED" w:rsidRDefault="00D37EED" w:rsidP="00D37EED"/>
    <w:p w14:paraId="0C502D5F" w14:textId="22584DE1" w:rsidR="00D37EED" w:rsidRDefault="00F64658" w:rsidP="00944CE4">
      <w:pPr>
        <w:numPr>
          <w:ilvl w:val="0"/>
          <w:numId w:val="15"/>
        </w:numPr>
      </w:pPr>
      <w:proofErr w:type="spellStart"/>
      <w:r w:rsidRPr="00F64658">
        <w:rPr>
          <w:b/>
          <w:bCs/>
        </w:rPr>
        <w:t>url</w:t>
      </w:r>
      <w:proofErr w:type="spellEnd"/>
      <w:r w:rsidRPr="00F64658">
        <w:rPr>
          <w:b/>
          <w:bCs/>
        </w:rPr>
        <w:t xml:space="preserve"> = '</w:t>
      </w:r>
      <w:r w:rsidR="00D37EED">
        <w:rPr>
          <w:b/>
          <w:bCs/>
        </w:rPr>
        <w:t>Link zur gewünschten Webseite</w:t>
      </w:r>
      <w:r w:rsidR="00D37EED" w:rsidRPr="00F64658">
        <w:rPr>
          <w:b/>
          <w:bCs/>
        </w:rPr>
        <w:t>'</w:t>
      </w:r>
    </w:p>
    <w:p w14:paraId="09C46D65" w14:textId="0A3D6DEF" w:rsidR="00F64658" w:rsidRPr="00F64658" w:rsidRDefault="00910947" w:rsidP="00D37EED">
      <w:pPr>
        <w:ind w:left="720"/>
      </w:pPr>
      <w:r>
        <w:t xml:space="preserve">In der </w:t>
      </w:r>
      <w:r w:rsidR="00D37EED">
        <w:t>Variable «</w:t>
      </w:r>
      <w:r w:rsidR="00F64658" w:rsidRPr="00F64658">
        <w:t>URL</w:t>
      </w:r>
      <w:r w:rsidR="00D37EED">
        <w:t xml:space="preserve">» </w:t>
      </w:r>
      <w:r w:rsidR="00AB4A42">
        <w:t>wurde</w:t>
      </w:r>
      <w:r w:rsidR="00D37EED">
        <w:t xml:space="preserve"> die Webseite definiert. Von diesem Ort </w:t>
      </w:r>
      <w:r w:rsidR="00087676">
        <w:t xml:space="preserve">aus </w:t>
      </w:r>
      <w:r w:rsidR="004C429E">
        <w:t>hat</w:t>
      </w:r>
      <w:r w:rsidR="00D37EED">
        <w:t xml:space="preserve"> das Programm die Daten </w:t>
      </w:r>
      <w:r w:rsidR="00F64658" w:rsidRPr="00F64658">
        <w:t>der Zielseite</w:t>
      </w:r>
      <w:r w:rsidR="004C429E">
        <w:t xml:space="preserve"> entn</w:t>
      </w:r>
      <w:r w:rsidR="009846CE">
        <w:t>ommen</w:t>
      </w:r>
      <w:r w:rsidR="0012529A">
        <w:t xml:space="preserve"> </w:t>
      </w:r>
      <w:r w:rsidR="0012529A">
        <w:fldChar w:fldCharType="begin"/>
      </w:r>
      <w:r w:rsidR="0012529A">
        <w:instrText xml:space="preserve"> ADDIN ZOTERO_ITEM CSL_CITATION {"citationID":"Q2lYMzr6","properties":{"formattedCitation":"({\\i{}Konjunktionen im Franz\\uc0\\u246{}sischen | coLanguage}, o.\\uc0\\u160{}J.)","plainCitation":"(Konjunktionen im Französischen | coLanguage, o. J.)","noteIndex":0},"citationItems":[{"id":214,"uris":["http://zotero.org/users/12966000/items/22JWYNHU"],"itemData":{"id":214,"type":"webpage","abstract":"Konjunktionen (Französisch: la conjonction) oder auch Bindewörter genannt, haben die Aufgabe Satzteile oder ganze Sätze zu verbinden.","language":"de","title":"Konjunktionen im Französischen | coLanguage","URL":"https://www.colanguage.com/de/konjunktionen-im-französischen","accessed":{"date-parts":[["2024",5,22]]}}}],"schema":"https://github.com/citation-style-language/schema/raw/master/csl-citation.json"} </w:instrText>
      </w:r>
      <w:r w:rsidR="0012529A">
        <w:fldChar w:fldCharType="separate"/>
      </w:r>
      <w:r w:rsidR="0012529A" w:rsidRPr="0012529A">
        <w:rPr>
          <w:rFonts w:cs="Arial"/>
        </w:rPr>
        <w:t>(</w:t>
      </w:r>
      <w:r w:rsidR="0012529A" w:rsidRPr="0012529A">
        <w:rPr>
          <w:rFonts w:cs="Arial"/>
          <w:i/>
          <w:iCs/>
        </w:rPr>
        <w:t>Konjunktionen im Französischen | coLanguage</w:t>
      </w:r>
      <w:r w:rsidR="0012529A" w:rsidRPr="0012529A">
        <w:rPr>
          <w:rFonts w:cs="Arial"/>
        </w:rPr>
        <w:t>, o. J.)</w:t>
      </w:r>
      <w:r w:rsidR="0012529A">
        <w:fldChar w:fldCharType="end"/>
      </w:r>
      <w:r w:rsidR="00F64658" w:rsidRPr="00F64658">
        <w:t>.</w:t>
      </w:r>
    </w:p>
    <w:p w14:paraId="65DDBE56" w14:textId="77777777" w:rsidR="00D37EED" w:rsidRPr="00D37EED" w:rsidRDefault="00D37EED" w:rsidP="00D37EED">
      <w:pPr>
        <w:ind w:left="720"/>
      </w:pPr>
    </w:p>
    <w:p w14:paraId="5F6C4051" w14:textId="77777777" w:rsidR="001834D6" w:rsidRDefault="00F64658" w:rsidP="00944CE4">
      <w:pPr>
        <w:numPr>
          <w:ilvl w:val="0"/>
          <w:numId w:val="16"/>
        </w:numPr>
      </w:pPr>
      <w:r w:rsidRPr="00F64658">
        <w:rPr>
          <w:b/>
          <w:bCs/>
        </w:rPr>
        <w:t xml:space="preserve">source = "Konjunktionen im Französischen | </w:t>
      </w:r>
      <w:proofErr w:type="spellStart"/>
      <w:r w:rsidRPr="00F64658">
        <w:rPr>
          <w:b/>
          <w:bCs/>
        </w:rPr>
        <w:t>coLanguage</w:t>
      </w:r>
      <w:proofErr w:type="spellEnd"/>
      <w:r w:rsidRPr="00F64658">
        <w:rPr>
          <w:b/>
          <w:bCs/>
        </w:rPr>
        <w:t>"</w:t>
      </w:r>
    </w:p>
    <w:p w14:paraId="4FA5734A" w14:textId="34E1149B" w:rsidR="00F64658" w:rsidRDefault="001834D6" w:rsidP="001834D6">
      <w:pPr>
        <w:ind w:left="720"/>
      </w:pPr>
      <w:r>
        <w:t xml:space="preserve">Die Variable «source» </w:t>
      </w:r>
      <w:r w:rsidR="004509F7">
        <w:t>enthielt</w:t>
      </w:r>
      <w:r w:rsidR="008343EC">
        <w:t xml:space="preserve"> den Titel der Webseite</w:t>
      </w:r>
      <w:r w:rsidR="00F64658" w:rsidRPr="00F64658">
        <w:t>.</w:t>
      </w:r>
    </w:p>
    <w:p w14:paraId="3C37BC2E" w14:textId="77777777" w:rsidR="001834D6" w:rsidRPr="00F64658" w:rsidRDefault="001834D6" w:rsidP="00A1070D"/>
    <w:p w14:paraId="740BBBCC" w14:textId="77777777" w:rsidR="00A1070D" w:rsidRDefault="00F64658" w:rsidP="00944CE4">
      <w:pPr>
        <w:numPr>
          <w:ilvl w:val="0"/>
          <w:numId w:val="15"/>
        </w:numPr>
      </w:pPr>
      <w:proofErr w:type="spellStart"/>
      <w:r w:rsidRPr="00F64658">
        <w:rPr>
          <w:b/>
          <w:bCs/>
        </w:rPr>
        <w:t>response</w:t>
      </w:r>
      <w:proofErr w:type="spellEnd"/>
      <w:r w:rsidRPr="00F64658">
        <w:rPr>
          <w:b/>
          <w:bCs/>
        </w:rPr>
        <w:t xml:space="preserve"> = </w:t>
      </w:r>
      <w:proofErr w:type="spellStart"/>
      <w:r w:rsidRPr="00F64658">
        <w:rPr>
          <w:b/>
          <w:bCs/>
        </w:rPr>
        <w:t>requests.get</w:t>
      </w:r>
      <w:proofErr w:type="spellEnd"/>
      <w:r w:rsidRPr="00F64658">
        <w:rPr>
          <w:b/>
          <w:bCs/>
        </w:rPr>
        <w:t>(</w:t>
      </w:r>
      <w:proofErr w:type="spellStart"/>
      <w:r w:rsidRPr="00F64658">
        <w:rPr>
          <w:b/>
          <w:bCs/>
        </w:rPr>
        <w:t>url</w:t>
      </w:r>
      <w:proofErr w:type="spellEnd"/>
      <w:r w:rsidRPr="00F64658">
        <w:rPr>
          <w:b/>
          <w:bCs/>
        </w:rPr>
        <w:t>)</w:t>
      </w:r>
    </w:p>
    <w:p w14:paraId="7B01549E" w14:textId="440320AB" w:rsidR="00F64658" w:rsidRDefault="005A1A0C" w:rsidP="00A1070D">
      <w:pPr>
        <w:ind w:left="720"/>
      </w:pPr>
      <w:r>
        <w:t xml:space="preserve">Um Zugriff auf die Daten zu </w:t>
      </w:r>
      <w:r w:rsidR="00D85F5E">
        <w:t>erlangen,</w:t>
      </w:r>
      <w:r>
        <w:t xml:space="preserve"> muss</w:t>
      </w:r>
      <w:r w:rsidR="00BF497F">
        <w:t>te</w:t>
      </w:r>
      <w:r>
        <w:t xml:space="preserve"> immer im Vorhinein eine </w:t>
      </w:r>
      <w:r w:rsidRPr="00F64658">
        <w:t>HTTP-Anfrage</w:t>
      </w:r>
      <w:r>
        <w:t xml:space="preserve"> erstellt werden. Somit </w:t>
      </w:r>
      <w:r w:rsidR="00CD5F4C">
        <w:t>wurde</w:t>
      </w:r>
      <w:r>
        <w:t xml:space="preserve"> </w:t>
      </w:r>
      <w:r w:rsidR="00F64658" w:rsidRPr="00F64658">
        <w:t xml:space="preserve">eine GET-Anfrage an die URL </w:t>
      </w:r>
      <w:r>
        <w:t xml:space="preserve">gesendet, was die </w:t>
      </w:r>
      <w:r w:rsidR="00F64658" w:rsidRPr="00F64658">
        <w:t>Antwort</w:t>
      </w:r>
      <w:r w:rsidR="006C32E5">
        <w:t xml:space="preserve"> direkt speichert</w:t>
      </w:r>
      <w:r w:rsidR="002F5E1E">
        <w:t>e</w:t>
      </w:r>
      <w:r w:rsidR="00920E38">
        <w:t xml:space="preserve"> </w:t>
      </w:r>
      <w:r w:rsidR="0042741B">
        <w:fldChar w:fldCharType="begin"/>
      </w:r>
      <w:r w:rsidR="0042741B">
        <w:instrText xml:space="preserve"> ADDIN ZOTERO_ITEM CSL_CITATION {"citationID":"riFu0QiM","properties":{"formattedCitation":"({\\i{}Python Requests Get Method}, o.\\uc0\\u160{}J.)","plainCitation":"(Python Requests Get Method, o. J.)","noteIndex":0},"citationItems":[{"id":216,"uris":["http://zotero.org/users/12966000/items/I3523J7S"],"itemData":{"id":216,"type":"webpage","abstract":"W3Schools offers free online tutorials, references and exercises in all the major languages of the web. Covering popular subjects like HTML, CSS, JavaScript, Python, SQL, Java, and many, many more.","language":"en-US","title":"Python Requests get Method","URL":"https://www.w3schools.com/python/ref_requests_get.asp","accessed":{"date-parts":[["2024",5,22]]}}}],"schema":"https://github.com/citation-style-language/schema/raw/master/csl-citation.json"} </w:instrText>
      </w:r>
      <w:r w:rsidR="0042741B">
        <w:fldChar w:fldCharType="separate"/>
      </w:r>
      <w:r w:rsidR="0042741B" w:rsidRPr="0042741B">
        <w:rPr>
          <w:rFonts w:cs="Arial"/>
        </w:rPr>
        <w:t>(</w:t>
      </w:r>
      <w:r w:rsidR="0042741B" w:rsidRPr="0042741B">
        <w:rPr>
          <w:rFonts w:cs="Arial"/>
          <w:i/>
          <w:iCs/>
        </w:rPr>
        <w:t>Python Requests Get Method</w:t>
      </w:r>
      <w:r w:rsidR="0042741B" w:rsidRPr="0042741B">
        <w:rPr>
          <w:rFonts w:cs="Arial"/>
        </w:rPr>
        <w:t>, o. J.)</w:t>
      </w:r>
      <w:r w:rsidR="0042741B">
        <w:fldChar w:fldCharType="end"/>
      </w:r>
      <w:r w:rsidR="00F64658" w:rsidRPr="00F64658">
        <w:t>.</w:t>
      </w:r>
    </w:p>
    <w:p w14:paraId="21921F61" w14:textId="77777777" w:rsidR="00A1070D" w:rsidRPr="00F64658" w:rsidRDefault="00A1070D" w:rsidP="00A1070D">
      <w:pPr>
        <w:ind w:left="720"/>
      </w:pPr>
    </w:p>
    <w:p w14:paraId="608A3B27" w14:textId="77777777" w:rsidR="00A1070D" w:rsidRDefault="00F64658" w:rsidP="00944CE4">
      <w:pPr>
        <w:numPr>
          <w:ilvl w:val="0"/>
          <w:numId w:val="15"/>
        </w:numPr>
      </w:pPr>
      <w:proofErr w:type="spellStart"/>
      <w:r w:rsidRPr="00A1070D">
        <w:rPr>
          <w:b/>
          <w:bCs/>
        </w:rPr>
        <w:t>conjunctions_data</w:t>
      </w:r>
      <w:proofErr w:type="spellEnd"/>
      <w:r w:rsidRPr="00A1070D">
        <w:rPr>
          <w:b/>
          <w:bCs/>
        </w:rPr>
        <w:t xml:space="preserve"> = []</w:t>
      </w:r>
    </w:p>
    <w:p w14:paraId="258CA32D" w14:textId="252D867B" w:rsidR="00F64658" w:rsidRDefault="0002423C" w:rsidP="00A1070D">
      <w:pPr>
        <w:ind w:left="720"/>
      </w:pPr>
      <w:r>
        <w:t xml:space="preserve">In dieser Variable </w:t>
      </w:r>
      <w:r w:rsidR="004057F1">
        <w:t>wurde</w:t>
      </w:r>
      <w:r>
        <w:t xml:space="preserve"> mit</w:t>
      </w:r>
      <w:r w:rsidR="002C5A2D">
        <w:t>hilfe der</w:t>
      </w:r>
      <w:r>
        <w:t xml:space="preserve"> beiden eckigen Klammer (</w:t>
      </w:r>
      <w:r w:rsidR="00003AD3">
        <w:t>« [</w:t>
      </w:r>
      <w:r>
        <w:t>]</w:t>
      </w:r>
      <w:r w:rsidR="00003AD3">
        <w:t xml:space="preserve"> </w:t>
      </w:r>
      <w:r>
        <w:t xml:space="preserve">») eine leere Liste erstellt. </w:t>
      </w:r>
      <w:r w:rsidR="002C7944">
        <w:t xml:space="preserve">Die leere Liste </w:t>
      </w:r>
      <w:r w:rsidR="007E414C">
        <w:t>wurde</w:t>
      </w:r>
      <w:r w:rsidR="002C7944">
        <w:t xml:space="preserve"> dafür verwendet</w:t>
      </w:r>
      <w:r w:rsidR="00FE252C">
        <w:t xml:space="preserve">, </w:t>
      </w:r>
      <w:r w:rsidR="004411B1">
        <w:t xml:space="preserve">die Daten, </w:t>
      </w:r>
      <w:r w:rsidR="002C7944">
        <w:t xml:space="preserve">welche von der Webseite </w:t>
      </w:r>
      <w:r w:rsidR="00CD44FC">
        <w:t>extrahiert</w:t>
      </w:r>
      <w:r w:rsidR="004411B1">
        <w:t xml:space="preserve"> </w:t>
      </w:r>
      <w:r w:rsidR="002C7944">
        <w:t>werden</w:t>
      </w:r>
      <w:r w:rsidR="00CC5601">
        <w:t>,</w:t>
      </w:r>
      <w:r w:rsidR="002C7944">
        <w:t xml:space="preserve"> zu speichern.</w:t>
      </w:r>
    </w:p>
    <w:p w14:paraId="43A155B9" w14:textId="77777777" w:rsidR="00CD44FC" w:rsidRDefault="00CD44FC" w:rsidP="00CD44FC"/>
    <w:p w14:paraId="3F906CF2" w14:textId="4729FF24" w:rsidR="00CD44FC" w:rsidRDefault="00595F37" w:rsidP="00CD44FC">
      <w:pPr>
        <w:keepNext/>
      </w:pPr>
      <w:r>
        <w:rPr>
          <w:noProof/>
        </w:rPr>
        <w:drawing>
          <wp:inline distT="0" distB="0" distL="0" distR="0" wp14:anchorId="328975BC" wp14:editId="23A9E103">
            <wp:extent cx="5460365" cy="810895"/>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60365" cy="810895"/>
                    </a:xfrm>
                    <a:prstGeom prst="rect">
                      <a:avLst/>
                    </a:prstGeom>
                    <a:noFill/>
                    <a:ln>
                      <a:noFill/>
                    </a:ln>
                  </pic:spPr>
                </pic:pic>
              </a:graphicData>
            </a:graphic>
          </wp:inline>
        </w:drawing>
      </w:r>
    </w:p>
    <w:p w14:paraId="72884CD3" w14:textId="0F366A36" w:rsidR="00D37EED" w:rsidRPr="00F64658" w:rsidRDefault="00CD44FC" w:rsidP="00CD44FC">
      <w:pPr>
        <w:pStyle w:val="Beschriftung"/>
      </w:pPr>
      <w:bookmarkStart w:id="52" w:name="_Toc167307355"/>
      <w:r>
        <w:t xml:space="preserve">Abbildung </w:t>
      </w:r>
      <w:r w:rsidR="00452CF7">
        <w:fldChar w:fldCharType="begin"/>
      </w:r>
      <w:r w:rsidR="00452CF7">
        <w:instrText xml:space="preserve"> SEQ Abbildung \* ARABIC </w:instrText>
      </w:r>
      <w:r w:rsidR="00452CF7">
        <w:fldChar w:fldCharType="separate"/>
      </w:r>
      <w:r w:rsidR="00452CF7">
        <w:rPr>
          <w:noProof/>
        </w:rPr>
        <w:t>9</w:t>
      </w:r>
      <w:r w:rsidR="00452CF7">
        <w:rPr>
          <w:noProof/>
        </w:rPr>
        <w:fldChar w:fldCharType="end"/>
      </w:r>
      <w:r>
        <w:t xml:space="preserve"> </w:t>
      </w:r>
      <w:r w:rsidR="00B02F3C">
        <w:t>HTML-Parser</w:t>
      </w:r>
      <w:bookmarkEnd w:id="52"/>
    </w:p>
    <w:p w14:paraId="0AB77EE4" w14:textId="10B7ACC7" w:rsidR="00B12CAB" w:rsidRPr="00B12CAB" w:rsidRDefault="004A6A23" w:rsidP="00B12CAB">
      <w:r>
        <w:t>Mit der</w:t>
      </w:r>
      <w:r w:rsidR="0053018A">
        <w:t xml:space="preserve"> «</w:t>
      </w:r>
      <w:proofErr w:type="spellStart"/>
      <w:r w:rsidR="0053018A" w:rsidRPr="006154DF">
        <w:rPr>
          <w:i/>
          <w:iCs/>
        </w:rPr>
        <w:t>if</w:t>
      </w:r>
      <w:proofErr w:type="spellEnd"/>
      <w:r w:rsidR="0053018A">
        <w:t>»</w:t>
      </w:r>
      <w:r w:rsidR="00CD4EA5">
        <w:t xml:space="preserve">-Anweisung </w:t>
      </w:r>
      <w:r>
        <w:t>wurde überprüft</w:t>
      </w:r>
      <w:r w:rsidR="0000404F">
        <w:t>,</w:t>
      </w:r>
      <w:r w:rsidR="0053018A">
        <w:t xml:space="preserve"> ob der GET-Request</w:t>
      </w:r>
      <w:r w:rsidR="00E73F95">
        <w:t xml:space="preserve"> (Anfrage)</w:t>
      </w:r>
      <w:r w:rsidR="0053018A">
        <w:t xml:space="preserve"> erfolgreich ist</w:t>
      </w:r>
      <w:r w:rsidR="009B3418">
        <w:t xml:space="preserve"> </w:t>
      </w:r>
      <w:r w:rsidR="009B3418">
        <w:fldChar w:fldCharType="begin"/>
      </w:r>
      <w:r w:rsidR="009B3418">
        <w:instrText xml:space="preserve"> ADDIN ZOTERO_ITEM CSL_CITATION {"citationID":"JWRN5q8n","properties":{"formattedCitation":"({\\i{}Python Requests.Response Object}, o.\\uc0\\u160{}J.)","plainCitation":"(Python Requests.Response Object, o. J.)","noteIndex":0},"citationItems":[{"id":218,"uris":["http://zotero.org/users/12966000/items/U4CK5XCL"],"itemData":{"id":218,"type":"webpage","abstract":"W3Schools offers free online tutorials, references and exercises in all the major languages of the web. Covering popular subjects like HTML, CSS, JavaScript, Python, SQL, Java, and many, many more.","language":"en-US","title":"Python requests.Response Object","URL":"https://www.w3schools.com/python/ref_requests_response.asp","accessed":{"date-parts":[["2024",5,22]]}}}],"schema":"https://github.com/citation-style-language/schema/raw/master/csl-citation.json"} </w:instrText>
      </w:r>
      <w:r w:rsidR="009B3418">
        <w:fldChar w:fldCharType="separate"/>
      </w:r>
      <w:r w:rsidR="009B3418" w:rsidRPr="009B3418">
        <w:rPr>
          <w:rFonts w:cs="Arial"/>
        </w:rPr>
        <w:t>(</w:t>
      </w:r>
      <w:r w:rsidR="009B3418" w:rsidRPr="009B3418">
        <w:rPr>
          <w:rFonts w:cs="Arial"/>
          <w:i/>
          <w:iCs/>
        </w:rPr>
        <w:t>Python Requests.Response Object</w:t>
      </w:r>
      <w:r w:rsidR="009B3418" w:rsidRPr="009B3418">
        <w:rPr>
          <w:rFonts w:cs="Arial"/>
        </w:rPr>
        <w:t>, o. J.)</w:t>
      </w:r>
      <w:r w:rsidR="009B3418">
        <w:fldChar w:fldCharType="end"/>
      </w:r>
      <w:r w:rsidR="0053018A">
        <w:t>.</w:t>
      </w:r>
      <w:r w:rsidR="0000404F">
        <w:t xml:space="preserve"> </w:t>
      </w:r>
    </w:p>
    <w:p w14:paraId="3567C37F" w14:textId="0E5C6C68" w:rsidR="00305866" w:rsidRDefault="00F64658" w:rsidP="00CC25CA">
      <w:pPr>
        <w:numPr>
          <w:ilvl w:val="0"/>
          <w:numId w:val="15"/>
        </w:numPr>
      </w:pPr>
      <w:proofErr w:type="spellStart"/>
      <w:r w:rsidRPr="00F64658">
        <w:rPr>
          <w:b/>
          <w:bCs/>
        </w:rPr>
        <w:lastRenderedPageBreak/>
        <w:t>if</w:t>
      </w:r>
      <w:proofErr w:type="spellEnd"/>
      <w:r w:rsidRPr="00F64658">
        <w:rPr>
          <w:b/>
          <w:bCs/>
        </w:rPr>
        <w:t xml:space="preserve"> </w:t>
      </w:r>
      <w:proofErr w:type="spellStart"/>
      <w:proofErr w:type="gramStart"/>
      <w:r w:rsidRPr="00F64658">
        <w:rPr>
          <w:b/>
          <w:bCs/>
        </w:rPr>
        <w:t>response.status</w:t>
      </w:r>
      <w:proofErr w:type="gramEnd"/>
      <w:r w:rsidRPr="00F64658">
        <w:rPr>
          <w:b/>
          <w:bCs/>
        </w:rPr>
        <w:t>_code</w:t>
      </w:r>
      <w:proofErr w:type="spellEnd"/>
      <w:r w:rsidRPr="00F64658">
        <w:rPr>
          <w:b/>
          <w:bCs/>
        </w:rPr>
        <w:t xml:space="preserve"> == 200</w:t>
      </w:r>
    </w:p>
    <w:p w14:paraId="426365B4" w14:textId="2489E4AC" w:rsidR="00F64658" w:rsidRDefault="002840F7" w:rsidP="00305866">
      <w:pPr>
        <w:ind w:left="720"/>
      </w:pPr>
      <w:r>
        <w:t>Die definiert</w:t>
      </w:r>
      <w:r w:rsidR="000573BF">
        <w:t>e</w:t>
      </w:r>
      <w:r>
        <w:t xml:space="preserve"> Variable </w:t>
      </w:r>
      <w:proofErr w:type="spellStart"/>
      <w:r w:rsidRPr="00305866">
        <w:rPr>
          <w:i/>
          <w:iCs/>
        </w:rPr>
        <w:t>response</w:t>
      </w:r>
      <w:proofErr w:type="spellEnd"/>
      <w:r>
        <w:t xml:space="preserve"> erstellt</w:t>
      </w:r>
      <w:r w:rsidR="00FE252C">
        <w:t>e</w:t>
      </w:r>
      <w:r>
        <w:t xml:space="preserve"> einen GET-Request an die gewünschte Webseite</w:t>
      </w:r>
      <w:r w:rsidR="001D3C58">
        <w:t xml:space="preserve">. Mit der Zahl 200 </w:t>
      </w:r>
      <w:r w:rsidR="00FE252C">
        <w:t>wurde</w:t>
      </w:r>
      <w:r w:rsidR="001D3C58">
        <w:t xml:space="preserve"> </w:t>
      </w:r>
      <w:r w:rsidR="00CC25CA">
        <w:t>überprüft,</w:t>
      </w:r>
      <w:r w:rsidR="001D3C58">
        <w:t xml:space="preserve"> ob d</w:t>
      </w:r>
      <w:r w:rsidR="00611606">
        <w:t xml:space="preserve">er erstellte GET-Request gültig ist. Der </w:t>
      </w:r>
      <w:r w:rsidR="001C1743">
        <w:t>Statuscode 200 in HTTP, steht für OK</w:t>
      </w:r>
      <w:r w:rsidR="009B3418">
        <w:t xml:space="preserve"> </w:t>
      </w:r>
      <w:r w:rsidR="009B3418">
        <w:fldChar w:fldCharType="begin"/>
      </w:r>
      <w:r w:rsidR="009B3418">
        <w:instrText xml:space="preserve"> ADDIN ZOTERO_ITEM CSL_CITATION {"citationID":"eh8NwNGk","properties":{"formattedCitation":"({\\i{}200 OK - HTTP | MDN}, 2023)","plainCitation":"(200 OK - HTTP | MDN, 2023)","noteIndex":0},"citationItems":[{"id":148,"uris":["http://zotero.org/users/12966000/items/2UCVEKZK"],"itemData":{"id":148,"type":"webpage","abstract":"The HTTP 200 OK success status response code indicates that the request has succeeded. A 200 response is cacheable by default.","language":"en-US","title":"200 OK - HTTP | MDN","URL":"https://developer.mozilla.org/en-US/docs/Web/HTTP/Status/200","accessed":{"date-parts":[["2024",5,21]]},"issued":{"date-parts":[["2023",4,10]]}}}],"schema":"https://github.com/citation-style-language/schema/raw/master/csl-citation.json"} </w:instrText>
      </w:r>
      <w:r w:rsidR="009B3418">
        <w:fldChar w:fldCharType="separate"/>
      </w:r>
      <w:r w:rsidR="009B3418" w:rsidRPr="009B3418">
        <w:rPr>
          <w:rFonts w:cs="Arial"/>
        </w:rPr>
        <w:t>(</w:t>
      </w:r>
      <w:r w:rsidR="009B3418" w:rsidRPr="009B3418">
        <w:rPr>
          <w:rFonts w:cs="Arial"/>
          <w:i/>
          <w:iCs/>
        </w:rPr>
        <w:t>200 OK - HTTP | MDN</w:t>
      </w:r>
      <w:r w:rsidR="009B3418" w:rsidRPr="009B3418">
        <w:rPr>
          <w:rFonts w:cs="Arial"/>
        </w:rPr>
        <w:t>, 2023)</w:t>
      </w:r>
      <w:r w:rsidR="009B3418">
        <w:fldChar w:fldCharType="end"/>
      </w:r>
      <w:r w:rsidR="001C1743">
        <w:t>.</w:t>
      </w:r>
    </w:p>
    <w:p w14:paraId="67BF7C06" w14:textId="77777777" w:rsidR="001F6D49" w:rsidRPr="00F64658" w:rsidRDefault="001F6D49" w:rsidP="00CD44FC">
      <w:pPr>
        <w:ind w:left="720"/>
      </w:pPr>
    </w:p>
    <w:p w14:paraId="61BE9C8D" w14:textId="77777777" w:rsidR="0015300F" w:rsidRPr="00FD3EED" w:rsidRDefault="00F64658" w:rsidP="00CC25CA">
      <w:pPr>
        <w:numPr>
          <w:ilvl w:val="0"/>
          <w:numId w:val="15"/>
        </w:numPr>
        <w:rPr>
          <w:lang w:val="fr-CH"/>
        </w:rPr>
      </w:pPr>
      <w:proofErr w:type="spellStart"/>
      <w:proofErr w:type="gramStart"/>
      <w:r w:rsidRPr="00FD3EED">
        <w:rPr>
          <w:b/>
          <w:bCs/>
          <w:lang w:val="fr-CH"/>
        </w:rPr>
        <w:t>soup</w:t>
      </w:r>
      <w:proofErr w:type="spellEnd"/>
      <w:proofErr w:type="gramEnd"/>
      <w:r w:rsidRPr="00FD3EED">
        <w:rPr>
          <w:b/>
          <w:bCs/>
          <w:lang w:val="fr-CH"/>
        </w:rPr>
        <w:t xml:space="preserve"> = </w:t>
      </w:r>
      <w:proofErr w:type="spellStart"/>
      <w:r w:rsidRPr="00FD3EED">
        <w:rPr>
          <w:b/>
          <w:bCs/>
          <w:lang w:val="fr-CH"/>
        </w:rPr>
        <w:t>BeautifulSoup</w:t>
      </w:r>
      <w:proofErr w:type="spellEnd"/>
      <w:r w:rsidRPr="00FD3EED">
        <w:rPr>
          <w:b/>
          <w:bCs/>
          <w:lang w:val="fr-CH"/>
        </w:rPr>
        <w:t>(</w:t>
      </w:r>
      <w:proofErr w:type="spellStart"/>
      <w:r w:rsidRPr="00FD3EED">
        <w:rPr>
          <w:b/>
          <w:bCs/>
          <w:lang w:val="fr-CH"/>
        </w:rPr>
        <w:t>response.content</w:t>
      </w:r>
      <w:proofErr w:type="spellEnd"/>
      <w:r w:rsidRPr="00FD3EED">
        <w:rPr>
          <w:b/>
          <w:bCs/>
          <w:lang w:val="fr-CH"/>
        </w:rPr>
        <w:t>, '</w:t>
      </w:r>
      <w:proofErr w:type="spellStart"/>
      <w:r w:rsidRPr="00FD3EED">
        <w:rPr>
          <w:b/>
          <w:bCs/>
          <w:lang w:val="fr-CH"/>
        </w:rPr>
        <w:t>html.parser</w:t>
      </w:r>
      <w:proofErr w:type="spellEnd"/>
      <w:r w:rsidRPr="00FD3EED">
        <w:rPr>
          <w:b/>
          <w:bCs/>
          <w:lang w:val="fr-CH"/>
        </w:rPr>
        <w:t>')</w:t>
      </w:r>
    </w:p>
    <w:p w14:paraId="5B33EC99" w14:textId="513D95DA" w:rsidR="0007111C" w:rsidRDefault="00484653" w:rsidP="0007111C">
      <w:pPr>
        <w:ind w:left="720"/>
      </w:pPr>
      <w:r>
        <w:t xml:space="preserve">In der Variable </w:t>
      </w:r>
      <w:proofErr w:type="spellStart"/>
      <w:r>
        <w:rPr>
          <w:i/>
          <w:iCs/>
        </w:rPr>
        <w:t>soup</w:t>
      </w:r>
      <w:proofErr w:type="spellEnd"/>
      <w:r>
        <w:rPr>
          <w:i/>
          <w:iCs/>
        </w:rPr>
        <w:t xml:space="preserve"> </w:t>
      </w:r>
      <w:r w:rsidR="00DD4C3E">
        <w:t>wurde</w:t>
      </w:r>
      <w:r>
        <w:t xml:space="preserve"> die Bibliothek von </w:t>
      </w:r>
      <w:proofErr w:type="spellStart"/>
      <w:r>
        <w:t>BeautifulSoup</w:t>
      </w:r>
      <w:proofErr w:type="spellEnd"/>
      <w:r w:rsidR="00B67C69">
        <w:t xml:space="preserve"> aufgerufen. </w:t>
      </w:r>
      <w:r w:rsidR="0087180A">
        <w:t>Innerhalb der Klammer</w:t>
      </w:r>
      <w:r w:rsidR="00576FBC">
        <w:t>n</w:t>
      </w:r>
      <w:r w:rsidR="0087180A">
        <w:t xml:space="preserve"> der Bibliothek </w:t>
      </w:r>
      <w:proofErr w:type="spellStart"/>
      <w:r w:rsidR="00F64658" w:rsidRPr="00F64658">
        <w:t>BeautifulSoup</w:t>
      </w:r>
      <w:proofErr w:type="spellEnd"/>
      <w:r w:rsidR="00F64658" w:rsidRPr="00F64658">
        <w:t xml:space="preserve"> </w:t>
      </w:r>
      <w:r w:rsidR="004F723D">
        <w:t>wurde</w:t>
      </w:r>
      <w:r w:rsidR="0089543C">
        <w:t xml:space="preserve"> der Inhalt der Webseite aufgerufen und gleichzeitig «gepar</w:t>
      </w:r>
      <w:r w:rsidR="00096030">
        <w:t>st</w:t>
      </w:r>
      <w:r w:rsidR="0089543C">
        <w:t>». Parsen ist ein Prozess wo die HTML-Struktur, besser gesagt die Daten der HTML-Struktur</w:t>
      </w:r>
      <w:r w:rsidR="00064682">
        <w:t>,</w:t>
      </w:r>
      <w:r w:rsidR="0089543C">
        <w:t xml:space="preserve"> in </w:t>
      </w:r>
      <w:r w:rsidR="00F04FF1">
        <w:t>kleine Datenstücke zerlegt werden</w:t>
      </w:r>
      <w:r w:rsidR="00F642AC">
        <w:t xml:space="preserve"> </w:t>
      </w:r>
      <w:r w:rsidR="00F642AC">
        <w:fldChar w:fldCharType="begin"/>
      </w:r>
      <w:r w:rsidR="00F642AC">
        <w:instrText xml:space="preserve"> ADDIN ZOTERO_ITEM CSL_CITATION {"citationID":"EWJgtkBG","properties":{"formattedCitation":"(Mitchell, 2024)","plainCitation":"(Mitchell, 2024)","noteIndex":0},"citationItems":[{"id":167,"uris":["http://zotero.org/users/12966000/items/X8IRKPR4"],"itemData":{"id":167,"type":"book","abstract":"Data Extraction from the Modern Web","edition":"3rd Edition","ISBN":"978-1-09-814534-7","language":"en","number-of-pages":"300","publisher":"O'Reilly Media, Inc.","source":"learning.oreilly.com","title":"Web Scraping with Python","URL":"https://learning.oreilly.com/library/view/web-scraping-with/9781098145347/preface01.html","author":[{"family":"Mitchell","given":"Ryan"}],"accessed":{"date-parts":[["2024",5,9]]},"issued":{"date-parts":[["2024",2,28]]}}}],"schema":"https://github.com/citation-style-language/schema/raw/master/csl-citation.json"} </w:instrText>
      </w:r>
      <w:r w:rsidR="00F642AC">
        <w:fldChar w:fldCharType="separate"/>
      </w:r>
      <w:r w:rsidR="00F642AC" w:rsidRPr="00F642AC">
        <w:rPr>
          <w:rFonts w:cs="Arial"/>
        </w:rPr>
        <w:t>(Mitchell, 2024</w:t>
      </w:r>
      <w:r w:rsidR="00F642AC">
        <w:rPr>
          <w:rFonts w:cs="Arial"/>
        </w:rPr>
        <w:t xml:space="preserve">, </w:t>
      </w:r>
      <w:r w:rsidR="005E5BA4">
        <w:rPr>
          <w:rFonts w:cs="Arial"/>
        </w:rPr>
        <w:t>Chapter</w:t>
      </w:r>
      <w:r w:rsidR="00F642AC">
        <w:rPr>
          <w:rFonts w:cs="Arial"/>
        </w:rPr>
        <w:t xml:space="preserve"> 1</w:t>
      </w:r>
      <w:r w:rsidR="00F642AC" w:rsidRPr="00F642AC">
        <w:rPr>
          <w:rFonts w:cs="Arial"/>
        </w:rPr>
        <w:t>)</w:t>
      </w:r>
      <w:r w:rsidR="00F642AC">
        <w:fldChar w:fldCharType="end"/>
      </w:r>
      <w:r w:rsidR="00F04FF1">
        <w:t>.</w:t>
      </w:r>
    </w:p>
    <w:p w14:paraId="2917C8C7" w14:textId="77777777" w:rsidR="0007111C" w:rsidRDefault="0007111C" w:rsidP="0007111C">
      <w:pPr>
        <w:ind w:left="720"/>
      </w:pPr>
    </w:p>
    <w:p w14:paraId="5930D51D" w14:textId="1E311551" w:rsidR="00391C85" w:rsidRDefault="00595F37" w:rsidP="00391C85">
      <w:pPr>
        <w:keepNext/>
      </w:pPr>
      <w:r>
        <w:rPr>
          <w:noProof/>
        </w:rPr>
        <w:drawing>
          <wp:inline distT="0" distB="0" distL="0" distR="0" wp14:anchorId="58CE4957" wp14:editId="74C0A970">
            <wp:extent cx="5581015" cy="1250950"/>
            <wp:effectExtent l="0" t="0" r="0" b="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1015" cy="1250950"/>
                    </a:xfrm>
                    <a:prstGeom prst="rect">
                      <a:avLst/>
                    </a:prstGeom>
                    <a:noFill/>
                    <a:ln>
                      <a:noFill/>
                    </a:ln>
                  </pic:spPr>
                </pic:pic>
              </a:graphicData>
            </a:graphic>
          </wp:inline>
        </w:drawing>
      </w:r>
    </w:p>
    <w:p w14:paraId="7A568D83" w14:textId="4B3D5C69" w:rsidR="00C54F60" w:rsidRDefault="00391C85" w:rsidP="00391C85">
      <w:pPr>
        <w:pStyle w:val="Beschriftung"/>
      </w:pPr>
      <w:bookmarkStart w:id="53" w:name="_Ref167184541"/>
      <w:bookmarkStart w:id="54" w:name="_Toc167307356"/>
      <w:r>
        <w:t xml:space="preserve">Abbildung </w:t>
      </w:r>
      <w:r w:rsidR="00452CF7">
        <w:fldChar w:fldCharType="begin"/>
      </w:r>
      <w:r w:rsidR="00452CF7">
        <w:instrText xml:space="preserve"> SEQ Abbildung \* ARABIC </w:instrText>
      </w:r>
      <w:r w:rsidR="00452CF7">
        <w:fldChar w:fldCharType="separate"/>
      </w:r>
      <w:r w:rsidR="00452CF7">
        <w:rPr>
          <w:noProof/>
        </w:rPr>
        <w:t>10</w:t>
      </w:r>
      <w:r w:rsidR="00452CF7">
        <w:rPr>
          <w:noProof/>
        </w:rPr>
        <w:fldChar w:fldCharType="end"/>
      </w:r>
      <w:bookmarkEnd w:id="53"/>
      <w:r>
        <w:t xml:space="preserve"> Konjunktion von Webseite</w:t>
      </w:r>
      <w:bookmarkEnd w:id="54"/>
    </w:p>
    <w:p w14:paraId="41EBEAEA" w14:textId="6D9E936B" w:rsidR="002D07EA" w:rsidRDefault="004560ED" w:rsidP="00C54F60">
      <w:r>
        <w:t xml:space="preserve">In der </w:t>
      </w:r>
      <w:r w:rsidR="00BA24F6">
        <w:fldChar w:fldCharType="begin"/>
      </w:r>
      <w:r w:rsidR="00BA24F6">
        <w:instrText xml:space="preserve"> REF _Ref167184541 \h </w:instrText>
      </w:r>
      <w:r w:rsidR="00BA24F6">
        <w:fldChar w:fldCharType="separate"/>
      </w:r>
      <w:r w:rsidR="00452CF7">
        <w:t xml:space="preserve">Abbildung </w:t>
      </w:r>
      <w:r w:rsidR="00452CF7">
        <w:rPr>
          <w:noProof/>
        </w:rPr>
        <w:t>10</w:t>
      </w:r>
      <w:r w:rsidR="00BA24F6">
        <w:fldChar w:fldCharType="end"/>
      </w:r>
      <w:r>
        <w:t xml:space="preserve"> ist </w:t>
      </w:r>
      <w:r w:rsidR="00C335CF">
        <w:t xml:space="preserve">ein Ausschnitt einer </w:t>
      </w:r>
      <w:r>
        <w:t xml:space="preserve">Konjunktion </w:t>
      </w:r>
      <w:r w:rsidR="00CD26A2">
        <w:t>abgebildet,</w:t>
      </w:r>
      <w:r>
        <w:t xml:space="preserve"> </w:t>
      </w:r>
      <w:r w:rsidR="00CD26A2">
        <w:t xml:space="preserve">der </w:t>
      </w:r>
      <w:r>
        <w:t xml:space="preserve">einen </w:t>
      </w:r>
      <w:r w:rsidR="00673BD9">
        <w:t xml:space="preserve">kleinen </w:t>
      </w:r>
      <w:r w:rsidR="00C335CF">
        <w:t>Teil</w:t>
      </w:r>
      <w:r>
        <w:t xml:space="preserve"> </w:t>
      </w:r>
      <w:r w:rsidR="00673BD9">
        <w:t>der Webseite dar</w:t>
      </w:r>
      <w:r w:rsidR="00CD26A2">
        <w:t>stellt</w:t>
      </w:r>
      <w:r w:rsidR="00673BD9">
        <w:t xml:space="preserve">, </w:t>
      </w:r>
      <w:r w:rsidR="00CD26A2">
        <w:t>die</w:t>
      </w:r>
      <w:r w:rsidR="00673BD9">
        <w:t xml:space="preserve"> </w:t>
      </w:r>
      <w:proofErr w:type="spellStart"/>
      <w:r w:rsidR="00673BD9">
        <w:t>gescraped</w:t>
      </w:r>
      <w:proofErr w:type="spellEnd"/>
      <w:r w:rsidR="00673BD9">
        <w:t xml:space="preserve"> </w:t>
      </w:r>
      <w:r w:rsidR="00AA39A4">
        <w:t>wurde</w:t>
      </w:r>
      <w:r w:rsidR="00673BD9">
        <w:t xml:space="preserve">. </w:t>
      </w:r>
      <w:r w:rsidR="004928C9">
        <w:t>Die</w:t>
      </w:r>
      <w:r w:rsidR="008224E3">
        <w:t xml:space="preserve"> </w:t>
      </w:r>
      <w:r w:rsidR="00BA24F6">
        <w:fldChar w:fldCharType="begin"/>
      </w:r>
      <w:r w:rsidR="00BA24F6">
        <w:instrText xml:space="preserve"> REF _Ref167184567 \h </w:instrText>
      </w:r>
      <w:r w:rsidR="00BA24F6">
        <w:fldChar w:fldCharType="separate"/>
      </w:r>
      <w:r w:rsidR="00452CF7">
        <w:t xml:space="preserve">Abbildung </w:t>
      </w:r>
      <w:r w:rsidR="00452CF7">
        <w:rPr>
          <w:noProof/>
        </w:rPr>
        <w:t>11</w:t>
      </w:r>
      <w:r w:rsidR="00BA24F6">
        <w:fldChar w:fldCharType="end"/>
      </w:r>
      <w:r w:rsidR="008224E3">
        <w:t xml:space="preserve"> </w:t>
      </w:r>
      <w:r w:rsidR="00A1654A">
        <w:t>zeigt den</w:t>
      </w:r>
      <w:r w:rsidR="00CE6628">
        <w:t xml:space="preserve"> reinen</w:t>
      </w:r>
      <w:r w:rsidR="008224E3">
        <w:t xml:space="preserve"> HTML-Code der Konjunktion aus </w:t>
      </w:r>
      <w:r w:rsidR="00BA24F6">
        <w:fldChar w:fldCharType="begin"/>
      </w:r>
      <w:r w:rsidR="00BA24F6">
        <w:instrText xml:space="preserve"> REF _Ref167184541 \h </w:instrText>
      </w:r>
      <w:r w:rsidR="00BA24F6">
        <w:fldChar w:fldCharType="separate"/>
      </w:r>
      <w:r w:rsidR="00452CF7">
        <w:t xml:space="preserve">Abbildung </w:t>
      </w:r>
      <w:r w:rsidR="00452CF7">
        <w:rPr>
          <w:noProof/>
        </w:rPr>
        <w:t>10</w:t>
      </w:r>
      <w:r w:rsidR="00BA24F6">
        <w:fldChar w:fldCharType="end"/>
      </w:r>
      <w:r w:rsidR="008224E3">
        <w:t xml:space="preserve">. </w:t>
      </w:r>
    </w:p>
    <w:p w14:paraId="1BCF9832" w14:textId="77777777" w:rsidR="002D07EA" w:rsidRDefault="002D07EA" w:rsidP="00C54F60"/>
    <w:p w14:paraId="4829CEE5" w14:textId="153400CD" w:rsidR="004560ED" w:rsidRDefault="00A1654A" w:rsidP="00C54F60">
      <w:r>
        <w:t xml:space="preserve">Somit </w:t>
      </w:r>
      <w:proofErr w:type="gramStart"/>
      <w:r>
        <w:t>sind</w:t>
      </w:r>
      <w:proofErr w:type="gramEnd"/>
      <w:r>
        <w:t xml:space="preserve"> </w:t>
      </w:r>
      <w:r w:rsidR="00433F0F">
        <w:t xml:space="preserve">der </w:t>
      </w:r>
      <w:r w:rsidR="007D11CB">
        <w:t xml:space="preserve">HTML-Code aus </w:t>
      </w:r>
      <w:r w:rsidR="00BA24F6">
        <w:fldChar w:fldCharType="begin"/>
      </w:r>
      <w:r w:rsidR="00BA24F6">
        <w:instrText xml:space="preserve"> REF _Ref167184567 \h </w:instrText>
      </w:r>
      <w:r w:rsidR="00BA24F6">
        <w:fldChar w:fldCharType="separate"/>
      </w:r>
      <w:r w:rsidR="00452CF7">
        <w:t xml:space="preserve">Abbildung </w:t>
      </w:r>
      <w:r w:rsidR="00452CF7">
        <w:rPr>
          <w:noProof/>
        </w:rPr>
        <w:t>11</w:t>
      </w:r>
      <w:r w:rsidR="00BA24F6">
        <w:fldChar w:fldCharType="end"/>
      </w:r>
      <w:r w:rsidR="008224E3">
        <w:t xml:space="preserve"> und die </w:t>
      </w:r>
      <w:r w:rsidR="007D11CB">
        <w:t xml:space="preserve">Konjunktion aus </w:t>
      </w:r>
      <w:r w:rsidR="00BA24F6">
        <w:fldChar w:fldCharType="begin"/>
      </w:r>
      <w:r w:rsidR="00BA24F6">
        <w:instrText xml:space="preserve"> REF _Ref167184541 \h </w:instrText>
      </w:r>
      <w:r w:rsidR="00BA24F6">
        <w:fldChar w:fldCharType="separate"/>
      </w:r>
      <w:r w:rsidR="00452CF7">
        <w:t xml:space="preserve">Abbildung </w:t>
      </w:r>
      <w:r w:rsidR="00452CF7">
        <w:rPr>
          <w:noProof/>
        </w:rPr>
        <w:t>10</w:t>
      </w:r>
      <w:r w:rsidR="00BA24F6">
        <w:fldChar w:fldCharType="end"/>
      </w:r>
      <w:r w:rsidR="008224E3">
        <w:t xml:space="preserve"> dementsprechend genau dasselbe</w:t>
      </w:r>
      <w:r w:rsidR="007D11CB">
        <w:t xml:space="preserve">. </w:t>
      </w:r>
      <w:r w:rsidR="00C40365">
        <w:t xml:space="preserve">Der Ausschnitt aus der </w:t>
      </w:r>
      <w:r w:rsidR="00BA24F6">
        <w:fldChar w:fldCharType="begin"/>
      </w:r>
      <w:r w:rsidR="00BA24F6">
        <w:instrText xml:space="preserve"> REF _Ref167184541 \h </w:instrText>
      </w:r>
      <w:r w:rsidR="00BA24F6">
        <w:fldChar w:fldCharType="separate"/>
      </w:r>
      <w:r w:rsidR="00452CF7">
        <w:t xml:space="preserve">Abbildung </w:t>
      </w:r>
      <w:r w:rsidR="00452CF7">
        <w:rPr>
          <w:noProof/>
        </w:rPr>
        <w:t>10</w:t>
      </w:r>
      <w:r w:rsidR="00BA24F6">
        <w:fldChar w:fldCharType="end"/>
      </w:r>
      <w:r w:rsidR="008224E3">
        <w:t xml:space="preserve"> </w:t>
      </w:r>
      <w:r w:rsidR="0085447A">
        <w:t>präsentiert</w:t>
      </w:r>
      <w:r w:rsidR="00C40365">
        <w:t xml:space="preserve"> </w:t>
      </w:r>
      <w:r w:rsidR="008224E3">
        <w:t>die Sicht</w:t>
      </w:r>
      <w:r w:rsidR="00C40365">
        <w:t xml:space="preserve"> der </w:t>
      </w:r>
      <w:r w:rsidR="008224E3">
        <w:t>alltäglichen Nutzer*innen</w:t>
      </w:r>
      <w:r w:rsidR="00C40365">
        <w:t xml:space="preserve"> </w:t>
      </w:r>
      <w:r w:rsidR="00793101">
        <w:t>der Webseite</w:t>
      </w:r>
      <w:r w:rsidR="00B11489">
        <w:t xml:space="preserve">, während </w:t>
      </w:r>
      <w:r w:rsidR="00BA24F6">
        <w:fldChar w:fldCharType="begin"/>
      </w:r>
      <w:r w:rsidR="00BA24F6">
        <w:instrText xml:space="preserve"> REF _Ref167184567 \h </w:instrText>
      </w:r>
      <w:r w:rsidR="00BA24F6">
        <w:fldChar w:fldCharType="separate"/>
      </w:r>
      <w:r w:rsidR="00452CF7">
        <w:t xml:space="preserve">Abbildung </w:t>
      </w:r>
      <w:r w:rsidR="00452CF7">
        <w:rPr>
          <w:noProof/>
        </w:rPr>
        <w:t>11</w:t>
      </w:r>
      <w:r w:rsidR="00BA24F6">
        <w:fldChar w:fldCharType="end"/>
      </w:r>
      <w:r w:rsidR="008B6B43">
        <w:t xml:space="preserve"> </w:t>
      </w:r>
      <w:r w:rsidR="00F329DB">
        <w:t xml:space="preserve">die Sicht </w:t>
      </w:r>
      <w:r w:rsidR="008B6B43">
        <w:t>des</w:t>
      </w:r>
      <w:r w:rsidR="00F329DB">
        <w:t xml:space="preserve"> </w:t>
      </w:r>
      <w:proofErr w:type="spellStart"/>
      <w:r w:rsidR="00F329DB">
        <w:t>Entwickertool</w:t>
      </w:r>
      <w:r w:rsidR="001C20DE">
        <w:t>s</w:t>
      </w:r>
      <w:proofErr w:type="spellEnd"/>
      <w:r w:rsidR="00F329DB">
        <w:t>-Modus</w:t>
      </w:r>
      <w:r w:rsidR="008B6B43">
        <w:t xml:space="preserve"> dar</w:t>
      </w:r>
      <w:r w:rsidR="00090450">
        <w:t>stellt</w:t>
      </w:r>
      <w:r w:rsidR="008224E3">
        <w:t xml:space="preserve">.  </w:t>
      </w:r>
    </w:p>
    <w:p w14:paraId="6996B8CB" w14:textId="77777777" w:rsidR="00326C1B" w:rsidRDefault="00326C1B" w:rsidP="00C54F60"/>
    <w:p w14:paraId="005C3904" w14:textId="23E50F31" w:rsidR="00EE385C" w:rsidRDefault="00595F37" w:rsidP="00EE385C">
      <w:pPr>
        <w:keepNext/>
      </w:pPr>
      <w:r>
        <w:rPr>
          <w:noProof/>
        </w:rPr>
        <w:lastRenderedPageBreak/>
        <w:drawing>
          <wp:inline distT="0" distB="0" distL="0" distR="0" wp14:anchorId="6D613933" wp14:editId="22835874">
            <wp:extent cx="5572760" cy="3467735"/>
            <wp:effectExtent l="0" t="0" r="0" b="0"/>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72760" cy="3467735"/>
                    </a:xfrm>
                    <a:prstGeom prst="rect">
                      <a:avLst/>
                    </a:prstGeom>
                    <a:noFill/>
                    <a:ln>
                      <a:noFill/>
                    </a:ln>
                  </pic:spPr>
                </pic:pic>
              </a:graphicData>
            </a:graphic>
          </wp:inline>
        </w:drawing>
      </w:r>
    </w:p>
    <w:p w14:paraId="6B7C0219" w14:textId="32ABA9F1" w:rsidR="00C415EF" w:rsidRDefault="00EE385C" w:rsidP="00EE385C">
      <w:pPr>
        <w:pStyle w:val="Beschriftung"/>
      </w:pPr>
      <w:bookmarkStart w:id="55" w:name="_Ref167184567"/>
      <w:bookmarkStart w:id="56" w:name="_Toc167307357"/>
      <w:r>
        <w:t xml:space="preserve">Abbildung </w:t>
      </w:r>
      <w:r w:rsidR="00452CF7">
        <w:fldChar w:fldCharType="begin"/>
      </w:r>
      <w:r w:rsidR="00452CF7">
        <w:instrText xml:space="preserve"> SEQ Abbildung \* ARABIC </w:instrText>
      </w:r>
      <w:r w:rsidR="00452CF7">
        <w:fldChar w:fldCharType="separate"/>
      </w:r>
      <w:r w:rsidR="00452CF7">
        <w:rPr>
          <w:noProof/>
        </w:rPr>
        <w:t>11</w:t>
      </w:r>
      <w:r w:rsidR="00452CF7">
        <w:rPr>
          <w:noProof/>
        </w:rPr>
        <w:fldChar w:fldCharType="end"/>
      </w:r>
      <w:bookmarkEnd w:id="55"/>
      <w:r>
        <w:t xml:space="preserve"> </w:t>
      </w:r>
      <w:r w:rsidR="006D2FFD">
        <w:t>HTML-Struktur</w:t>
      </w:r>
      <w:bookmarkEnd w:id="56"/>
    </w:p>
    <w:p w14:paraId="783C9EA1" w14:textId="6B9AB05C" w:rsidR="001C22EC" w:rsidRDefault="003E0483" w:rsidP="00F60A59">
      <w:r>
        <w:t>(</w:t>
      </w:r>
      <w:r w:rsidR="00F52DF3">
        <w:t>Chrome</w:t>
      </w:r>
      <w:r>
        <w:t>-)</w:t>
      </w:r>
      <w:r w:rsidR="00F52DF3">
        <w:t xml:space="preserve">Entwicklertools </w:t>
      </w:r>
      <w:r>
        <w:t>sind Werkzeuge für Webentwickler*innen</w:t>
      </w:r>
      <w:r w:rsidR="00DD5276">
        <w:t xml:space="preserve">, die direkt </w:t>
      </w:r>
      <w:r w:rsidR="00AD221A">
        <w:t>im</w:t>
      </w:r>
      <w:r w:rsidR="00DD5276">
        <w:t xml:space="preserve"> Browser eingebaut sind</w:t>
      </w:r>
      <w:r w:rsidR="002B3F55">
        <w:t xml:space="preserve">. </w:t>
      </w:r>
      <w:r w:rsidR="00D275D6">
        <w:t xml:space="preserve">Mithilfe </w:t>
      </w:r>
      <w:r w:rsidR="002B3F55">
        <w:t>der</w:t>
      </w:r>
      <w:r w:rsidR="00D275D6">
        <w:t xml:space="preserve"> Entwicklertools (</w:t>
      </w:r>
      <w:proofErr w:type="spellStart"/>
      <w:r w:rsidR="00D275D6">
        <w:t>Ctrl</w:t>
      </w:r>
      <w:proofErr w:type="spellEnd"/>
      <w:r w:rsidR="00D275D6">
        <w:t xml:space="preserve"> + Shift + I) kann </w:t>
      </w:r>
      <w:r w:rsidR="00B226FE">
        <w:t xml:space="preserve">der </w:t>
      </w:r>
      <w:r w:rsidR="00D275D6">
        <w:t xml:space="preserve">HTML-Code von der Webseite im Browser angezeigt und manipuliert werden. Der Einsatz </w:t>
      </w:r>
      <w:r w:rsidR="00BC4D17">
        <w:t>der</w:t>
      </w:r>
      <w:r w:rsidR="005772C2">
        <w:t xml:space="preserve"> </w:t>
      </w:r>
      <w:r w:rsidR="00D275D6">
        <w:t>Entwicklertool</w:t>
      </w:r>
      <w:r w:rsidR="00BC4D17">
        <w:t>s</w:t>
      </w:r>
      <w:r w:rsidR="005772C2">
        <w:t xml:space="preserve"> </w:t>
      </w:r>
      <w:r w:rsidR="009A4FF2">
        <w:t>war</w:t>
      </w:r>
      <w:r w:rsidR="00D275D6">
        <w:t xml:space="preserve"> </w:t>
      </w:r>
      <w:r w:rsidR="005772C2">
        <w:t xml:space="preserve">essenziell für </w:t>
      </w:r>
      <w:r w:rsidR="00824571">
        <w:t>die Entwicklung der Skripts im</w:t>
      </w:r>
      <w:r w:rsidR="00075656">
        <w:t xml:space="preserve"> </w:t>
      </w:r>
      <w:proofErr w:type="spellStart"/>
      <w:r w:rsidR="00075656">
        <w:t>Scrapingprozess</w:t>
      </w:r>
      <w:proofErr w:type="spellEnd"/>
      <w:r w:rsidR="00075656">
        <w:t xml:space="preserve">. </w:t>
      </w:r>
    </w:p>
    <w:p w14:paraId="05377F54" w14:textId="77777777" w:rsidR="001C22EC" w:rsidRDefault="001C22EC" w:rsidP="00F60A59"/>
    <w:p w14:paraId="2E76A738" w14:textId="0CFB4F34" w:rsidR="00C54F60" w:rsidRDefault="002D4484" w:rsidP="00C54F60">
      <w:r>
        <w:t>Danach wurde i</w:t>
      </w:r>
      <w:r w:rsidR="00BC5F4F">
        <w:t xml:space="preserve">m Skript </w:t>
      </w:r>
      <w:r w:rsidR="003B4D07">
        <w:t xml:space="preserve">festgelegt, an welchen </w:t>
      </w:r>
      <w:r w:rsidR="002126CE">
        <w:t>Stellen und Orten</w:t>
      </w:r>
      <w:r w:rsidR="008F2985">
        <w:t xml:space="preserve"> innerhalb</w:t>
      </w:r>
      <w:r w:rsidR="002126CE">
        <w:t xml:space="preserve"> der Webseite Daten entnommen werden</w:t>
      </w:r>
      <w:r w:rsidR="00E63663">
        <w:t xml:space="preserve"> sollen</w:t>
      </w:r>
      <w:r w:rsidR="002126CE">
        <w:t xml:space="preserve">. </w:t>
      </w:r>
      <w:r w:rsidR="00F9271B">
        <w:t>Durch das Aufrufen des HTML-</w:t>
      </w:r>
      <w:r w:rsidR="00EC3649">
        <w:t xml:space="preserve">Codes </w:t>
      </w:r>
      <w:r w:rsidR="00E20650">
        <w:t>mithilfe</w:t>
      </w:r>
      <w:r w:rsidR="00425530">
        <w:t xml:space="preserve"> der</w:t>
      </w:r>
      <w:r w:rsidR="00F9271B">
        <w:t xml:space="preserve"> Entwicklertools </w:t>
      </w:r>
      <w:r w:rsidR="007E6D32">
        <w:t>wurde</w:t>
      </w:r>
      <w:r w:rsidR="00EC3649">
        <w:t xml:space="preserve"> die HTML-Struktur der gesamten Web</w:t>
      </w:r>
      <w:r w:rsidR="00B16CBC">
        <w:t xml:space="preserve">seite angezeigt. </w:t>
      </w:r>
      <w:r w:rsidR="00673C61">
        <w:t xml:space="preserve">Somit </w:t>
      </w:r>
      <w:r w:rsidR="001752ED">
        <w:t>konnten</w:t>
      </w:r>
      <w:r w:rsidR="00F9271B">
        <w:t xml:space="preserve"> die HTML-Elemente leicht lokalisiert sowie identifiziert werden. </w:t>
      </w:r>
      <w:r w:rsidR="0060532F" w:rsidRPr="003D4B99">
        <w:t xml:space="preserve">Durch das Identifizieren der HTML-Elemente </w:t>
      </w:r>
      <w:r w:rsidR="00D03F11" w:rsidRPr="003D4B99">
        <w:t>wurde</w:t>
      </w:r>
      <w:r w:rsidR="0060532F" w:rsidRPr="003D4B99">
        <w:t xml:space="preserve"> im Skript klar definiert, wo </w:t>
      </w:r>
      <w:r w:rsidR="003D4B99" w:rsidRPr="003D4B99">
        <w:t xml:space="preserve">sich </w:t>
      </w:r>
      <w:r w:rsidR="0060532F" w:rsidRPr="003D4B99">
        <w:t>die Daten befinden und wo auf diese zugegriffen werden können</w:t>
      </w:r>
      <w:r w:rsidR="0095613E">
        <w:t xml:space="preserve"> </w:t>
      </w:r>
      <w:r w:rsidR="0095613E">
        <w:fldChar w:fldCharType="begin"/>
      </w:r>
      <w:r w:rsidR="0095613E">
        <w:instrText xml:space="preserve"> ADDIN ZOTERO_ITEM CSL_CITATION {"citationID":"JUDLwxTN","properties":{"unsorted":true,"formattedCitation":"({\\i{}Chrome-Entwicklertools | Chrome DevTools}, o.\\uc0\\u160{}J.)","plainCitation":"(Chrome-Entwicklertools | Chrome DevTools, o. J.)","noteIndex":0},"citationItems":[{"id":154,"uris":["http://zotero.org/users/12966000/items/3JA7SZ7B"],"itemData":{"id":154,"type":"webpage","abstract":"Mit den Chrome-Entwicklertools können Sie Fehler in Ihren Webanwendungen beheben und sie optimieren.","container-title":"Chrome for Developers","language":"de-x-mtfrom-en","title":"Chrome-Entwicklertools | Chrome DevTools","URL":"https://developer.chrome.com/docs/devtools?hl=de","accessed":{"date-parts":[["2024",5,14]]}}}],"schema":"https://github.com/citation-style-language/schema/raw/master/csl-citation.json"} </w:instrText>
      </w:r>
      <w:r w:rsidR="0095613E">
        <w:fldChar w:fldCharType="separate"/>
      </w:r>
      <w:r w:rsidR="0095613E" w:rsidRPr="0095613E">
        <w:rPr>
          <w:rFonts w:cs="Arial"/>
        </w:rPr>
        <w:t>(</w:t>
      </w:r>
      <w:r w:rsidR="0095613E" w:rsidRPr="0095613E">
        <w:rPr>
          <w:rFonts w:cs="Arial"/>
          <w:i/>
          <w:iCs/>
        </w:rPr>
        <w:t>Chrome-Entwicklertools | Chrome DevTools</w:t>
      </w:r>
      <w:r w:rsidR="0095613E" w:rsidRPr="0095613E">
        <w:rPr>
          <w:rFonts w:cs="Arial"/>
        </w:rPr>
        <w:t>, o. J.)</w:t>
      </w:r>
      <w:r w:rsidR="0095613E">
        <w:fldChar w:fldCharType="end"/>
      </w:r>
      <w:r w:rsidR="0060532F" w:rsidRPr="003D4B99">
        <w:t>.</w:t>
      </w:r>
    </w:p>
    <w:p w14:paraId="05B8DE82" w14:textId="77777777" w:rsidR="00794DB3" w:rsidRDefault="00794DB3" w:rsidP="00C54F60"/>
    <w:p w14:paraId="52D44F16" w14:textId="387F2B39" w:rsidR="00015522" w:rsidRDefault="00595F37" w:rsidP="00015522">
      <w:pPr>
        <w:keepNext/>
      </w:pPr>
      <w:r>
        <w:rPr>
          <w:noProof/>
        </w:rPr>
        <w:lastRenderedPageBreak/>
        <w:drawing>
          <wp:inline distT="0" distB="0" distL="0" distR="0" wp14:anchorId="28540BB5" wp14:editId="0461D6EE">
            <wp:extent cx="5581015" cy="2277110"/>
            <wp:effectExtent l="0" t="0" r="0" b="0"/>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81015" cy="2277110"/>
                    </a:xfrm>
                    <a:prstGeom prst="rect">
                      <a:avLst/>
                    </a:prstGeom>
                    <a:noFill/>
                    <a:ln>
                      <a:noFill/>
                    </a:ln>
                  </pic:spPr>
                </pic:pic>
              </a:graphicData>
            </a:graphic>
          </wp:inline>
        </w:drawing>
      </w:r>
    </w:p>
    <w:p w14:paraId="40A507D6" w14:textId="10E14641" w:rsidR="0079373C" w:rsidRDefault="00015522" w:rsidP="00015522">
      <w:pPr>
        <w:pStyle w:val="Beschriftung"/>
      </w:pPr>
      <w:bookmarkStart w:id="57" w:name="_Toc167307358"/>
      <w:r>
        <w:t xml:space="preserve">Abbildung </w:t>
      </w:r>
      <w:r w:rsidR="00452CF7">
        <w:fldChar w:fldCharType="begin"/>
      </w:r>
      <w:r w:rsidR="00452CF7">
        <w:instrText xml:space="preserve"> SEQ Abbildung \* ARABIC </w:instrText>
      </w:r>
      <w:r w:rsidR="00452CF7">
        <w:fldChar w:fldCharType="separate"/>
      </w:r>
      <w:r w:rsidR="00452CF7">
        <w:rPr>
          <w:noProof/>
        </w:rPr>
        <w:t>12</w:t>
      </w:r>
      <w:r w:rsidR="00452CF7">
        <w:rPr>
          <w:noProof/>
        </w:rPr>
        <w:fldChar w:fldCharType="end"/>
      </w:r>
      <w:r>
        <w:t xml:space="preserve"> </w:t>
      </w:r>
      <w:proofErr w:type="spellStart"/>
      <w:r>
        <w:t>Scrapingprozess</w:t>
      </w:r>
      <w:bookmarkEnd w:id="57"/>
      <w:proofErr w:type="spellEnd"/>
    </w:p>
    <w:p w14:paraId="485FEFC4" w14:textId="5D33626E" w:rsidR="005D66D8" w:rsidRDefault="006D7824" w:rsidP="00CC25CA">
      <w:r>
        <w:t xml:space="preserve">In diesem Codeabschnitt </w:t>
      </w:r>
      <w:r w:rsidR="002863A4">
        <w:t>wurden</w:t>
      </w:r>
      <w:r w:rsidR="00030BBF">
        <w:t xml:space="preserve"> die Daten mithilfe von Schleifen Schritt für Schritt </w:t>
      </w:r>
      <w:r w:rsidR="00B24C44">
        <w:t xml:space="preserve">in der HTML-Struktur </w:t>
      </w:r>
      <w:r w:rsidR="00030BBF">
        <w:t>lokalisiert</w:t>
      </w:r>
      <w:r w:rsidR="00E131C9">
        <w:t>. Der</w:t>
      </w:r>
      <w:r w:rsidR="00030BBF">
        <w:t xml:space="preserve"> </w:t>
      </w:r>
      <w:proofErr w:type="spellStart"/>
      <w:r w:rsidR="00030BBF">
        <w:t>Scraping</w:t>
      </w:r>
      <w:proofErr w:type="spellEnd"/>
      <w:r w:rsidR="00030BBF">
        <w:t xml:space="preserve">-Bereich </w:t>
      </w:r>
      <w:r w:rsidR="00E131C9">
        <w:t>wurde</w:t>
      </w:r>
      <w:r w:rsidR="00030BBF">
        <w:t xml:space="preserve"> anhand der HTML-Elemente festgelegt. </w:t>
      </w:r>
      <w:r w:rsidR="00B24C44" w:rsidRPr="00F615F4">
        <w:t xml:space="preserve">Pro Tabellenzeile befinden sich jeweils </w:t>
      </w:r>
      <w:r w:rsidR="00A74128" w:rsidRPr="00F615F4">
        <w:t>vier Wörter (Daten)</w:t>
      </w:r>
      <w:r w:rsidR="00F81C50" w:rsidRPr="00F615F4">
        <w:t>,</w:t>
      </w:r>
      <w:r w:rsidR="00A74128" w:rsidRPr="00F615F4">
        <w:t xml:space="preserve"> </w:t>
      </w:r>
      <w:r w:rsidR="00B24C44" w:rsidRPr="00F615F4">
        <w:t xml:space="preserve">die </w:t>
      </w:r>
      <w:r w:rsidR="00A74128" w:rsidRPr="00F615F4">
        <w:t xml:space="preserve">extrahiert </w:t>
      </w:r>
      <w:r w:rsidR="00947C18" w:rsidRPr="00F615F4">
        <w:t>wurden</w:t>
      </w:r>
      <w:r w:rsidR="001F2954" w:rsidRPr="00F615F4">
        <w:t>.</w:t>
      </w:r>
      <w:r w:rsidR="001F2954">
        <w:t xml:space="preserve"> Es </w:t>
      </w:r>
      <w:r w:rsidR="00A74128">
        <w:t xml:space="preserve">wurden </w:t>
      </w:r>
      <w:r w:rsidR="00030BBF">
        <w:t>weitere Schleifen eingebaut</w:t>
      </w:r>
      <w:r w:rsidR="00A74128">
        <w:t xml:space="preserve">, um </w:t>
      </w:r>
      <w:r w:rsidR="00215254">
        <w:t xml:space="preserve">die Tabellenzeile aufzuteilen und </w:t>
      </w:r>
      <w:r w:rsidR="001F2954">
        <w:t>jedes Wort separat zu</w:t>
      </w:r>
      <w:r w:rsidR="00215254">
        <w:t xml:space="preserve"> extrahieren</w:t>
      </w:r>
      <w:r w:rsidR="004D39EC">
        <w:t>.</w:t>
      </w:r>
    </w:p>
    <w:p w14:paraId="038C8526" w14:textId="77777777" w:rsidR="00E56089" w:rsidRPr="00F64658" w:rsidRDefault="00E56089" w:rsidP="00CC25CA"/>
    <w:p w14:paraId="451F7F81" w14:textId="77777777" w:rsidR="00B2424C" w:rsidRPr="00E56089" w:rsidRDefault="00F64658" w:rsidP="00B2424C">
      <w:pPr>
        <w:numPr>
          <w:ilvl w:val="0"/>
          <w:numId w:val="12"/>
        </w:numPr>
        <w:rPr>
          <w:lang w:val="en-US"/>
        </w:rPr>
      </w:pPr>
      <w:r w:rsidRPr="00E56089">
        <w:rPr>
          <w:b/>
          <w:bCs/>
          <w:lang w:val="en-US"/>
        </w:rPr>
        <w:t xml:space="preserve">tables = </w:t>
      </w:r>
      <w:proofErr w:type="spellStart"/>
      <w:proofErr w:type="gramStart"/>
      <w:r w:rsidRPr="00E56089">
        <w:rPr>
          <w:b/>
          <w:bCs/>
          <w:lang w:val="en-US"/>
        </w:rPr>
        <w:t>soup.find</w:t>
      </w:r>
      <w:proofErr w:type="gramEnd"/>
      <w:r w:rsidRPr="00E56089">
        <w:rPr>
          <w:b/>
          <w:bCs/>
          <w:lang w:val="en-US"/>
        </w:rPr>
        <w:t>_all</w:t>
      </w:r>
      <w:proofErr w:type="spellEnd"/>
      <w:r w:rsidRPr="00E56089">
        <w:rPr>
          <w:b/>
          <w:bCs/>
          <w:lang w:val="en-US"/>
        </w:rPr>
        <w:t>('table')</w:t>
      </w:r>
    </w:p>
    <w:p w14:paraId="7E0ED6DE" w14:textId="6FE92D32" w:rsidR="00F64658" w:rsidRDefault="00B2424C" w:rsidP="00B2424C">
      <w:pPr>
        <w:ind w:left="720"/>
      </w:pPr>
      <w:r>
        <w:t xml:space="preserve">Es wurde eine Variable namens </w:t>
      </w:r>
      <w:proofErr w:type="spellStart"/>
      <w:r>
        <w:rPr>
          <w:i/>
          <w:iCs/>
        </w:rPr>
        <w:t>tables</w:t>
      </w:r>
      <w:proofErr w:type="spellEnd"/>
      <w:r>
        <w:rPr>
          <w:i/>
          <w:iCs/>
        </w:rPr>
        <w:t xml:space="preserve"> </w:t>
      </w:r>
      <w:r w:rsidR="00E56089">
        <w:t>erstellt,</w:t>
      </w:r>
      <w:r>
        <w:t xml:space="preserve"> um nach allen Tabellen </w:t>
      </w:r>
      <w:r w:rsidR="00E56089">
        <w:t xml:space="preserve">im HTML-Code </w:t>
      </w:r>
      <w:r>
        <w:t xml:space="preserve">zu suchen. </w:t>
      </w:r>
      <w:proofErr w:type="gramStart"/>
      <w:r w:rsidR="003D3CF5">
        <w:t>Mit</w:t>
      </w:r>
      <w:r w:rsidR="00AF379A">
        <w:t xml:space="preserve"> </w:t>
      </w:r>
      <w:r w:rsidR="003D3CF5">
        <w:rPr>
          <w:i/>
          <w:iCs/>
        </w:rPr>
        <w:t>.</w:t>
      </w:r>
      <w:proofErr w:type="spellStart"/>
      <w:r w:rsidR="003D3CF5">
        <w:rPr>
          <w:i/>
          <w:iCs/>
        </w:rPr>
        <w:t>find</w:t>
      </w:r>
      <w:proofErr w:type="gramEnd"/>
      <w:r w:rsidR="003D3CF5">
        <w:rPr>
          <w:i/>
          <w:iCs/>
        </w:rPr>
        <w:t>_all</w:t>
      </w:r>
      <w:proofErr w:type="spellEnd"/>
      <w:r w:rsidR="00985AFE">
        <w:rPr>
          <w:i/>
          <w:iCs/>
        </w:rPr>
        <w:t>()</w:t>
      </w:r>
      <w:r w:rsidR="003D3CF5">
        <w:rPr>
          <w:i/>
          <w:iCs/>
        </w:rPr>
        <w:t xml:space="preserve"> </w:t>
      </w:r>
      <w:r w:rsidR="00E047B7">
        <w:t xml:space="preserve">wurde die Suchfunktion eingeleitet. </w:t>
      </w:r>
      <w:bookmarkStart w:id="58" w:name="_Hlk166573764"/>
      <w:r w:rsidR="00D03648">
        <w:t xml:space="preserve">Die </w:t>
      </w:r>
      <w:r w:rsidR="00E047B7">
        <w:t xml:space="preserve">Suchfunktionen </w:t>
      </w:r>
      <w:r w:rsidR="00F5396C">
        <w:t>sucht</w:t>
      </w:r>
      <w:r w:rsidR="00E047B7">
        <w:t xml:space="preserve"> nach dem definierten </w:t>
      </w:r>
      <w:r w:rsidR="00D03648">
        <w:t>HTML-Element in de</w:t>
      </w:r>
      <w:r w:rsidR="00F5396C">
        <w:t>n</w:t>
      </w:r>
      <w:r w:rsidR="00D03648">
        <w:t xml:space="preserve"> Klammer</w:t>
      </w:r>
      <w:r w:rsidR="00F5396C">
        <w:t>n</w:t>
      </w:r>
      <w:r w:rsidR="00E61C5A">
        <w:t xml:space="preserve">, welches </w:t>
      </w:r>
      <w:r w:rsidR="00E61C5A" w:rsidRPr="00E61C5A">
        <w:rPr>
          <w:i/>
          <w:iCs/>
        </w:rPr>
        <w:t>'</w:t>
      </w:r>
      <w:proofErr w:type="spellStart"/>
      <w:r w:rsidR="00E61C5A" w:rsidRPr="00E61C5A">
        <w:rPr>
          <w:i/>
          <w:iCs/>
        </w:rPr>
        <w:t>table</w:t>
      </w:r>
      <w:proofErr w:type="spellEnd"/>
      <w:r w:rsidR="00E61C5A" w:rsidRPr="00E61C5A">
        <w:rPr>
          <w:i/>
          <w:iCs/>
        </w:rPr>
        <w:t xml:space="preserve">' </w:t>
      </w:r>
      <w:r w:rsidR="00E61C5A">
        <w:t>ist.</w:t>
      </w:r>
      <w:r w:rsidR="0046512E">
        <w:t xml:space="preserve"> </w:t>
      </w:r>
      <w:r w:rsidR="00445476">
        <w:t>Der englische Begriff «</w:t>
      </w:r>
      <w:proofErr w:type="spellStart"/>
      <w:r w:rsidR="00445476">
        <w:t>table</w:t>
      </w:r>
      <w:proofErr w:type="spellEnd"/>
      <w:r w:rsidR="00445476">
        <w:t>» steht für Tabelle</w:t>
      </w:r>
      <w:r w:rsidR="006B702B">
        <w:t xml:space="preserve"> </w:t>
      </w:r>
      <w:r w:rsidR="006B702B">
        <w:fldChar w:fldCharType="begin"/>
      </w:r>
      <w:r w:rsidR="006B702B">
        <w:instrText xml:space="preserve"> ADDIN ZOTERO_ITEM CSL_CITATION {"citationID":"KH1yLupt","properties":{"formattedCitation":"(Mitchell, 2024)","plainCitation":"(Mitchell, 2024)","noteIndex":0},"citationItems":[{"id":167,"uris":["http://zotero.org/users/12966000/items/X8IRKPR4"],"itemData":{"id":167,"type":"book","abstract":"Data Extraction from the Modern Web","edition":"3rd Edition","ISBN":"978-1-09-814534-7","language":"en","number-of-pages":"300","publisher":"O'Reilly Media, Inc.","source":"learning.oreilly.com","title":"Web Scraping with Python","URL":"https://learning.oreilly.com/library/view/web-scraping-with/9781098145347/preface01.html","author":[{"family":"Mitchell","given":"Ryan"}],"accessed":{"date-parts":[["2024",5,9]]},"issued":{"date-parts":[["2024",2,28]]}}}],"schema":"https://github.com/citation-style-language/schema/raw/master/csl-citation.json"} </w:instrText>
      </w:r>
      <w:r w:rsidR="006B702B">
        <w:fldChar w:fldCharType="separate"/>
      </w:r>
      <w:r w:rsidR="006B702B" w:rsidRPr="006B702B">
        <w:rPr>
          <w:rFonts w:cs="Arial"/>
        </w:rPr>
        <w:t>(Mitchell, 2024</w:t>
      </w:r>
      <w:r w:rsidR="006B702B">
        <w:rPr>
          <w:rFonts w:cs="Arial"/>
        </w:rPr>
        <w:t>, Chapter 2</w:t>
      </w:r>
      <w:r w:rsidR="006B702B" w:rsidRPr="006B702B">
        <w:rPr>
          <w:rFonts w:cs="Arial"/>
        </w:rPr>
        <w:t>)</w:t>
      </w:r>
      <w:r w:rsidR="006B702B">
        <w:fldChar w:fldCharType="end"/>
      </w:r>
      <w:r w:rsidR="00445476">
        <w:t>.</w:t>
      </w:r>
    </w:p>
    <w:bookmarkEnd w:id="58"/>
    <w:p w14:paraId="274F70F8" w14:textId="77777777" w:rsidR="00E56089" w:rsidRPr="00F64658" w:rsidRDefault="00E56089" w:rsidP="00B2424C">
      <w:pPr>
        <w:ind w:left="720"/>
      </w:pPr>
    </w:p>
    <w:p w14:paraId="49BD9D87" w14:textId="77777777" w:rsidR="00777DB7" w:rsidRPr="00C21488" w:rsidRDefault="00F64658" w:rsidP="00777DB7">
      <w:pPr>
        <w:numPr>
          <w:ilvl w:val="0"/>
          <w:numId w:val="12"/>
        </w:numPr>
        <w:rPr>
          <w:lang w:val="en-US"/>
        </w:rPr>
      </w:pPr>
      <w:r w:rsidRPr="00C21488">
        <w:rPr>
          <w:b/>
          <w:bCs/>
          <w:lang w:val="en-US"/>
        </w:rPr>
        <w:t xml:space="preserve">rows = </w:t>
      </w:r>
      <w:proofErr w:type="spellStart"/>
      <w:proofErr w:type="gramStart"/>
      <w:r w:rsidRPr="00C21488">
        <w:rPr>
          <w:b/>
          <w:bCs/>
          <w:lang w:val="en-US"/>
        </w:rPr>
        <w:t>table.find</w:t>
      </w:r>
      <w:proofErr w:type="gramEnd"/>
      <w:r w:rsidRPr="00C21488">
        <w:rPr>
          <w:b/>
          <w:bCs/>
          <w:lang w:val="en-US"/>
        </w:rPr>
        <w:t>_all</w:t>
      </w:r>
      <w:proofErr w:type="spellEnd"/>
      <w:r w:rsidRPr="00C21488">
        <w:rPr>
          <w:b/>
          <w:bCs/>
          <w:lang w:val="en-US"/>
        </w:rPr>
        <w:t>('tr')</w:t>
      </w:r>
    </w:p>
    <w:p w14:paraId="48621BE2" w14:textId="59B590A4" w:rsidR="00F64658" w:rsidRDefault="00C21488" w:rsidP="00777DB7">
      <w:pPr>
        <w:ind w:left="720"/>
      </w:pPr>
      <w:r w:rsidRPr="00C21488">
        <w:t>Es wurde eine weitere Va</w:t>
      </w:r>
      <w:r>
        <w:t xml:space="preserve">riable namens </w:t>
      </w:r>
      <w:proofErr w:type="spellStart"/>
      <w:r>
        <w:rPr>
          <w:i/>
          <w:iCs/>
        </w:rPr>
        <w:t>rows</w:t>
      </w:r>
      <w:proofErr w:type="spellEnd"/>
      <w:r>
        <w:rPr>
          <w:i/>
          <w:iCs/>
        </w:rPr>
        <w:t xml:space="preserve"> </w:t>
      </w:r>
      <w:r>
        <w:t xml:space="preserve">erstellt, um </w:t>
      </w:r>
      <w:r w:rsidR="008C7128">
        <w:t xml:space="preserve">alle </w:t>
      </w:r>
      <w:r w:rsidR="00F64658" w:rsidRPr="00F64658">
        <w:t xml:space="preserve">Zeilen </w:t>
      </w:r>
      <w:r>
        <w:t>innerhalb der Tabelle zu finden.</w:t>
      </w:r>
      <w:r w:rsidR="0046512E">
        <w:t xml:space="preserve"> </w:t>
      </w:r>
      <w:r w:rsidR="00912EB4">
        <w:t xml:space="preserve">Durch </w:t>
      </w:r>
      <w:r w:rsidR="008338C8">
        <w:t>die</w:t>
      </w:r>
      <w:r w:rsidR="00912EB4">
        <w:t xml:space="preserve"> </w:t>
      </w:r>
      <w:proofErr w:type="gramStart"/>
      <w:r w:rsidR="0046512E" w:rsidRPr="0046512E">
        <w:t>Suchfunktion</w:t>
      </w:r>
      <w:r w:rsidR="00912EB4">
        <w:t xml:space="preserve"> </w:t>
      </w:r>
      <w:r w:rsidR="00912EB4">
        <w:rPr>
          <w:i/>
          <w:iCs/>
        </w:rPr>
        <w:t>.</w:t>
      </w:r>
      <w:proofErr w:type="spellStart"/>
      <w:r w:rsidR="00912EB4">
        <w:rPr>
          <w:i/>
          <w:iCs/>
        </w:rPr>
        <w:t>find</w:t>
      </w:r>
      <w:proofErr w:type="gramEnd"/>
      <w:r w:rsidR="00912EB4">
        <w:rPr>
          <w:i/>
          <w:iCs/>
        </w:rPr>
        <w:t>_all</w:t>
      </w:r>
      <w:proofErr w:type="spellEnd"/>
      <w:r w:rsidR="00B83768">
        <w:rPr>
          <w:i/>
          <w:iCs/>
        </w:rPr>
        <w:t>()</w:t>
      </w:r>
      <w:r w:rsidR="00912EB4">
        <w:rPr>
          <w:i/>
          <w:iCs/>
        </w:rPr>
        <w:t xml:space="preserve"> </w:t>
      </w:r>
      <w:r w:rsidR="00CD7C98">
        <w:t>wurde</w:t>
      </w:r>
      <w:r w:rsidR="0046512E" w:rsidRPr="0046512E">
        <w:t xml:space="preserve"> nach dem definierten HTML-Element in der Klammer</w:t>
      </w:r>
      <w:r w:rsidR="005C4C88">
        <w:t xml:space="preserve"> (</w:t>
      </w:r>
      <w:r w:rsidR="005C4C88" w:rsidRPr="00C84071">
        <w:rPr>
          <w:i/>
          <w:iCs/>
        </w:rPr>
        <w:t>'</w:t>
      </w:r>
      <w:proofErr w:type="spellStart"/>
      <w:r w:rsidR="005C4C88" w:rsidRPr="00C84071">
        <w:rPr>
          <w:i/>
          <w:iCs/>
        </w:rPr>
        <w:t>tr</w:t>
      </w:r>
      <w:proofErr w:type="spellEnd"/>
      <w:r w:rsidR="005C4C88" w:rsidRPr="00C84071">
        <w:rPr>
          <w:i/>
          <w:iCs/>
        </w:rPr>
        <w:t>'</w:t>
      </w:r>
      <w:r w:rsidR="005C4C88">
        <w:t>)</w:t>
      </w:r>
      <w:r w:rsidR="0046512E" w:rsidRPr="0046512E">
        <w:t xml:space="preserve"> </w:t>
      </w:r>
      <w:r w:rsidR="00912EB4">
        <w:t>gesucht</w:t>
      </w:r>
      <w:r w:rsidR="0046512E" w:rsidRPr="0046512E">
        <w:t>.</w:t>
      </w:r>
      <w:r w:rsidR="00905F3D">
        <w:t xml:space="preserve"> Der Begriff «</w:t>
      </w:r>
      <w:proofErr w:type="spellStart"/>
      <w:r w:rsidR="00905F3D">
        <w:t>tr</w:t>
      </w:r>
      <w:proofErr w:type="spellEnd"/>
      <w:r w:rsidR="00905F3D">
        <w:t>» bedeutet übersetzt «</w:t>
      </w:r>
      <w:proofErr w:type="spellStart"/>
      <w:r w:rsidR="00905F3D">
        <w:t>table</w:t>
      </w:r>
      <w:proofErr w:type="spellEnd"/>
      <w:r w:rsidR="00905F3D">
        <w:t xml:space="preserve"> </w:t>
      </w:r>
      <w:proofErr w:type="spellStart"/>
      <w:r w:rsidR="00905F3D">
        <w:t>row</w:t>
      </w:r>
      <w:proofErr w:type="spellEnd"/>
      <w:r w:rsidR="00905F3D">
        <w:t>» und steht für Tabellenzeile</w:t>
      </w:r>
      <w:r w:rsidR="006B702B">
        <w:t xml:space="preserve"> </w:t>
      </w:r>
      <w:r w:rsidR="006B702B">
        <w:fldChar w:fldCharType="begin"/>
      </w:r>
      <w:r w:rsidR="006B702B">
        <w:instrText xml:space="preserve"> ADDIN ZOTERO_ITEM CSL_CITATION {"citationID":"pUZdz4Rd","properties":{"formattedCitation":"(Mitchell, 2024)","plainCitation":"(Mitchell, 2024)","noteIndex":0},"citationItems":[{"id":167,"uris":["http://zotero.org/users/12966000/items/X8IRKPR4"],"itemData":{"id":167,"type":"book","abstract":"Data Extraction from the Modern Web","edition":"3rd Edition","ISBN":"978-1-09-814534-7","language":"en","number-of-pages":"300","publisher":"O'Reilly Media, Inc.","source":"learning.oreilly.com","title":"Web Scraping with Python","URL":"https://learning.oreilly.com/library/view/web-scraping-with/9781098145347/preface01.html","author":[{"family":"Mitchell","given":"Ryan"}],"accessed":{"date-parts":[["2024",5,9]]},"issued":{"date-parts":[["2024",2,28]]}}}],"schema":"https://github.com/citation-style-language/schema/raw/master/csl-citation.json"} </w:instrText>
      </w:r>
      <w:r w:rsidR="006B702B">
        <w:fldChar w:fldCharType="separate"/>
      </w:r>
      <w:r w:rsidR="006B702B" w:rsidRPr="006B702B">
        <w:rPr>
          <w:rFonts w:cs="Arial"/>
        </w:rPr>
        <w:t>(Mitchell, 2024</w:t>
      </w:r>
      <w:r w:rsidR="006B702B">
        <w:rPr>
          <w:rFonts w:cs="Arial"/>
        </w:rPr>
        <w:t>, Chapter 2</w:t>
      </w:r>
      <w:r w:rsidR="006B702B" w:rsidRPr="006B702B">
        <w:rPr>
          <w:rFonts w:cs="Arial"/>
        </w:rPr>
        <w:t>)</w:t>
      </w:r>
      <w:r w:rsidR="006B702B">
        <w:fldChar w:fldCharType="end"/>
      </w:r>
      <w:r w:rsidR="00905F3D">
        <w:t>.</w:t>
      </w:r>
    </w:p>
    <w:p w14:paraId="3BED0D4F" w14:textId="77777777" w:rsidR="00777DB7" w:rsidRPr="00F64658" w:rsidRDefault="00777DB7" w:rsidP="00777DB7">
      <w:pPr>
        <w:ind w:left="720"/>
      </w:pPr>
    </w:p>
    <w:p w14:paraId="1ECFB97E" w14:textId="77777777" w:rsidR="00777DB7" w:rsidRDefault="00F64658" w:rsidP="00777DB7">
      <w:pPr>
        <w:numPr>
          <w:ilvl w:val="0"/>
          <w:numId w:val="12"/>
        </w:numPr>
      </w:pPr>
      <w:proofErr w:type="spellStart"/>
      <w:r w:rsidRPr="00F64658">
        <w:rPr>
          <w:b/>
          <w:bCs/>
        </w:rPr>
        <w:t>for</w:t>
      </w:r>
      <w:proofErr w:type="spellEnd"/>
      <w:r w:rsidRPr="00F64658">
        <w:rPr>
          <w:b/>
          <w:bCs/>
        </w:rPr>
        <w:t xml:space="preserve"> </w:t>
      </w:r>
      <w:proofErr w:type="spellStart"/>
      <w:r w:rsidRPr="00F64658">
        <w:rPr>
          <w:b/>
          <w:bCs/>
        </w:rPr>
        <w:t>row</w:t>
      </w:r>
      <w:proofErr w:type="spellEnd"/>
      <w:r w:rsidRPr="00F64658">
        <w:rPr>
          <w:b/>
          <w:bCs/>
        </w:rPr>
        <w:t xml:space="preserve"> in </w:t>
      </w:r>
      <w:proofErr w:type="spellStart"/>
      <w:proofErr w:type="gramStart"/>
      <w:r w:rsidRPr="00F64658">
        <w:rPr>
          <w:b/>
          <w:bCs/>
        </w:rPr>
        <w:t>rows</w:t>
      </w:r>
      <w:proofErr w:type="spellEnd"/>
      <w:r w:rsidRPr="00F64658">
        <w:rPr>
          <w:b/>
          <w:bCs/>
        </w:rPr>
        <w:t>[</w:t>
      </w:r>
      <w:proofErr w:type="gramEnd"/>
      <w:r w:rsidRPr="00F64658">
        <w:rPr>
          <w:b/>
          <w:bCs/>
        </w:rPr>
        <w:t>1:]</w:t>
      </w:r>
    </w:p>
    <w:p w14:paraId="76D47A0D" w14:textId="0D75BB2C" w:rsidR="00F64658" w:rsidRDefault="00777DB7" w:rsidP="00777DB7">
      <w:pPr>
        <w:ind w:left="720"/>
      </w:pPr>
      <w:r>
        <w:t>Die eingeleitete «</w:t>
      </w:r>
      <w:proofErr w:type="spellStart"/>
      <w:r w:rsidR="00191A5B" w:rsidRPr="00191A5B">
        <w:rPr>
          <w:i/>
          <w:iCs/>
        </w:rPr>
        <w:t>for</w:t>
      </w:r>
      <w:proofErr w:type="spellEnd"/>
      <w:r w:rsidR="00191A5B">
        <w:t>»-Schleife durchsucht</w:t>
      </w:r>
      <w:r w:rsidR="00270873">
        <w:t>e</w:t>
      </w:r>
      <w:r w:rsidR="00191A5B">
        <w:t xml:space="preserve"> alle Zeile</w:t>
      </w:r>
      <w:r w:rsidR="00B154BD">
        <w:t>n</w:t>
      </w:r>
      <w:r w:rsidR="0083652D">
        <w:t xml:space="preserve"> </w:t>
      </w:r>
      <w:r w:rsidR="00136533">
        <w:t>der Tabelle</w:t>
      </w:r>
      <w:r w:rsidR="000743F2">
        <w:t xml:space="preserve"> sowie Tabellenzeilen</w:t>
      </w:r>
      <w:r w:rsidR="00136533">
        <w:t xml:space="preserve">. Jedoch </w:t>
      </w:r>
      <w:r w:rsidR="00A548EB">
        <w:t>wurde</w:t>
      </w:r>
      <w:r w:rsidR="00136533">
        <w:t xml:space="preserve"> der Startpunkt </w:t>
      </w:r>
      <w:proofErr w:type="gramStart"/>
      <w:r w:rsidR="00351474">
        <w:t>«[</w:t>
      </w:r>
      <w:proofErr w:type="gramEnd"/>
      <w:r w:rsidR="00351474">
        <w:t>1:]</w:t>
      </w:r>
      <w:r w:rsidR="00B154BD">
        <w:t xml:space="preserve">» </w:t>
      </w:r>
      <w:r w:rsidR="00136533">
        <w:t xml:space="preserve">der Schleife um </w:t>
      </w:r>
      <w:r w:rsidR="00B154BD">
        <w:t>eine</w:t>
      </w:r>
      <w:r w:rsidR="00351474">
        <w:t xml:space="preserve"> Zeile versetzt. In Python </w:t>
      </w:r>
      <w:r w:rsidR="005C148E">
        <w:t xml:space="preserve">und generell in der Informatik ist der Startpunkt die 0. Durch die Definition der «1» in der eckigen Klammer </w:t>
      </w:r>
      <w:r w:rsidR="00456D84">
        <w:t>wurde</w:t>
      </w:r>
      <w:r w:rsidR="00854CF7">
        <w:t xml:space="preserve"> die erste Zeile </w:t>
      </w:r>
      <w:r w:rsidR="00FB66F1">
        <w:t xml:space="preserve">in diesem Fall immer übersprungen. </w:t>
      </w:r>
      <w:r w:rsidR="00894A13">
        <w:t xml:space="preserve">Wie in der </w:t>
      </w:r>
      <w:r w:rsidR="00D952D8">
        <w:fldChar w:fldCharType="begin"/>
      </w:r>
      <w:r w:rsidR="00D952D8">
        <w:instrText xml:space="preserve"> REF _Ref167184541 \h </w:instrText>
      </w:r>
      <w:r w:rsidR="00D952D8">
        <w:fldChar w:fldCharType="separate"/>
      </w:r>
      <w:r w:rsidR="00452CF7">
        <w:t xml:space="preserve">Abbildung </w:t>
      </w:r>
      <w:r w:rsidR="00452CF7">
        <w:rPr>
          <w:noProof/>
        </w:rPr>
        <w:t>10</w:t>
      </w:r>
      <w:r w:rsidR="00D952D8">
        <w:fldChar w:fldCharType="end"/>
      </w:r>
      <w:r w:rsidR="00894A13">
        <w:t xml:space="preserve"> klar erkennbar ist, handelt</w:t>
      </w:r>
      <w:r w:rsidR="000542FF">
        <w:t xml:space="preserve">e </w:t>
      </w:r>
      <w:r w:rsidR="000E5FC2">
        <w:t>es</w:t>
      </w:r>
      <w:r w:rsidR="000542FF">
        <w:t xml:space="preserve"> </w:t>
      </w:r>
      <w:r w:rsidR="00894A13">
        <w:t xml:space="preserve">sich </w:t>
      </w:r>
      <w:r w:rsidR="00894A13">
        <w:lastRenderedPageBreak/>
        <w:t>bei der ersten</w:t>
      </w:r>
      <w:r w:rsidR="00FB66F1">
        <w:t xml:space="preserve"> Zeile </w:t>
      </w:r>
      <w:r w:rsidR="00894A13">
        <w:t>um</w:t>
      </w:r>
      <w:r w:rsidR="00FB66F1">
        <w:t xml:space="preserve"> die Kopfzeile, welche keinen Nutzen im </w:t>
      </w:r>
      <w:proofErr w:type="spellStart"/>
      <w:r w:rsidR="00FB66F1">
        <w:t>Scrapingprozess</w:t>
      </w:r>
      <w:proofErr w:type="spellEnd"/>
      <w:r w:rsidR="00FB66F1">
        <w:t xml:space="preserve"> </w:t>
      </w:r>
      <w:r w:rsidR="00352036">
        <w:t xml:space="preserve">bringt. Somit </w:t>
      </w:r>
      <w:r w:rsidR="007D4E07">
        <w:t>durchlief</w:t>
      </w:r>
      <w:r w:rsidR="00F64658" w:rsidRPr="00F64658">
        <w:t xml:space="preserve"> </w:t>
      </w:r>
      <w:r w:rsidR="00352036">
        <w:t xml:space="preserve">das Skript </w:t>
      </w:r>
      <w:r w:rsidR="00F64658" w:rsidRPr="00F64658">
        <w:t xml:space="preserve">alle </w:t>
      </w:r>
      <w:r w:rsidR="00352036">
        <w:t>Zeilen der Tabelle</w:t>
      </w:r>
      <w:r w:rsidR="00F64658" w:rsidRPr="00F64658">
        <w:t xml:space="preserve"> </w:t>
      </w:r>
      <w:r w:rsidR="00352036">
        <w:t>bis auf</w:t>
      </w:r>
      <w:r w:rsidR="00F64658" w:rsidRPr="00F64658">
        <w:t xml:space="preserve"> </w:t>
      </w:r>
      <w:r w:rsidR="00352036">
        <w:t>die</w:t>
      </w:r>
      <w:r w:rsidR="00F64658" w:rsidRPr="00F64658">
        <w:t xml:space="preserve"> Kopfzeile.</w:t>
      </w:r>
    </w:p>
    <w:p w14:paraId="6726A8EB" w14:textId="77777777" w:rsidR="00640BA2" w:rsidRPr="00640BA2" w:rsidRDefault="00640BA2" w:rsidP="00C13EBB"/>
    <w:p w14:paraId="6F169FE6" w14:textId="77777777" w:rsidR="00640BA2" w:rsidRPr="00C13EBB" w:rsidRDefault="00F64658" w:rsidP="00640BA2">
      <w:pPr>
        <w:numPr>
          <w:ilvl w:val="0"/>
          <w:numId w:val="12"/>
        </w:numPr>
        <w:rPr>
          <w:lang w:val="en-US"/>
        </w:rPr>
      </w:pPr>
      <w:r w:rsidRPr="00C13EBB">
        <w:rPr>
          <w:b/>
          <w:bCs/>
          <w:lang w:val="en-US"/>
        </w:rPr>
        <w:t xml:space="preserve">cells = </w:t>
      </w:r>
      <w:proofErr w:type="spellStart"/>
      <w:proofErr w:type="gramStart"/>
      <w:r w:rsidRPr="00C13EBB">
        <w:rPr>
          <w:b/>
          <w:bCs/>
          <w:lang w:val="en-US"/>
        </w:rPr>
        <w:t>row.find</w:t>
      </w:r>
      <w:proofErr w:type="gramEnd"/>
      <w:r w:rsidRPr="00C13EBB">
        <w:rPr>
          <w:b/>
          <w:bCs/>
          <w:lang w:val="en-US"/>
        </w:rPr>
        <w:t>_all</w:t>
      </w:r>
      <w:proofErr w:type="spellEnd"/>
      <w:r w:rsidRPr="00C13EBB">
        <w:rPr>
          <w:b/>
          <w:bCs/>
          <w:lang w:val="en-US"/>
        </w:rPr>
        <w:t>('td')</w:t>
      </w:r>
    </w:p>
    <w:p w14:paraId="2C2BCDD6" w14:textId="7B730D53" w:rsidR="0085377D" w:rsidRDefault="0085377D" w:rsidP="0085377D">
      <w:pPr>
        <w:ind w:left="720"/>
      </w:pPr>
      <w:r w:rsidRPr="00C21488">
        <w:t>Es wurde eine weitere Va</w:t>
      </w:r>
      <w:r>
        <w:t xml:space="preserve">riable namens </w:t>
      </w:r>
      <w:proofErr w:type="spellStart"/>
      <w:r>
        <w:rPr>
          <w:i/>
          <w:iCs/>
        </w:rPr>
        <w:t>cells</w:t>
      </w:r>
      <w:proofErr w:type="spellEnd"/>
      <w:r>
        <w:rPr>
          <w:i/>
          <w:iCs/>
        </w:rPr>
        <w:t xml:space="preserve"> </w:t>
      </w:r>
      <w:r>
        <w:t xml:space="preserve">erstellt, um alle </w:t>
      </w:r>
      <w:r w:rsidR="00CF68F0">
        <w:t>Zellen</w:t>
      </w:r>
      <w:r w:rsidRPr="00F64658">
        <w:t xml:space="preserve"> </w:t>
      </w:r>
      <w:r>
        <w:t>innerhalb der Tabelle</w:t>
      </w:r>
      <w:r w:rsidR="00CF68F0">
        <w:t>nzeilen</w:t>
      </w:r>
      <w:r>
        <w:t xml:space="preserve"> zu finden. Durch </w:t>
      </w:r>
      <w:r w:rsidR="00CA34E9">
        <w:t>die</w:t>
      </w:r>
      <w:r>
        <w:t xml:space="preserve"> </w:t>
      </w:r>
      <w:proofErr w:type="gramStart"/>
      <w:r w:rsidRPr="0046512E">
        <w:t>Suchfunktion</w:t>
      </w:r>
      <w:r>
        <w:t xml:space="preserve"> </w:t>
      </w:r>
      <w:r>
        <w:rPr>
          <w:i/>
          <w:iCs/>
        </w:rPr>
        <w:t>.</w:t>
      </w:r>
      <w:proofErr w:type="spellStart"/>
      <w:r>
        <w:rPr>
          <w:i/>
          <w:iCs/>
        </w:rPr>
        <w:t>find</w:t>
      </w:r>
      <w:proofErr w:type="gramEnd"/>
      <w:r>
        <w:rPr>
          <w:i/>
          <w:iCs/>
        </w:rPr>
        <w:t>_all</w:t>
      </w:r>
      <w:proofErr w:type="spellEnd"/>
      <w:r w:rsidR="00B83768">
        <w:rPr>
          <w:i/>
          <w:iCs/>
        </w:rPr>
        <w:t>()</w:t>
      </w:r>
      <w:r>
        <w:rPr>
          <w:i/>
          <w:iCs/>
        </w:rPr>
        <w:t xml:space="preserve"> </w:t>
      </w:r>
      <w:r w:rsidR="008606F8">
        <w:t>wurde</w:t>
      </w:r>
      <w:r w:rsidRPr="0046512E">
        <w:t xml:space="preserve"> nach dem definierten HTML-Element in de</w:t>
      </w:r>
      <w:r w:rsidR="00D54F00">
        <w:t>n</w:t>
      </w:r>
      <w:r w:rsidRPr="0046512E">
        <w:t xml:space="preserve"> Klammer</w:t>
      </w:r>
      <w:r w:rsidR="00D54F00">
        <w:t>n</w:t>
      </w:r>
      <w:r>
        <w:t xml:space="preserve"> (</w:t>
      </w:r>
      <w:r w:rsidRPr="00C84071">
        <w:rPr>
          <w:i/>
          <w:iCs/>
        </w:rPr>
        <w:t>'</w:t>
      </w:r>
      <w:proofErr w:type="spellStart"/>
      <w:r>
        <w:rPr>
          <w:i/>
          <w:iCs/>
        </w:rPr>
        <w:t>td</w:t>
      </w:r>
      <w:proofErr w:type="spellEnd"/>
      <w:r w:rsidRPr="00C84071">
        <w:rPr>
          <w:i/>
          <w:iCs/>
        </w:rPr>
        <w:t>'</w:t>
      </w:r>
      <w:r>
        <w:t>)</w:t>
      </w:r>
      <w:r w:rsidRPr="0046512E">
        <w:t xml:space="preserve"> </w:t>
      </w:r>
      <w:r>
        <w:t>gesucht</w:t>
      </w:r>
      <w:r w:rsidRPr="0046512E">
        <w:t>.</w:t>
      </w:r>
      <w:r>
        <w:t xml:space="preserve"> Der Begriff «</w:t>
      </w:r>
      <w:proofErr w:type="spellStart"/>
      <w:r>
        <w:t>td</w:t>
      </w:r>
      <w:proofErr w:type="spellEnd"/>
      <w:r>
        <w:t>» bedeutet übersetzt «</w:t>
      </w:r>
      <w:proofErr w:type="spellStart"/>
      <w:r>
        <w:t>table</w:t>
      </w:r>
      <w:proofErr w:type="spellEnd"/>
      <w:r>
        <w:t xml:space="preserve"> </w:t>
      </w:r>
      <w:r w:rsidR="00FB0C51">
        <w:t>date</w:t>
      </w:r>
      <w:r>
        <w:t>» und steht für Tabellenze</w:t>
      </w:r>
      <w:r w:rsidR="00FB0C51">
        <w:t>lle</w:t>
      </w:r>
      <w:r w:rsidR="006B702B">
        <w:t xml:space="preserve"> </w:t>
      </w:r>
      <w:r w:rsidR="006B702B">
        <w:fldChar w:fldCharType="begin"/>
      </w:r>
      <w:r w:rsidR="006B702B">
        <w:instrText xml:space="preserve"> ADDIN ZOTERO_ITEM CSL_CITATION {"citationID":"HRcmx3N0","properties":{"formattedCitation":"(Mitchell, 2024)","plainCitation":"(Mitchell, 2024)","noteIndex":0},"citationItems":[{"id":167,"uris":["http://zotero.org/users/12966000/items/X8IRKPR4"],"itemData":{"id":167,"type":"book","abstract":"Data Extraction from the Modern Web","edition":"3rd Edition","ISBN":"978-1-09-814534-7","language":"en","number-of-pages":"300","publisher":"O'Reilly Media, Inc.","source":"learning.oreilly.com","title":"Web Scraping with Python","URL":"https://learning.oreilly.com/library/view/web-scraping-with/9781098145347/preface01.html","author":[{"family":"Mitchell","given":"Ryan"}],"accessed":{"date-parts":[["2024",5,9]]},"issued":{"date-parts":[["2024",2,28]]}}}],"schema":"https://github.com/citation-style-language/schema/raw/master/csl-citation.json"} </w:instrText>
      </w:r>
      <w:r w:rsidR="006B702B">
        <w:fldChar w:fldCharType="separate"/>
      </w:r>
      <w:r w:rsidR="006B702B" w:rsidRPr="006B702B">
        <w:rPr>
          <w:rFonts w:cs="Arial"/>
        </w:rPr>
        <w:t>(Mitchell, 2024</w:t>
      </w:r>
      <w:r w:rsidR="006B702B">
        <w:rPr>
          <w:rFonts w:cs="Arial"/>
        </w:rPr>
        <w:t>, Chapter 2</w:t>
      </w:r>
      <w:r w:rsidR="006B702B" w:rsidRPr="006B702B">
        <w:rPr>
          <w:rFonts w:cs="Arial"/>
        </w:rPr>
        <w:t>)</w:t>
      </w:r>
      <w:r w:rsidR="006B702B">
        <w:fldChar w:fldCharType="end"/>
      </w:r>
      <w:r>
        <w:t>.</w:t>
      </w:r>
      <w:r w:rsidR="006017C1">
        <w:t xml:space="preserve"> </w:t>
      </w:r>
    </w:p>
    <w:p w14:paraId="4455F698" w14:textId="77777777" w:rsidR="00640BA2" w:rsidRPr="00F64658" w:rsidRDefault="00640BA2" w:rsidP="00CE213D"/>
    <w:p w14:paraId="15FB7042" w14:textId="77777777" w:rsidR="00640BA2" w:rsidRDefault="00F64658" w:rsidP="00640BA2">
      <w:pPr>
        <w:numPr>
          <w:ilvl w:val="0"/>
          <w:numId w:val="12"/>
        </w:numPr>
      </w:pPr>
      <w:proofErr w:type="spellStart"/>
      <w:r w:rsidRPr="00F64658">
        <w:rPr>
          <w:b/>
          <w:bCs/>
        </w:rPr>
        <w:t>if</w:t>
      </w:r>
      <w:proofErr w:type="spellEnd"/>
      <w:r w:rsidRPr="00F64658">
        <w:rPr>
          <w:b/>
          <w:bCs/>
        </w:rPr>
        <w:t xml:space="preserve"> </w:t>
      </w:r>
      <w:proofErr w:type="spellStart"/>
      <w:r w:rsidRPr="00F64658">
        <w:rPr>
          <w:b/>
          <w:bCs/>
        </w:rPr>
        <w:t>len</w:t>
      </w:r>
      <w:proofErr w:type="spellEnd"/>
      <w:r w:rsidRPr="00F64658">
        <w:rPr>
          <w:b/>
          <w:bCs/>
        </w:rPr>
        <w:t>(</w:t>
      </w:r>
      <w:proofErr w:type="spellStart"/>
      <w:r w:rsidRPr="00F64658">
        <w:rPr>
          <w:b/>
          <w:bCs/>
        </w:rPr>
        <w:t>cells</w:t>
      </w:r>
      <w:proofErr w:type="spellEnd"/>
      <w:r w:rsidRPr="00F64658">
        <w:rPr>
          <w:b/>
          <w:bCs/>
        </w:rPr>
        <w:t>) == 3</w:t>
      </w:r>
    </w:p>
    <w:p w14:paraId="42F24FD3" w14:textId="220598B4" w:rsidR="0097450E" w:rsidRDefault="00385BF9" w:rsidP="00186BC4">
      <w:pPr>
        <w:ind w:left="720"/>
      </w:pPr>
      <w:r>
        <w:t xml:space="preserve">Erneut </w:t>
      </w:r>
      <w:r w:rsidR="00D70E0D">
        <w:t>wurde</w:t>
      </w:r>
      <w:r>
        <w:t xml:space="preserve"> </w:t>
      </w:r>
      <w:r w:rsidR="002344D7">
        <w:t xml:space="preserve">eine </w:t>
      </w:r>
      <w:r>
        <w:t>«</w:t>
      </w:r>
      <w:proofErr w:type="spellStart"/>
      <w:r w:rsidRPr="00305866">
        <w:rPr>
          <w:i/>
          <w:iCs/>
        </w:rPr>
        <w:t>if</w:t>
      </w:r>
      <w:proofErr w:type="spellEnd"/>
      <w:r>
        <w:t xml:space="preserve">»-Anweisung eingeleitet, welche </w:t>
      </w:r>
      <w:r w:rsidR="00782E4F">
        <w:t>sicherstellt</w:t>
      </w:r>
      <w:r w:rsidR="008A025F">
        <w:t>e</w:t>
      </w:r>
      <w:r w:rsidR="00CE7373">
        <w:t xml:space="preserve">, dass jede Zeile innerhalb der Tabelle genau drei Zellen </w:t>
      </w:r>
      <w:r w:rsidR="002344D7" w:rsidRPr="00E47DD4">
        <w:t>enthält</w:t>
      </w:r>
      <w:r w:rsidR="00F64658" w:rsidRPr="00F64658">
        <w:t>.</w:t>
      </w:r>
      <w:r w:rsidR="008525D5">
        <w:t xml:space="preserve"> </w:t>
      </w:r>
      <w:r w:rsidR="00541CD6">
        <w:t xml:space="preserve">Die </w:t>
      </w:r>
      <w:r w:rsidR="00FB43DC">
        <w:t xml:space="preserve">Funktion </w:t>
      </w:r>
      <w:proofErr w:type="spellStart"/>
      <w:r w:rsidR="00782E4F">
        <w:rPr>
          <w:i/>
          <w:iCs/>
        </w:rPr>
        <w:t>len</w:t>
      </w:r>
      <w:proofErr w:type="spellEnd"/>
      <w:r w:rsidR="00782E4F">
        <w:rPr>
          <w:i/>
          <w:iCs/>
        </w:rPr>
        <w:t xml:space="preserve"> </w:t>
      </w:r>
      <w:r w:rsidR="00541CD6">
        <w:t xml:space="preserve">überprüft </w:t>
      </w:r>
      <w:r w:rsidR="00F65E4C">
        <w:t xml:space="preserve">jeweils </w:t>
      </w:r>
      <w:r w:rsidR="00541CD6">
        <w:t>die Länge oder besser formuliert die Anzahl</w:t>
      </w:r>
      <w:r w:rsidR="00F65E4C">
        <w:t xml:space="preserve"> </w:t>
      </w:r>
      <w:r w:rsidR="001C0C12">
        <w:t xml:space="preserve">eines </w:t>
      </w:r>
      <w:r w:rsidR="00F65E4C">
        <w:t>Objekt</w:t>
      </w:r>
      <w:r w:rsidR="001C0C12">
        <w:t>s</w:t>
      </w:r>
      <w:r w:rsidR="00F65E4C">
        <w:t xml:space="preserve">. </w:t>
      </w:r>
      <w:r w:rsidR="00A81597">
        <w:t>Somit wurde d</w:t>
      </w:r>
      <w:r w:rsidR="00F65E4C">
        <w:t xml:space="preserve">as Objekt </w:t>
      </w:r>
      <w:proofErr w:type="spellStart"/>
      <w:r w:rsidR="00A81597">
        <w:rPr>
          <w:i/>
          <w:iCs/>
        </w:rPr>
        <w:t>cells</w:t>
      </w:r>
      <w:proofErr w:type="spellEnd"/>
      <w:r w:rsidR="00A81597">
        <w:rPr>
          <w:i/>
          <w:iCs/>
        </w:rPr>
        <w:t xml:space="preserve"> </w:t>
      </w:r>
      <w:r w:rsidR="009706F0">
        <w:t>überprüft.</w:t>
      </w:r>
      <w:r w:rsidR="001C0C12">
        <w:t xml:space="preserve"> Wie in der </w:t>
      </w:r>
      <w:r w:rsidR="00EB23D1">
        <w:fldChar w:fldCharType="begin"/>
      </w:r>
      <w:r w:rsidR="00EB23D1">
        <w:instrText xml:space="preserve"> REF _Ref167184541 \h </w:instrText>
      </w:r>
      <w:r w:rsidR="00EB23D1">
        <w:fldChar w:fldCharType="separate"/>
      </w:r>
      <w:r w:rsidR="00452CF7">
        <w:t xml:space="preserve">Abbildung </w:t>
      </w:r>
      <w:r w:rsidR="00452CF7">
        <w:rPr>
          <w:noProof/>
        </w:rPr>
        <w:t>10</w:t>
      </w:r>
      <w:r w:rsidR="00EB23D1">
        <w:fldChar w:fldCharType="end"/>
      </w:r>
      <w:r w:rsidR="001C0C12">
        <w:t xml:space="preserve"> </w:t>
      </w:r>
      <w:r w:rsidR="008B0093">
        <w:t>dargestellt</w:t>
      </w:r>
      <w:r w:rsidR="001C0C12">
        <w:t>, befinden sich in jeder Tabellenzeile jeweil</w:t>
      </w:r>
      <w:r w:rsidR="00BD1DAE">
        <w:t>s drei Zellen</w:t>
      </w:r>
      <w:r w:rsidR="00151129">
        <w:t xml:space="preserve"> </w:t>
      </w:r>
      <w:r w:rsidR="00151129">
        <w:fldChar w:fldCharType="begin"/>
      </w:r>
      <w:r w:rsidR="00151129">
        <w:instrText xml:space="preserve"> ADDIN ZOTERO_ITEM CSL_CITATION {"citationID":"SWr4h3sw","properties":{"formattedCitation":"({\\i{}Python Len() Function}, o.\\uc0\\u160{}J.)","plainCitation":"(Python Len() Function, o. J.)","noteIndex":0},"citationItems":[{"id":220,"uris":["http://zotero.org/users/12966000/items/FJUFH5DD"],"itemData":{"id":220,"type":"webpage","abstract":"W3Schools offers free online tutorials, references and exercises in all the major languages of the web. Covering popular subjects like HTML, CSS, JavaScript, Python, SQL, Java, and many, many more.","language":"en-US","title":"Python len() Function","URL":"https://www.w3schools.com/python/ref_func_len.asp","accessed":{"date-parts":[["2024",5,22]]}}}],"schema":"https://github.com/citation-style-language/schema/raw/master/csl-citation.json"} </w:instrText>
      </w:r>
      <w:r w:rsidR="00151129">
        <w:fldChar w:fldCharType="separate"/>
      </w:r>
      <w:r w:rsidR="00151129" w:rsidRPr="00151129">
        <w:rPr>
          <w:rFonts w:cs="Arial"/>
        </w:rPr>
        <w:t>(</w:t>
      </w:r>
      <w:r w:rsidR="00151129" w:rsidRPr="00151129">
        <w:rPr>
          <w:rFonts w:cs="Arial"/>
          <w:i/>
          <w:iCs/>
        </w:rPr>
        <w:t>Python Len() Function</w:t>
      </w:r>
      <w:r w:rsidR="00151129" w:rsidRPr="00151129">
        <w:rPr>
          <w:rFonts w:cs="Arial"/>
        </w:rPr>
        <w:t>, o. J.)</w:t>
      </w:r>
      <w:r w:rsidR="00151129">
        <w:fldChar w:fldCharType="end"/>
      </w:r>
      <w:r w:rsidR="00BD1DAE">
        <w:t>.</w:t>
      </w:r>
      <w:r w:rsidR="009706F0">
        <w:t xml:space="preserve"> </w:t>
      </w:r>
    </w:p>
    <w:p w14:paraId="1CDA3132" w14:textId="77777777" w:rsidR="00640BA2" w:rsidRPr="00F64658" w:rsidRDefault="00640BA2" w:rsidP="00640BA2"/>
    <w:p w14:paraId="64E47583" w14:textId="3C701325" w:rsidR="00091DF5" w:rsidRDefault="00F64658" w:rsidP="007D6558">
      <w:pPr>
        <w:numPr>
          <w:ilvl w:val="0"/>
          <w:numId w:val="12"/>
        </w:numPr>
        <w:rPr>
          <w:lang w:val="en-US"/>
        </w:rPr>
      </w:pPr>
      <w:proofErr w:type="spellStart"/>
      <w:r w:rsidRPr="00091DF5">
        <w:rPr>
          <w:b/>
          <w:bCs/>
          <w:lang w:val="en-US"/>
        </w:rPr>
        <w:t>french</w:t>
      </w:r>
      <w:proofErr w:type="spellEnd"/>
      <w:r w:rsidRPr="00091DF5">
        <w:rPr>
          <w:b/>
          <w:bCs/>
          <w:lang w:val="en-US"/>
        </w:rPr>
        <w:t xml:space="preserve"> = ' / </w:t>
      </w:r>
      <w:proofErr w:type="gramStart"/>
      <w:r w:rsidRPr="00091DF5">
        <w:rPr>
          <w:b/>
          <w:bCs/>
          <w:lang w:val="en-US"/>
        </w:rPr>
        <w:t>'.join</w:t>
      </w:r>
      <w:proofErr w:type="gramEnd"/>
      <w:r w:rsidRPr="00091DF5">
        <w:rPr>
          <w:b/>
          <w:bCs/>
          <w:lang w:val="en-US"/>
        </w:rPr>
        <w:t>(</w:t>
      </w:r>
      <w:proofErr w:type="spellStart"/>
      <w:r w:rsidRPr="00091DF5">
        <w:rPr>
          <w:b/>
          <w:bCs/>
          <w:lang w:val="en-US"/>
        </w:rPr>
        <w:t>p.get_text</w:t>
      </w:r>
      <w:proofErr w:type="spellEnd"/>
      <w:r w:rsidRPr="00091DF5">
        <w:rPr>
          <w:b/>
          <w:bCs/>
          <w:lang w:val="en-US"/>
        </w:rPr>
        <w:t>(strip=True) for p in cells[0].</w:t>
      </w:r>
      <w:proofErr w:type="spellStart"/>
      <w:r w:rsidRPr="00091DF5">
        <w:rPr>
          <w:b/>
          <w:bCs/>
          <w:lang w:val="en-US"/>
        </w:rPr>
        <w:t>find_all</w:t>
      </w:r>
      <w:proofErr w:type="spellEnd"/>
      <w:r w:rsidRPr="00091DF5">
        <w:rPr>
          <w:b/>
          <w:bCs/>
          <w:lang w:val="en-US"/>
        </w:rPr>
        <w:t>('span', class_='audio-text'))</w:t>
      </w:r>
      <w:r w:rsidRPr="00091DF5">
        <w:rPr>
          <w:lang w:val="en-US"/>
        </w:rPr>
        <w:t xml:space="preserve"> </w:t>
      </w:r>
    </w:p>
    <w:p w14:paraId="79FCAB57" w14:textId="77777777" w:rsidR="00FE3C12" w:rsidRPr="007D6558" w:rsidRDefault="00FE3C12" w:rsidP="00FE3C12">
      <w:pPr>
        <w:ind w:left="720"/>
        <w:rPr>
          <w:lang w:val="en-US"/>
        </w:rPr>
      </w:pPr>
    </w:p>
    <w:p w14:paraId="676109D9" w14:textId="1BA286B8" w:rsidR="00505C28" w:rsidRPr="00B97D72" w:rsidRDefault="00F64658" w:rsidP="00186BC4">
      <w:pPr>
        <w:numPr>
          <w:ilvl w:val="0"/>
          <w:numId w:val="12"/>
        </w:numPr>
        <w:rPr>
          <w:lang w:val="en-US"/>
        </w:rPr>
      </w:pPr>
      <w:proofErr w:type="spellStart"/>
      <w:r w:rsidRPr="007D6558">
        <w:rPr>
          <w:b/>
          <w:bCs/>
          <w:lang w:val="en-US"/>
        </w:rPr>
        <w:t>german</w:t>
      </w:r>
      <w:proofErr w:type="spellEnd"/>
      <w:r w:rsidRPr="007D6558">
        <w:rPr>
          <w:b/>
          <w:bCs/>
          <w:lang w:val="en-US"/>
        </w:rPr>
        <w:t xml:space="preserve"> = cells[1</w:t>
      </w:r>
      <w:proofErr w:type="gramStart"/>
      <w:r w:rsidRPr="007D6558">
        <w:rPr>
          <w:b/>
          <w:bCs/>
          <w:lang w:val="en-US"/>
        </w:rPr>
        <w:t>].</w:t>
      </w:r>
      <w:proofErr w:type="spellStart"/>
      <w:r w:rsidRPr="007D6558">
        <w:rPr>
          <w:b/>
          <w:bCs/>
          <w:lang w:val="en-US"/>
        </w:rPr>
        <w:t>get</w:t>
      </w:r>
      <w:proofErr w:type="gramEnd"/>
      <w:r w:rsidRPr="007D6558">
        <w:rPr>
          <w:b/>
          <w:bCs/>
          <w:lang w:val="en-US"/>
        </w:rPr>
        <w:t>_text</w:t>
      </w:r>
      <w:proofErr w:type="spellEnd"/>
      <w:r w:rsidRPr="007D6558">
        <w:rPr>
          <w:b/>
          <w:bCs/>
          <w:lang w:val="en-US"/>
        </w:rPr>
        <w:t>(strip=True)</w:t>
      </w:r>
    </w:p>
    <w:p w14:paraId="36621504" w14:textId="2F97CB0C" w:rsidR="005C0852" w:rsidRDefault="007D6558" w:rsidP="008F464E">
      <w:pPr>
        <w:ind w:left="720"/>
      </w:pPr>
      <w:r>
        <w:t xml:space="preserve">Die Variable </w:t>
      </w:r>
      <w:proofErr w:type="spellStart"/>
      <w:r>
        <w:rPr>
          <w:i/>
          <w:iCs/>
        </w:rPr>
        <w:t>french</w:t>
      </w:r>
      <w:proofErr w:type="spellEnd"/>
      <w:r>
        <w:rPr>
          <w:i/>
          <w:iCs/>
        </w:rPr>
        <w:t xml:space="preserve"> </w:t>
      </w:r>
      <w:r>
        <w:t>durchsucht</w:t>
      </w:r>
      <w:r w:rsidR="00FD1C18">
        <w:t>e</w:t>
      </w:r>
      <w:r>
        <w:t xml:space="preserve"> die </w:t>
      </w:r>
      <w:r w:rsidR="00100D13">
        <w:t>erste</w:t>
      </w:r>
      <w:r>
        <w:t xml:space="preserve"> Zelle der </w:t>
      </w:r>
      <w:r w:rsidR="003C4A75">
        <w:t xml:space="preserve">jeweiligen </w:t>
      </w:r>
      <w:r>
        <w:t>Tabellenzeile. [0]</w:t>
      </w:r>
      <w:r w:rsidRPr="00246BE7">
        <w:t xml:space="preserve"> </w:t>
      </w:r>
      <w:r w:rsidR="00FD1C18">
        <w:t>war</w:t>
      </w:r>
      <w:r>
        <w:t xml:space="preserve"> der Startpunkt der </w:t>
      </w:r>
      <w:r w:rsidR="00BA1E6F">
        <w:t>Tabellenzeile und verkörpert</w:t>
      </w:r>
      <w:r w:rsidR="00FD1C18">
        <w:t>e</w:t>
      </w:r>
      <w:r w:rsidR="00BA1E6F">
        <w:t xml:space="preserve"> die </w:t>
      </w:r>
      <w:r>
        <w:t xml:space="preserve">erste Zelle. </w:t>
      </w:r>
      <w:r w:rsidR="005C0852">
        <w:t xml:space="preserve">Das HTML-Tag «span» und die Klasse «audio-text» </w:t>
      </w:r>
      <w:r w:rsidR="00FD1C18">
        <w:t>wurden</w:t>
      </w:r>
      <w:r w:rsidR="005C0852">
        <w:t xml:space="preserve"> angegeben, um die Daten korrekt extrahieren zu können. </w:t>
      </w:r>
    </w:p>
    <w:p w14:paraId="1534C1EC" w14:textId="77777777" w:rsidR="00BD4AC5" w:rsidRDefault="00BD4AC5" w:rsidP="008F464E">
      <w:pPr>
        <w:ind w:left="720"/>
      </w:pPr>
    </w:p>
    <w:p w14:paraId="4094DD51" w14:textId="61D49209" w:rsidR="008F464E" w:rsidRDefault="004B046F" w:rsidP="008F464E">
      <w:pPr>
        <w:ind w:left="720"/>
      </w:pPr>
      <w:r>
        <w:t xml:space="preserve">Die </w:t>
      </w:r>
      <w:proofErr w:type="gramStart"/>
      <w:r>
        <w:t xml:space="preserve">Funktion </w:t>
      </w:r>
      <w:r>
        <w:rPr>
          <w:i/>
          <w:iCs/>
        </w:rPr>
        <w:t>.</w:t>
      </w:r>
      <w:proofErr w:type="spellStart"/>
      <w:r>
        <w:rPr>
          <w:i/>
          <w:iCs/>
        </w:rPr>
        <w:t>get</w:t>
      </w:r>
      <w:proofErr w:type="gramEnd"/>
      <w:r>
        <w:rPr>
          <w:i/>
          <w:iCs/>
        </w:rPr>
        <w:t>_text</w:t>
      </w:r>
      <w:proofErr w:type="spellEnd"/>
      <w:r>
        <w:rPr>
          <w:i/>
          <w:iCs/>
        </w:rPr>
        <w:t xml:space="preserve">() </w:t>
      </w:r>
      <w:r>
        <w:t>entfernt</w:t>
      </w:r>
      <w:r w:rsidR="00FD1C18">
        <w:t>e</w:t>
      </w:r>
      <w:r>
        <w:t xml:space="preserve"> alle </w:t>
      </w:r>
      <w:r w:rsidR="00411B8F">
        <w:t xml:space="preserve">«Tags» aus dem Dokument und </w:t>
      </w:r>
      <w:r w:rsidR="00FD1C18">
        <w:t>gab</w:t>
      </w:r>
      <w:r w:rsidR="00411B8F">
        <w:t xml:space="preserve"> nur den reinen Text (Unicode-Zeichenfolge) zurück</w:t>
      </w:r>
      <w:r w:rsidR="00BF77C6">
        <w:t xml:space="preserve">. </w:t>
      </w:r>
      <w:r w:rsidR="00100D13">
        <w:t xml:space="preserve">Die Funktion </w:t>
      </w:r>
      <w:r w:rsidR="00FD1C18">
        <w:t>war</w:t>
      </w:r>
      <w:r w:rsidR="00100D13">
        <w:t xml:space="preserve"> sehr hilfreich</w:t>
      </w:r>
      <w:r w:rsidR="007A15E3">
        <w:t xml:space="preserve">, </w:t>
      </w:r>
      <w:r w:rsidR="00100D13">
        <w:t xml:space="preserve">da es für den </w:t>
      </w:r>
      <w:proofErr w:type="spellStart"/>
      <w:r w:rsidR="00100D13">
        <w:t>Scrapingprozess</w:t>
      </w:r>
      <w:proofErr w:type="spellEnd"/>
      <w:r w:rsidR="00100D13">
        <w:t xml:space="preserve"> </w:t>
      </w:r>
      <w:r w:rsidR="00332DAD">
        <w:t xml:space="preserve">nicht </w:t>
      </w:r>
      <w:r w:rsidR="00100D13">
        <w:t>relevan</w:t>
      </w:r>
      <w:r w:rsidR="00100D13" w:rsidRPr="009C5250">
        <w:t>te Inhalte im HTML-Dokument ausblendet</w:t>
      </w:r>
      <w:r w:rsidR="00FD1C18" w:rsidRPr="009C5250">
        <w:t>e</w:t>
      </w:r>
      <w:r w:rsidR="00100D13" w:rsidRPr="009C5250">
        <w:t>.</w:t>
      </w:r>
      <w:r w:rsidR="00FD1C18" w:rsidRPr="009C5250">
        <w:t xml:space="preserve"> </w:t>
      </w:r>
      <w:r w:rsidR="00156700" w:rsidRPr="009C5250">
        <w:t xml:space="preserve">Mit </w:t>
      </w:r>
      <w:proofErr w:type="spellStart"/>
      <w:r w:rsidR="00156700" w:rsidRPr="009C5250">
        <w:rPr>
          <w:i/>
        </w:rPr>
        <w:t>strip</w:t>
      </w:r>
      <w:proofErr w:type="spellEnd"/>
      <w:r w:rsidR="00156700" w:rsidRPr="009C5250">
        <w:rPr>
          <w:i/>
        </w:rPr>
        <w:t xml:space="preserve"> </w:t>
      </w:r>
      <w:r w:rsidR="00FD1C18" w:rsidRPr="009C5250">
        <w:t>wurden</w:t>
      </w:r>
      <w:r w:rsidR="00156700" w:rsidRPr="009C5250">
        <w:t xml:space="preserve"> </w:t>
      </w:r>
      <w:r w:rsidR="002C4A80" w:rsidRPr="009C5250">
        <w:t>zusätzliche Leerzeichen</w:t>
      </w:r>
      <w:r w:rsidR="00C84ED6" w:rsidRPr="009C5250">
        <w:t>, welche nicht benötigt werden,</w:t>
      </w:r>
      <w:r w:rsidR="002C4A80" w:rsidRPr="009C5250">
        <w:t xml:space="preserve"> entfernt</w:t>
      </w:r>
      <w:r w:rsidR="001E4160">
        <w:t xml:space="preserve"> </w:t>
      </w:r>
      <w:r w:rsidR="001E4160">
        <w:fldChar w:fldCharType="begin"/>
      </w:r>
      <w:r w:rsidR="001E4160">
        <w:instrText xml:space="preserve"> ADDIN ZOTERO_ITEM CSL_CITATION {"citationID":"9I6lzPjs","properties":{"formattedCitation":"(Mitchell, 2024)","plainCitation":"(Mitchell, 2024)","noteIndex":0},"citationItems":[{"id":167,"uris":["http://zotero.org/users/12966000/items/X8IRKPR4"],"itemData":{"id":167,"type":"book","abstract":"Data Extraction from the Modern Web","edition":"3rd Edition","ISBN":"978-1-09-814534-7","language":"en","number-of-pages":"300","publisher":"O'Reilly Media, Inc.","source":"learning.oreilly.com","title":"Web Scraping with Python","URL":"https://learning.oreilly.com/library/view/web-scraping-with/9781098145347/preface01.html","author":[{"family":"Mitchell","given":"Ryan"}],"accessed":{"date-parts":[["2024",5,9]]},"issued":{"date-parts":[["2024",2,28]]}}}],"schema":"https://github.com/citation-style-language/schema/raw/master/csl-citation.json"} </w:instrText>
      </w:r>
      <w:r w:rsidR="001E4160">
        <w:fldChar w:fldCharType="separate"/>
      </w:r>
      <w:r w:rsidR="001E4160" w:rsidRPr="001E4160">
        <w:rPr>
          <w:rFonts w:cs="Arial"/>
        </w:rPr>
        <w:t>(Mitchell, 2024</w:t>
      </w:r>
      <w:r w:rsidR="001E4160">
        <w:rPr>
          <w:rFonts w:cs="Arial"/>
        </w:rPr>
        <w:t>, Chapter 2</w:t>
      </w:r>
      <w:r w:rsidR="001E4160" w:rsidRPr="001E4160">
        <w:rPr>
          <w:rFonts w:cs="Arial"/>
        </w:rPr>
        <w:t>)</w:t>
      </w:r>
      <w:r w:rsidR="001E4160">
        <w:fldChar w:fldCharType="end"/>
      </w:r>
      <w:r w:rsidR="002C4A80" w:rsidRPr="009C5250">
        <w:t>.</w:t>
      </w:r>
      <w:r w:rsidR="00BF77C6">
        <w:t xml:space="preserve"> </w:t>
      </w:r>
    </w:p>
    <w:p w14:paraId="08AB6CE2" w14:textId="77777777" w:rsidR="005832D0" w:rsidRDefault="005832D0" w:rsidP="008F464E">
      <w:pPr>
        <w:ind w:left="720"/>
      </w:pPr>
    </w:p>
    <w:p w14:paraId="0A7681DF" w14:textId="0E1CB3E1" w:rsidR="009523A0" w:rsidRDefault="00B83768" w:rsidP="009523A0">
      <w:pPr>
        <w:ind w:left="720"/>
      </w:pPr>
      <w:r>
        <w:t xml:space="preserve">Die </w:t>
      </w:r>
      <w:proofErr w:type="gramStart"/>
      <w:r>
        <w:t xml:space="preserve">Funktion </w:t>
      </w:r>
      <w:r>
        <w:rPr>
          <w:i/>
          <w:iCs/>
        </w:rPr>
        <w:t>.</w:t>
      </w:r>
      <w:proofErr w:type="spellStart"/>
      <w:r>
        <w:rPr>
          <w:i/>
          <w:iCs/>
        </w:rPr>
        <w:t>join</w:t>
      </w:r>
      <w:proofErr w:type="spellEnd"/>
      <w:proofErr w:type="gramEnd"/>
      <w:r>
        <w:rPr>
          <w:i/>
          <w:iCs/>
        </w:rPr>
        <w:t>()</w:t>
      </w:r>
      <w:r w:rsidR="00434CA1">
        <w:rPr>
          <w:i/>
          <w:iCs/>
        </w:rPr>
        <w:t xml:space="preserve"> </w:t>
      </w:r>
      <w:r w:rsidR="00FD1C18">
        <w:t>fügte</w:t>
      </w:r>
      <w:r w:rsidR="00730A42">
        <w:t xml:space="preserve"> die gesammelten Daten aus der ersten Tabellenzelle </w:t>
      </w:r>
      <w:r w:rsidR="00CA061F">
        <w:t>zu einem</w:t>
      </w:r>
      <w:r w:rsidR="00730A42">
        <w:t xml:space="preserve"> einzigen String zusammen. </w:t>
      </w:r>
      <w:r w:rsidR="00735476">
        <w:t>Strin</w:t>
      </w:r>
      <w:r w:rsidR="00F739D8">
        <w:t xml:space="preserve">g ist ein Datentyp in Python der Zeichenfolgen, also Buchstaben und Text, </w:t>
      </w:r>
      <w:r w:rsidR="00AC6C48">
        <w:t>darstellt</w:t>
      </w:r>
      <w:r w:rsidR="00A10388">
        <w:t xml:space="preserve"> </w:t>
      </w:r>
      <w:r w:rsidR="005F3E41">
        <w:fldChar w:fldCharType="begin"/>
      </w:r>
      <w:r w:rsidR="005F3E41">
        <w:instrText xml:space="preserve"> ADDIN ZOTERO_ITEM CSL_CITATION {"citationID":"3MKNABTk","properties":{"formattedCitation":"({\\i{}Python String Join() Method}, o.\\uc0\\u160{}J.)","plainCitation":"(Python String Join() Method, o. J.)","noteIndex":0},"citationItems":[{"id":222,"uris":["http://zotero.org/users/12966000/items/82TMV3EJ"],"itemData":{"id":222,"type":"webpage","abstract":"W3Schools offers free online tutorials, references and exercises in all the major languages of the web. Covering popular subjects like HTML, CSS, JavaScript, Python, SQL, Java, and many, many more.","language":"en-US","title":"Python String join() Method","URL":"https://www.w3schools.com/python/ref_string_join.asp","accessed":{"date-parts":[["2024",5,22]]}}}],"schema":"https://github.com/citation-style-language/schema/raw/master/csl-citation.json"} </w:instrText>
      </w:r>
      <w:r w:rsidR="005F3E41">
        <w:fldChar w:fldCharType="separate"/>
      </w:r>
      <w:r w:rsidR="005F3E41" w:rsidRPr="005F3E41">
        <w:rPr>
          <w:rFonts w:cs="Arial"/>
        </w:rPr>
        <w:t>(</w:t>
      </w:r>
      <w:r w:rsidR="005F3E41" w:rsidRPr="005F3E41">
        <w:rPr>
          <w:rFonts w:cs="Arial"/>
          <w:i/>
          <w:iCs/>
        </w:rPr>
        <w:t>Python String Join() Method</w:t>
      </w:r>
      <w:r w:rsidR="005F3E41" w:rsidRPr="005F3E41">
        <w:rPr>
          <w:rFonts w:cs="Arial"/>
        </w:rPr>
        <w:t>, o. J.)</w:t>
      </w:r>
      <w:r w:rsidR="005F3E41">
        <w:fldChar w:fldCharType="end"/>
      </w:r>
      <w:r w:rsidR="00436834">
        <w:t xml:space="preserve">. </w:t>
      </w:r>
    </w:p>
    <w:p w14:paraId="565A7343" w14:textId="77777777" w:rsidR="005832D0" w:rsidRDefault="005832D0" w:rsidP="009523A0">
      <w:pPr>
        <w:ind w:left="720"/>
      </w:pPr>
    </w:p>
    <w:p w14:paraId="1667F8B0" w14:textId="006DF99C" w:rsidR="00E06797" w:rsidRDefault="00BD1929" w:rsidP="009523A0">
      <w:pPr>
        <w:ind w:left="720"/>
      </w:pPr>
      <w:r>
        <w:lastRenderedPageBreak/>
        <w:t xml:space="preserve">Die Variable </w:t>
      </w:r>
      <w:proofErr w:type="spellStart"/>
      <w:r>
        <w:rPr>
          <w:i/>
          <w:iCs/>
        </w:rPr>
        <w:t>german</w:t>
      </w:r>
      <w:proofErr w:type="spellEnd"/>
      <w:r>
        <w:rPr>
          <w:i/>
          <w:iCs/>
        </w:rPr>
        <w:t xml:space="preserve"> </w:t>
      </w:r>
      <w:r>
        <w:t>durchsucht</w:t>
      </w:r>
      <w:r w:rsidR="00734CE9">
        <w:t>e</w:t>
      </w:r>
      <w:r>
        <w:t xml:space="preserve"> die zweite Zelle der Tabellenzeile. </w:t>
      </w:r>
    </w:p>
    <w:p w14:paraId="4B7EA89F" w14:textId="7F869D4D" w:rsidR="009523A0" w:rsidRDefault="009523A0" w:rsidP="009523A0">
      <w:pPr>
        <w:ind w:left="720"/>
      </w:pPr>
      <w:r>
        <w:t xml:space="preserve">In der </w:t>
      </w:r>
      <w:r w:rsidR="00E61CBF">
        <w:fldChar w:fldCharType="begin"/>
      </w:r>
      <w:r w:rsidR="00E61CBF">
        <w:instrText xml:space="preserve"> REF _Ref167184541 \h </w:instrText>
      </w:r>
      <w:r w:rsidR="00E61CBF">
        <w:fldChar w:fldCharType="separate"/>
      </w:r>
      <w:r w:rsidR="00452CF7">
        <w:t xml:space="preserve">Abbildung </w:t>
      </w:r>
      <w:r w:rsidR="00452CF7">
        <w:rPr>
          <w:noProof/>
        </w:rPr>
        <w:t>10</w:t>
      </w:r>
      <w:r w:rsidR="00E61CBF">
        <w:fldChar w:fldCharType="end"/>
      </w:r>
      <w:r>
        <w:t xml:space="preserve"> ist klar erkennbar, dass sich in der ersten Zelle das französische Wort</w:t>
      </w:r>
      <w:r w:rsidR="00B07E31">
        <w:t xml:space="preserve">, </w:t>
      </w:r>
      <w:r>
        <w:t xml:space="preserve">in der zweiten Zelle das deutsche Wort </w:t>
      </w:r>
      <w:r w:rsidR="00B07E31">
        <w:t xml:space="preserve">und in der dritten die beiden Beispiele dazu </w:t>
      </w:r>
      <w:r w:rsidR="00734CE9">
        <w:t>befanden</w:t>
      </w:r>
      <w:r>
        <w:t>.</w:t>
      </w:r>
    </w:p>
    <w:p w14:paraId="394914B5" w14:textId="77777777" w:rsidR="00091DF5" w:rsidRPr="00F64658" w:rsidRDefault="00091DF5" w:rsidP="00091DF5"/>
    <w:p w14:paraId="306003DB" w14:textId="4004AA73" w:rsidR="00091DF5" w:rsidRPr="00B97D72" w:rsidRDefault="00F64658" w:rsidP="00091DF5">
      <w:pPr>
        <w:numPr>
          <w:ilvl w:val="0"/>
          <w:numId w:val="12"/>
        </w:numPr>
        <w:rPr>
          <w:lang w:val="en-US"/>
        </w:rPr>
      </w:pPr>
      <w:proofErr w:type="spellStart"/>
      <w:r w:rsidRPr="00B97D72">
        <w:rPr>
          <w:b/>
          <w:bCs/>
          <w:lang w:val="en-US"/>
        </w:rPr>
        <w:t>example_french</w:t>
      </w:r>
      <w:proofErr w:type="spellEnd"/>
      <w:r w:rsidRPr="00B97D72">
        <w:rPr>
          <w:b/>
          <w:bCs/>
          <w:lang w:val="en-US"/>
        </w:rPr>
        <w:t xml:space="preserve"> = ' </w:t>
      </w:r>
      <w:proofErr w:type="gramStart"/>
      <w:r w:rsidRPr="00B97D72">
        <w:rPr>
          <w:b/>
          <w:bCs/>
          <w:lang w:val="en-US"/>
        </w:rPr>
        <w:t>'.join</w:t>
      </w:r>
      <w:proofErr w:type="gramEnd"/>
      <w:r w:rsidRPr="00B97D72">
        <w:rPr>
          <w:b/>
          <w:bCs/>
          <w:lang w:val="en-US"/>
        </w:rPr>
        <w:t>(</w:t>
      </w:r>
      <w:proofErr w:type="spellStart"/>
      <w:r w:rsidRPr="00B97D72">
        <w:rPr>
          <w:b/>
          <w:bCs/>
          <w:lang w:val="en-US"/>
        </w:rPr>
        <w:t>span.get_text</w:t>
      </w:r>
      <w:proofErr w:type="spellEnd"/>
      <w:r w:rsidRPr="00B97D72">
        <w:rPr>
          <w:b/>
          <w:bCs/>
          <w:lang w:val="en-US"/>
        </w:rPr>
        <w:t>() for span in cells[2].</w:t>
      </w:r>
      <w:proofErr w:type="spellStart"/>
      <w:r w:rsidRPr="00B97D72">
        <w:rPr>
          <w:b/>
          <w:bCs/>
          <w:lang w:val="en-US"/>
        </w:rPr>
        <w:t>find_all</w:t>
      </w:r>
      <w:proofErr w:type="spellEnd"/>
      <w:r w:rsidRPr="00B97D72">
        <w:rPr>
          <w:b/>
          <w:bCs/>
          <w:lang w:val="en-US"/>
        </w:rPr>
        <w:t>('span', class_='audio-text'))</w:t>
      </w:r>
    </w:p>
    <w:p w14:paraId="356AB809" w14:textId="77777777" w:rsidR="00FE3C12" w:rsidRPr="00B97D72" w:rsidRDefault="00FE3C12" w:rsidP="00FE3C12">
      <w:pPr>
        <w:ind w:left="720"/>
        <w:rPr>
          <w:lang w:val="en-US"/>
        </w:rPr>
      </w:pPr>
    </w:p>
    <w:p w14:paraId="5E937145" w14:textId="77777777" w:rsidR="008D4C18" w:rsidRPr="008D4C18" w:rsidRDefault="00F64658" w:rsidP="008D4C18">
      <w:pPr>
        <w:numPr>
          <w:ilvl w:val="0"/>
          <w:numId w:val="12"/>
        </w:numPr>
        <w:rPr>
          <w:lang w:val="en-US"/>
        </w:rPr>
      </w:pPr>
      <w:proofErr w:type="spellStart"/>
      <w:r w:rsidRPr="008D4C18">
        <w:rPr>
          <w:b/>
          <w:bCs/>
          <w:lang w:val="en-US"/>
        </w:rPr>
        <w:t>example_german</w:t>
      </w:r>
      <w:proofErr w:type="spellEnd"/>
      <w:r w:rsidRPr="008D4C18">
        <w:rPr>
          <w:b/>
          <w:bCs/>
          <w:lang w:val="en-US"/>
        </w:rPr>
        <w:t xml:space="preserve"> = </w:t>
      </w:r>
      <w:proofErr w:type="spellStart"/>
      <w:r w:rsidRPr="008D4C18">
        <w:rPr>
          <w:b/>
          <w:bCs/>
          <w:lang w:val="en-US"/>
        </w:rPr>
        <w:t>example_em.get_text</w:t>
      </w:r>
      <w:proofErr w:type="spellEnd"/>
      <w:r w:rsidRPr="008D4C18">
        <w:rPr>
          <w:b/>
          <w:bCs/>
          <w:lang w:val="en-US"/>
        </w:rPr>
        <w:t>(strip=True</w:t>
      </w:r>
      <w:proofErr w:type="gramStart"/>
      <w:r w:rsidRPr="008D4C18">
        <w:rPr>
          <w:b/>
          <w:bCs/>
          <w:lang w:val="en-US"/>
        </w:rPr>
        <w:t>).replace</w:t>
      </w:r>
      <w:proofErr w:type="gramEnd"/>
      <w:r w:rsidRPr="008D4C18">
        <w:rPr>
          <w:b/>
          <w:bCs/>
          <w:lang w:val="en-US"/>
        </w:rPr>
        <w:t xml:space="preserve">('-', '').strip() if </w:t>
      </w:r>
      <w:proofErr w:type="spellStart"/>
      <w:r w:rsidRPr="008D4C18">
        <w:rPr>
          <w:b/>
          <w:bCs/>
          <w:lang w:val="en-US"/>
        </w:rPr>
        <w:t>example_em</w:t>
      </w:r>
      <w:proofErr w:type="spellEnd"/>
      <w:r w:rsidRPr="008D4C18">
        <w:rPr>
          <w:b/>
          <w:bCs/>
          <w:lang w:val="en-US"/>
        </w:rPr>
        <w:t xml:space="preserve"> else ""</w:t>
      </w:r>
    </w:p>
    <w:p w14:paraId="4DF71B30" w14:textId="444DE954" w:rsidR="0097450E" w:rsidRDefault="0097450E" w:rsidP="002C715B">
      <w:pPr>
        <w:ind w:left="720"/>
      </w:pPr>
      <w:r>
        <w:t xml:space="preserve">Die Variablen </w:t>
      </w:r>
      <w:proofErr w:type="spellStart"/>
      <w:r>
        <w:rPr>
          <w:i/>
          <w:iCs/>
        </w:rPr>
        <w:t>example_french</w:t>
      </w:r>
      <w:proofErr w:type="spellEnd"/>
      <w:r>
        <w:rPr>
          <w:i/>
          <w:iCs/>
        </w:rPr>
        <w:t xml:space="preserve"> </w:t>
      </w:r>
      <w:r>
        <w:t xml:space="preserve">und </w:t>
      </w:r>
      <w:proofErr w:type="spellStart"/>
      <w:r>
        <w:rPr>
          <w:i/>
          <w:iCs/>
        </w:rPr>
        <w:t>example_german</w:t>
      </w:r>
      <w:proofErr w:type="spellEnd"/>
      <w:r>
        <w:rPr>
          <w:i/>
          <w:iCs/>
        </w:rPr>
        <w:t xml:space="preserve"> </w:t>
      </w:r>
      <w:r>
        <w:t>durchsuch</w:t>
      </w:r>
      <w:r w:rsidR="0072517D">
        <w:t>ten</w:t>
      </w:r>
      <w:r>
        <w:t xml:space="preserve"> die dritte Zelle und somit </w:t>
      </w:r>
      <w:r w:rsidR="00BE3AAB">
        <w:t>war</w:t>
      </w:r>
      <w:r>
        <w:t xml:space="preserve"> [2]</w:t>
      </w:r>
      <w:r w:rsidRPr="00246BE7">
        <w:t xml:space="preserve"> </w:t>
      </w:r>
      <w:r>
        <w:t xml:space="preserve">der Endpunkt der Tabellenzeile. </w:t>
      </w:r>
      <w:r w:rsidR="004225DD">
        <w:t xml:space="preserve">In der dritten Zelle </w:t>
      </w:r>
      <w:r w:rsidR="00BE3AAB">
        <w:t>befanden</w:t>
      </w:r>
      <w:r w:rsidR="004225DD">
        <w:t xml:space="preserve"> sich </w:t>
      </w:r>
      <w:r w:rsidR="00181F3C">
        <w:t xml:space="preserve">zwei </w:t>
      </w:r>
      <w:r w:rsidR="00EE6DA6">
        <w:t>Datensätze</w:t>
      </w:r>
      <w:r w:rsidR="000C488F">
        <w:t>, weshalb</w:t>
      </w:r>
      <w:r w:rsidR="005D74BC">
        <w:t xml:space="preserve"> </w:t>
      </w:r>
      <w:r w:rsidR="00181F3C">
        <w:t>noch spezifischere Angabe</w:t>
      </w:r>
      <w:r w:rsidR="005D74BC">
        <w:t>n</w:t>
      </w:r>
      <w:r w:rsidR="00181F3C">
        <w:t xml:space="preserve"> </w:t>
      </w:r>
      <w:r w:rsidR="00EE6DA6">
        <w:t>definiert</w:t>
      </w:r>
      <w:r w:rsidR="000C488F">
        <w:t xml:space="preserve"> wurden</w:t>
      </w:r>
      <w:r w:rsidR="00EE6DA6">
        <w:t>,</w:t>
      </w:r>
      <w:r w:rsidR="00181F3C">
        <w:t xml:space="preserve"> um diese </w:t>
      </w:r>
      <w:r w:rsidR="005D74BC">
        <w:t>beide</w:t>
      </w:r>
      <w:r w:rsidR="00541484">
        <w:t>n</w:t>
      </w:r>
      <w:r w:rsidR="005D74BC">
        <w:t xml:space="preserve"> </w:t>
      </w:r>
      <w:r w:rsidR="00181F3C">
        <w:t xml:space="preserve">separat </w:t>
      </w:r>
      <w:r w:rsidR="005D74BC">
        <w:t xml:space="preserve">zu </w:t>
      </w:r>
      <w:r w:rsidR="00181F3C">
        <w:t>extrahieren.</w:t>
      </w:r>
      <w:r w:rsidR="00A8133B">
        <w:t xml:space="preserve"> </w:t>
      </w:r>
      <w:r w:rsidR="00456796">
        <w:t>Durch die Spezifikation des «</w:t>
      </w:r>
      <w:proofErr w:type="spellStart"/>
      <w:r w:rsidR="00456796">
        <w:t>em</w:t>
      </w:r>
      <w:proofErr w:type="spellEnd"/>
      <w:r w:rsidR="00456796">
        <w:t xml:space="preserve">»-Tags bei der Variable </w:t>
      </w:r>
      <w:proofErr w:type="spellStart"/>
      <w:r w:rsidR="00456796">
        <w:rPr>
          <w:i/>
          <w:iCs/>
        </w:rPr>
        <w:t>example_</w:t>
      </w:r>
      <w:r w:rsidR="00EE6DA6">
        <w:rPr>
          <w:i/>
          <w:iCs/>
        </w:rPr>
        <w:t>german</w:t>
      </w:r>
      <w:proofErr w:type="spellEnd"/>
      <w:r w:rsidR="00EE6DA6">
        <w:rPr>
          <w:i/>
          <w:iCs/>
        </w:rPr>
        <w:t xml:space="preserve"> </w:t>
      </w:r>
      <w:r w:rsidR="00EE6DA6">
        <w:t>konnten</w:t>
      </w:r>
      <w:r>
        <w:t xml:space="preserve"> die französischen sowie die deutschen Beispiele separat extrahiert</w:t>
      </w:r>
      <w:r w:rsidR="00A8133B">
        <w:t xml:space="preserve"> werden</w:t>
      </w:r>
      <w:r w:rsidR="00656FCC">
        <w:t xml:space="preserve"> </w:t>
      </w:r>
      <w:r w:rsidR="00656FCC">
        <w:fldChar w:fldCharType="begin"/>
      </w:r>
      <w:r w:rsidR="00656FCC">
        <w:instrText xml:space="preserve"> ADDIN ZOTERO_ITEM CSL_CITATION {"citationID":"WnLw9YwQ","properties":{"formattedCitation":"(Mitchell, 2024)","plainCitation":"(Mitchell, 2024)","noteIndex":0},"citationItems":[{"id":167,"uris":["http://zotero.org/users/12966000/items/X8IRKPR4"],"itemData":{"id":167,"type":"book","abstract":"Data Extraction from the Modern Web","edition":"3rd Edition","ISBN":"978-1-09-814534-7","language":"en","number-of-pages":"300","publisher":"O'Reilly Media, Inc.","source":"learning.oreilly.com","title":"Web Scraping with Python","URL":"https://learning.oreilly.com/library/view/web-scraping-with/9781098145347/preface01.html","author":[{"family":"Mitchell","given":"Ryan"}],"accessed":{"date-parts":[["2024",5,9]]},"issued":{"date-parts":[["2024",2,28]]}}}],"schema":"https://github.com/citation-style-language/schema/raw/master/csl-citation.json"} </w:instrText>
      </w:r>
      <w:r w:rsidR="00656FCC">
        <w:fldChar w:fldCharType="separate"/>
      </w:r>
      <w:r w:rsidR="00656FCC" w:rsidRPr="00656FCC">
        <w:rPr>
          <w:rFonts w:cs="Arial"/>
        </w:rPr>
        <w:t>(Mitchell, 2024</w:t>
      </w:r>
      <w:r w:rsidR="00656FCC">
        <w:rPr>
          <w:rFonts w:cs="Arial"/>
        </w:rPr>
        <w:t>, Chapter 2</w:t>
      </w:r>
      <w:r w:rsidR="00656FCC" w:rsidRPr="00656FCC">
        <w:rPr>
          <w:rFonts w:cs="Arial"/>
        </w:rPr>
        <w:t>)</w:t>
      </w:r>
      <w:r w:rsidR="00656FCC">
        <w:fldChar w:fldCharType="end"/>
      </w:r>
      <w:r w:rsidR="00A8133B">
        <w:t>.</w:t>
      </w:r>
      <w:r w:rsidR="00584072">
        <w:t xml:space="preserve"> </w:t>
      </w:r>
    </w:p>
    <w:p w14:paraId="450E2411" w14:textId="77777777" w:rsidR="00C13EBB" w:rsidRPr="00F64658" w:rsidRDefault="00C13EBB" w:rsidP="00C13EBB"/>
    <w:p w14:paraId="737F94DA" w14:textId="77777777" w:rsidR="00EE6DA6" w:rsidRDefault="00F64658" w:rsidP="008D4C18">
      <w:pPr>
        <w:numPr>
          <w:ilvl w:val="0"/>
          <w:numId w:val="12"/>
        </w:numPr>
      </w:pPr>
      <w:proofErr w:type="spellStart"/>
      <w:r w:rsidRPr="00F64658">
        <w:rPr>
          <w:b/>
          <w:bCs/>
        </w:rPr>
        <w:t>final_french</w:t>
      </w:r>
      <w:proofErr w:type="spellEnd"/>
      <w:r w:rsidRPr="00F64658">
        <w:rPr>
          <w:b/>
          <w:bCs/>
        </w:rPr>
        <w:t xml:space="preserve"> = </w:t>
      </w:r>
      <w:proofErr w:type="spellStart"/>
      <w:r w:rsidRPr="00F64658">
        <w:rPr>
          <w:b/>
          <w:bCs/>
        </w:rPr>
        <w:t>french</w:t>
      </w:r>
      <w:proofErr w:type="spellEnd"/>
      <w:r w:rsidRPr="00F64658">
        <w:rPr>
          <w:b/>
          <w:bCs/>
        </w:rPr>
        <w:t xml:space="preserve"> + " -&gt; " + </w:t>
      </w:r>
      <w:proofErr w:type="spellStart"/>
      <w:r w:rsidRPr="00F64658">
        <w:rPr>
          <w:b/>
          <w:bCs/>
        </w:rPr>
        <w:t>example_french</w:t>
      </w:r>
      <w:proofErr w:type="spellEnd"/>
    </w:p>
    <w:p w14:paraId="143049FA" w14:textId="6244E58F" w:rsidR="00C440AB" w:rsidRDefault="0046542F" w:rsidP="006468E6">
      <w:pPr>
        <w:ind w:left="720"/>
      </w:pPr>
      <w:r>
        <w:t xml:space="preserve">Die Variable </w:t>
      </w:r>
      <w:proofErr w:type="spellStart"/>
      <w:r w:rsidRPr="0046542F">
        <w:rPr>
          <w:bCs/>
          <w:i/>
          <w:iCs/>
        </w:rPr>
        <w:t>final_french</w:t>
      </w:r>
      <w:proofErr w:type="spellEnd"/>
      <w:r w:rsidRPr="00F64658">
        <w:rPr>
          <w:b/>
          <w:bCs/>
        </w:rPr>
        <w:t xml:space="preserve"> </w:t>
      </w:r>
      <w:r>
        <w:t>fügt</w:t>
      </w:r>
      <w:r w:rsidR="001E0274">
        <w:t>e</w:t>
      </w:r>
      <w:r>
        <w:t xml:space="preserve"> die beiden Objekte </w:t>
      </w:r>
      <w:proofErr w:type="spellStart"/>
      <w:r w:rsidR="00584072" w:rsidRPr="00584072">
        <w:rPr>
          <w:i/>
          <w:iCs/>
        </w:rPr>
        <w:t>french</w:t>
      </w:r>
      <w:proofErr w:type="spellEnd"/>
      <w:r w:rsidR="00584072">
        <w:t xml:space="preserve"> </w:t>
      </w:r>
      <w:r w:rsidR="00DB6CBD">
        <w:t>(</w:t>
      </w:r>
      <w:r w:rsidR="00643FB0">
        <w:t>französische</w:t>
      </w:r>
      <w:r w:rsidR="00DB6CBD">
        <w:t xml:space="preserve"> Konjunktion) </w:t>
      </w:r>
      <w:r w:rsidR="00584072">
        <w:t xml:space="preserve">und </w:t>
      </w:r>
      <w:proofErr w:type="spellStart"/>
      <w:r w:rsidR="00584072" w:rsidRPr="00584072">
        <w:rPr>
          <w:i/>
          <w:iCs/>
        </w:rPr>
        <w:t>example_french</w:t>
      </w:r>
      <w:proofErr w:type="spellEnd"/>
      <w:r w:rsidR="00584072">
        <w:t xml:space="preserve"> </w:t>
      </w:r>
      <w:r w:rsidR="00DB6CBD">
        <w:t xml:space="preserve">(französisches Beispiel) </w:t>
      </w:r>
      <w:r w:rsidR="00584072">
        <w:t xml:space="preserve">als ein </w:t>
      </w:r>
      <w:r w:rsidR="00643FB0">
        <w:t xml:space="preserve">Objekt </w:t>
      </w:r>
      <w:r w:rsidR="00584072">
        <w:t>zusammen</w:t>
      </w:r>
      <w:r w:rsidR="00F64658" w:rsidRPr="00F64658">
        <w:t>.</w:t>
      </w:r>
    </w:p>
    <w:p w14:paraId="1CD171A3" w14:textId="77777777" w:rsidR="00F25E99" w:rsidRDefault="00F25E99" w:rsidP="006468E6">
      <w:pPr>
        <w:ind w:left="720"/>
      </w:pPr>
    </w:p>
    <w:p w14:paraId="370004CB" w14:textId="47D6F486" w:rsidR="00576D65" w:rsidRDefault="00595F37" w:rsidP="00576D65">
      <w:pPr>
        <w:keepNext/>
      </w:pPr>
      <w:r>
        <w:rPr>
          <w:noProof/>
        </w:rPr>
        <w:drawing>
          <wp:inline distT="0" distB="0" distL="0" distR="0" wp14:anchorId="63516EFD" wp14:editId="3C69F489">
            <wp:extent cx="4641215" cy="2613660"/>
            <wp:effectExtent l="0" t="0" r="0" b="0"/>
            <wp:docPr id="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41215" cy="2613660"/>
                    </a:xfrm>
                    <a:prstGeom prst="rect">
                      <a:avLst/>
                    </a:prstGeom>
                    <a:noFill/>
                    <a:ln>
                      <a:noFill/>
                    </a:ln>
                  </pic:spPr>
                </pic:pic>
              </a:graphicData>
            </a:graphic>
          </wp:inline>
        </w:drawing>
      </w:r>
    </w:p>
    <w:p w14:paraId="716B4BCE" w14:textId="29B0529B" w:rsidR="00C440AB" w:rsidRDefault="00576D65" w:rsidP="00576D65">
      <w:pPr>
        <w:pStyle w:val="Beschriftung"/>
      </w:pPr>
      <w:bookmarkStart w:id="59" w:name="_Toc167307359"/>
      <w:r>
        <w:t xml:space="preserve">Abbildung </w:t>
      </w:r>
      <w:r w:rsidR="00452CF7">
        <w:fldChar w:fldCharType="begin"/>
      </w:r>
      <w:r w:rsidR="00452CF7">
        <w:instrText xml:space="preserve"> SEQ Abbildung \* ARABIC </w:instrText>
      </w:r>
      <w:r w:rsidR="00452CF7">
        <w:fldChar w:fldCharType="separate"/>
      </w:r>
      <w:r w:rsidR="00452CF7">
        <w:rPr>
          <w:noProof/>
        </w:rPr>
        <w:t>13</w:t>
      </w:r>
      <w:r w:rsidR="00452CF7">
        <w:rPr>
          <w:noProof/>
        </w:rPr>
        <w:fldChar w:fldCharType="end"/>
      </w:r>
      <w:r>
        <w:t xml:space="preserve"> Datenstruktur</w:t>
      </w:r>
      <w:bookmarkEnd w:id="59"/>
    </w:p>
    <w:p w14:paraId="78A1229A" w14:textId="13D1EB58" w:rsidR="008D4C18" w:rsidRPr="00430BEB" w:rsidRDefault="005F64D3" w:rsidP="008D4C18">
      <w:r>
        <w:t>In diesem Codeabschnitt wurde</w:t>
      </w:r>
      <w:r w:rsidR="007C6918">
        <w:t xml:space="preserve"> die Struktur für der extrahierten Daten festgelegt</w:t>
      </w:r>
      <w:r w:rsidR="00BD1F7C">
        <w:t>, d</w:t>
      </w:r>
      <w:r w:rsidR="007C6918">
        <w:t xml:space="preserve">amit sie später in das richtige Datenformat (JSON) konvertiert und gespeichert werden </w:t>
      </w:r>
      <w:r w:rsidR="008334E8">
        <w:t>konnten</w:t>
      </w:r>
      <w:r w:rsidR="007C6918">
        <w:t>.</w:t>
      </w:r>
      <w:r w:rsidR="00430BEB">
        <w:t xml:space="preserve"> Die Datenstruktur wurde von der </w:t>
      </w:r>
      <w:proofErr w:type="spellStart"/>
      <w:proofErr w:type="gramStart"/>
      <w:r w:rsidR="00430BEB">
        <w:rPr>
          <w:i/>
          <w:iCs/>
        </w:rPr>
        <w:t>schema.prisma</w:t>
      </w:r>
      <w:proofErr w:type="spellEnd"/>
      <w:proofErr w:type="gramEnd"/>
      <w:r w:rsidR="00430BEB">
        <w:t xml:space="preserve">-Datei </w:t>
      </w:r>
      <w:r w:rsidR="002C6DE0">
        <w:t xml:space="preserve">übernommen. </w:t>
      </w:r>
      <w:r w:rsidR="00C86137">
        <w:t xml:space="preserve">Die </w:t>
      </w:r>
      <w:proofErr w:type="spellStart"/>
      <w:proofErr w:type="gramStart"/>
      <w:r w:rsidR="00DF08CC">
        <w:rPr>
          <w:i/>
          <w:iCs/>
        </w:rPr>
        <w:lastRenderedPageBreak/>
        <w:t>schema.prisma</w:t>
      </w:r>
      <w:proofErr w:type="spellEnd"/>
      <w:proofErr w:type="gramEnd"/>
      <w:r w:rsidR="00DF08CC">
        <w:t xml:space="preserve">-Datei </w:t>
      </w:r>
      <w:r w:rsidR="006604E4">
        <w:t xml:space="preserve">gab </w:t>
      </w:r>
      <w:r w:rsidR="0029183D">
        <w:t>die Struktur vor und stellt</w:t>
      </w:r>
      <w:r w:rsidR="006604E4">
        <w:t>e</w:t>
      </w:r>
      <w:r w:rsidR="0029183D">
        <w:t xml:space="preserve"> somit ein Abbild der MongoDB-Datenbank dar.</w:t>
      </w:r>
      <w:r w:rsidR="00740BC1">
        <w:t xml:space="preserve"> </w:t>
      </w:r>
      <w:r w:rsidR="00740BC1" w:rsidRPr="001F5D1E">
        <w:t>Die Variablen</w:t>
      </w:r>
      <w:r w:rsidR="00865CAE" w:rsidRPr="001F5D1E">
        <w:t xml:space="preserve">, </w:t>
      </w:r>
      <w:r w:rsidR="00A14675" w:rsidRPr="001F5D1E">
        <w:t xml:space="preserve">mit </w:t>
      </w:r>
      <w:r w:rsidR="00512600" w:rsidRPr="001F5D1E">
        <w:t>denen</w:t>
      </w:r>
      <w:r w:rsidR="00740BC1" w:rsidRPr="001F5D1E">
        <w:t xml:space="preserve"> Daten extrahier</w:t>
      </w:r>
      <w:r w:rsidR="006604E4" w:rsidRPr="001F5D1E">
        <w:t>t o</w:t>
      </w:r>
      <w:r w:rsidR="00740BC1" w:rsidRPr="001F5D1E">
        <w:t>der generier</w:t>
      </w:r>
      <w:r w:rsidR="006604E4" w:rsidRPr="001F5D1E">
        <w:t>t</w:t>
      </w:r>
      <w:r w:rsidR="00512B75" w:rsidRPr="001F5D1E">
        <w:t xml:space="preserve"> </w:t>
      </w:r>
      <w:r w:rsidR="0071634E" w:rsidRPr="001F5D1E">
        <w:t>wurden</w:t>
      </w:r>
      <w:r w:rsidR="00512B75" w:rsidRPr="001F5D1E">
        <w:t xml:space="preserve">, </w:t>
      </w:r>
      <w:r w:rsidR="00544CE6" w:rsidRPr="001F5D1E">
        <w:t>sind</w:t>
      </w:r>
      <w:r w:rsidR="0071634E" w:rsidRPr="001F5D1E">
        <w:t xml:space="preserve"> in die passenden Felder der Datenstruktur </w:t>
      </w:r>
      <w:r w:rsidR="005E56E2" w:rsidRPr="001F5D1E">
        <w:t>im Skript</w:t>
      </w:r>
      <w:r w:rsidR="0071634E" w:rsidRPr="001F5D1E">
        <w:t xml:space="preserve"> zugeordnet</w:t>
      </w:r>
      <w:r w:rsidR="00544CE6" w:rsidRPr="001F5D1E">
        <w:t xml:space="preserve"> worden</w:t>
      </w:r>
      <w:r w:rsidR="007135F0">
        <w:t xml:space="preserve"> </w:t>
      </w:r>
      <w:r w:rsidR="007135F0">
        <w:fldChar w:fldCharType="begin"/>
      </w:r>
      <w:r w:rsidR="007135F0">
        <w:instrText xml:space="preserve"> ADDIN ZOTERO_ITEM CSL_CITATION {"citationID":"jhL6Nu4S","properties":{"formattedCitation":"({\\i{}Prisma Schema Overview | Prisma Documentation}, o.\\uc0\\u160{}J.)","plainCitation":"(Prisma Schema Overview | Prisma Documentation, o. J.)","noteIndex":0},"citationItems":[{"id":224,"uris":["http://zotero.org/users/12966000/items/WC5ZJ8DL"],"itemData":{"id":224,"type":"webpage","abstract":"The Prisma schema is the main configuration file when using Prisma. It is typically called schema.prisma and contains your database connection and data model.","language":"en","title":"Prisma Schema Overview | Prisma Documentation","URL":"https://www.prisma.io/docs/orm/prisma-schema/overview","accessed":{"date-parts":[["2024",5,22]]}}}],"schema":"https://github.com/citation-style-language/schema/raw/master/csl-citation.json"} </w:instrText>
      </w:r>
      <w:r w:rsidR="007135F0">
        <w:fldChar w:fldCharType="separate"/>
      </w:r>
      <w:r w:rsidR="007135F0" w:rsidRPr="007135F0">
        <w:rPr>
          <w:rFonts w:cs="Arial"/>
        </w:rPr>
        <w:t>(</w:t>
      </w:r>
      <w:r w:rsidR="007135F0" w:rsidRPr="007135F0">
        <w:rPr>
          <w:rFonts w:cs="Arial"/>
          <w:i/>
          <w:iCs/>
        </w:rPr>
        <w:t>Prisma Schema Overview | Prisma Documentation</w:t>
      </w:r>
      <w:r w:rsidR="007135F0" w:rsidRPr="007135F0">
        <w:rPr>
          <w:rFonts w:cs="Arial"/>
        </w:rPr>
        <w:t>, o. J.)</w:t>
      </w:r>
      <w:r w:rsidR="007135F0">
        <w:fldChar w:fldCharType="end"/>
      </w:r>
      <w:r w:rsidR="0071634E" w:rsidRPr="001F5D1E">
        <w:t>.</w:t>
      </w:r>
      <w:r w:rsidR="00E833BC">
        <w:t xml:space="preserve"> </w:t>
      </w:r>
    </w:p>
    <w:p w14:paraId="735364D4" w14:textId="77777777" w:rsidR="00430BEB" w:rsidRPr="00F64658" w:rsidRDefault="00430BEB" w:rsidP="008D4C18"/>
    <w:p w14:paraId="62EFFBFB" w14:textId="13098FD4" w:rsidR="00BB5BB4" w:rsidRDefault="00F64658" w:rsidP="00EA66E2">
      <w:pPr>
        <w:numPr>
          <w:ilvl w:val="0"/>
          <w:numId w:val="12"/>
        </w:numPr>
      </w:pPr>
      <w:proofErr w:type="spellStart"/>
      <w:r w:rsidRPr="00F64658">
        <w:rPr>
          <w:b/>
          <w:bCs/>
        </w:rPr>
        <w:t>conjunctions_</w:t>
      </w:r>
      <w:proofErr w:type="gramStart"/>
      <w:r w:rsidRPr="00F64658">
        <w:rPr>
          <w:b/>
          <w:bCs/>
        </w:rPr>
        <w:t>data.append</w:t>
      </w:r>
      <w:proofErr w:type="spellEnd"/>
      <w:proofErr w:type="gramEnd"/>
      <w:r w:rsidRPr="00F64658">
        <w:rPr>
          <w:b/>
          <w:bCs/>
        </w:rPr>
        <w:t>()</w:t>
      </w:r>
      <w:r w:rsidRPr="00F64658">
        <w:t xml:space="preserve">: </w:t>
      </w:r>
    </w:p>
    <w:p w14:paraId="74B8448D" w14:textId="642EC137" w:rsidR="00EA66E2" w:rsidRDefault="00086A7C" w:rsidP="00BB5BB4">
      <w:pPr>
        <w:ind w:left="720"/>
      </w:pPr>
      <w:r w:rsidRPr="007A2DD9">
        <w:t xml:space="preserve">Mit der </w:t>
      </w:r>
      <w:r w:rsidR="00BB5BB4" w:rsidRPr="007A2DD9">
        <w:t>Funktion</w:t>
      </w:r>
      <w:r w:rsidRPr="007A2DD9">
        <w:t xml:space="preserve"> </w:t>
      </w:r>
      <w:r w:rsidR="00A04673" w:rsidRPr="007A2DD9">
        <w:rPr>
          <w:i/>
        </w:rPr>
        <w:t>.</w:t>
      </w:r>
      <w:proofErr w:type="spellStart"/>
      <w:r w:rsidR="00A04673" w:rsidRPr="007A2DD9">
        <w:rPr>
          <w:i/>
        </w:rPr>
        <w:t>append</w:t>
      </w:r>
      <w:proofErr w:type="spellEnd"/>
      <w:r w:rsidR="00A04673" w:rsidRPr="007A2DD9">
        <w:rPr>
          <w:i/>
        </w:rPr>
        <w:t xml:space="preserve">() </w:t>
      </w:r>
      <w:r w:rsidR="00F54CB5" w:rsidRPr="007A2DD9">
        <w:rPr>
          <w:bCs/>
        </w:rPr>
        <w:t>konnten</w:t>
      </w:r>
      <w:r w:rsidR="00A04673" w:rsidRPr="007A2DD9">
        <w:t xml:space="preserve"> die gesammelten Daten</w:t>
      </w:r>
      <w:r w:rsidR="006D50ED" w:rsidRPr="007A2DD9">
        <w:t xml:space="preserve"> in die </w:t>
      </w:r>
      <w:r w:rsidR="00AF3725" w:rsidRPr="007A2DD9">
        <w:t>leere</w:t>
      </w:r>
      <w:r w:rsidR="00C4140D" w:rsidRPr="007A2DD9">
        <w:t xml:space="preserve"> </w:t>
      </w:r>
      <w:r w:rsidR="00AF3725" w:rsidRPr="007A2DD9">
        <w:t>Liste (</w:t>
      </w:r>
      <w:proofErr w:type="spellStart"/>
      <w:r w:rsidR="00AF3725" w:rsidRPr="007A2DD9">
        <w:rPr>
          <w:i/>
        </w:rPr>
        <w:t>conjunctions_data</w:t>
      </w:r>
      <w:proofErr w:type="spellEnd"/>
      <w:r w:rsidR="00AF3725" w:rsidRPr="007A2DD9">
        <w:t>)</w:t>
      </w:r>
      <w:r w:rsidR="000B3307" w:rsidRPr="007A2DD9">
        <w:t xml:space="preserve"> hinzugefügt</w:t>
      </w:r>
      <w:r w:rsidR="00F54CB5" w:rsidRPr="007A2DD9">
        <w:t xml:space="preserve"> werden</w:t>
      </w:r>
      <w:r w:rsidR="00C4140D" w:rsidRPr="007A2DD9">
        <w:t xml:space="preserve">, </w:t>
      </w:r>
      <w:r w:rsidR="000B3307" w:rsidRPr="007A2DD9">
        <w:t xml:space="preserve">die </w:t>
      </w:r>
      <w:r w:rsidR="00DB4632" w:rsidRPr="007A2DD9">
        <w:t>zuvor</w:t>
      </w:r>
      <w:r w:rsidR="000B3307" w:rsidRPr="007A2DD9">
        <w:t xml:space="preserve"> (</w:t>
      </w:r>
      <w:r w:rsidR="00DB4632" w:rsidRPr="007A2DD9">
        <w:fldChar w:fldCharType="begin"/>
      </w:r>
      <w:r w:rsidR="00DB4632" w:rsidRPr="007A2DD9">
        <w:instrText xml:space="preserve"> REF _Ref167185896 \h </w:instrText>
      </w:r>
      <w:r w:rsidR="007A2DD9">
        <w:instrText xml:space="preserve"> \* MERGEFORMAT </w:instrText>
      </w:r>
      <w:r w:rsidR="00DB4632" w:rsidRPr="007A2DD9">
        <w:fldChar w:fldCharType="separate"/>
      </w:r>
      <w:r w:rsidR="00452CF7">
        <w:t xml:space="preserve">Abbildung </w:t>
      </w:r>
      <w:r w:rsidR="00452CF7">
        <w:rPr>
          <w:noProof/>
        </w:rPr>
        <w:t>8</w:t>
      </w:r>
      <w:r w:rsidR="00DB4632" w:rsidRPr="007A2DD9">
        <w:fldChar w:fldCharType="end"/>
      </w:r>
      <w:r w:rsidR="000B3307" w:rsidRPr="007A2DD9">
        <w:t>)</w:t>
      </w:r>
      <w:r w:rsidR="00C4140D" w:rsidRPr="007A2DD9">
        <w:t xml:space="preserve"> erstmalig erstellt wurde</w:t>
      </w:r>
      <w:r w:rsidR="00B825E7">
        <w:t xml:space="preserve"> </w:t>
      </w:r>
      <w:r w:rsidR="00B825E7">
        <w:fldChar w:fldCharType="begin"/>
      </w:r>
      <w:r w:rsidR="00B825E7">
        <w:instrText xml:space="preserve"> ADDIN ZOTERO_ITEM CSL_CITATION {"citationID":"FTtaSF0O","properties":{"formattedCitation":"({\\i{}Python List Append() Method}, o.\\uc0\\u160{}J.)","plainCitation":"(Python List Append() Method, o. J.)","noteIndex":0},"citationItems":[{"id":226,"uris":["http://zotero.org/users/12966000/items/6JBTFZNW"],"itemData":{"id":226,"type":"webpage","abstract":"W3Schools offers free online tutorials, references and exercises in all the major languages of the web. Covering popular subjects like HTML, CSS, JavaScript, Python, SQL, Java, and many, many more.","language":"en-US","title":"Python List append() Method","URL":"https://www.w3schools.com/python/ref_list_append.asp","accessed":{"date-parts":[["2024",5,22]]}}}],"schema":"https://github.com/citation-style-language/schema/raw/master/csl-citation.json"} </w:instrText>
      </w:r>
      <w:r w:rsidR="00B825E7">
        <w:fldChar w:fldCharType="separate"/>
      </w:r>
      <w:r w:rsidR="00B825E7" w:rsidRPr="00B825E7">
        <w:rPr>
          <w:rFonts w:cs="Arial"/>
        </w:rPr>
        <w:t>(</w:t>
      </w:r>
      <w:r w:rsidR="00B825E7" w:rsidRPr="00B825E7">
        <w:rPr>
          <w:rFonts w:cs="Arial"/>
          <w:i/>
          <w:iCs/>
        </w:rPr>
        <w:t>Python List Append() Method</w:t>
      </w:r>
      <w:r w:rsidR="00B825E7" w:rsidRPr="00B825E7">
        <w:rPr>
          <w:rFonts w:cs="Arial"/>
        </w:rPr>
        <w:t>, o. J.)</w:t>
      </w:r>
      <w:r w:rsidR="00B825E7">
        <w:fldChar w:fldCharType="end"/>
      </w:r>
      <w:r w:rsidR="00711B11" w:rsidRPr="007A2DD9">
        <w:t>.</w:t>
      </w:r>
    </w:p>
    <w:p w14:paraId="167E83CF" w14:textId="77777777" w:rsidR="00774233" w:rsidRDefault="00774233" w:rsidP="00774233"/>
    <w:p w14:paraId="24A6B81A" w14:textId="49A749B9" w:rsidR="00ED1BF9" w:rsidRDefault="00DC10DD" w:rsidP="00ED1BF9">
      <w:r>
        <w:t>D</w:t>
      </w:r>
      <w:r w:rsidR="00774233">
        <w:t xml:space="preserve">ie Datenstruktur des Skripts </w:t>
      </w:r>
      <w:r>
        <w:t xml:space="preserve">musste </w:t>
      </w:r>
      <w:r w:rsidR="00774233">
        <w:t xml:space="preserve">mit der Struktur der </w:t>
      </w:r>
      <w:proofErr w:type="spellStart"/>
      <w:proofErr w:type="gramStart"/>
      <w:r w:rsidR="00774233">
        <w:rPr>
          <w:i/>
          <w:iCs/>
        </w:rPr>
        <w:t>schema.prisma</w:t>
      </w:r>
      <w:proofErr w:type="spellEnd"/>
      <w:proofErr w:type="gramEnd"/>
      <w:r w:rsidR="00774233">
        <w:t xml:space="preserve">-Datei übereinstimmt, </w:t>
      </w:r>
      <w:r w:rsidR="000F6C68">
        <w:t xml:space="preserve">sonst </w:t>
      </w:r>
      <w:r w:rsidR="00774233">
        <w:t xml:space="preserve">wäre die Implementierung der Daten in die </w:t>
      </w:r>
      <w:r w:rsidR="00EC5A97">
        <w:t>MongoDB-</w:t>
      </w:r>
      <w:r w:rsidR="00774233">
        <w:t>Datenbank nicht möglich</w:t>
      </w:r>
      <w:r w:rsidR="00B21B73">
        <w:t xml:space="preserve"> gewesen</w:t>
      </w:r>
      <w:r w:rsidR="00774233">
        <w:t>.</w:t>
      </w:r>
    </w:p>
    <w:p w14:paraId="0F06B70F" w14:textId="77777777" w:rsidR="00ED1BF9" w:rsidRDefault="00ED1BF9" w:rsidP="00ED1BF9"/>
    <w:p w14:paraId="3CBC9157" w14:textId="5D1B0A19" w:rsidR="00BB799F" w:rsidRDefault="00595F37" w:rsidP="00BB799F">
      <w:pPr>
        <w:keepNext/>
      </w:pPr>
      <w:r>
        <w:rPr>
          <w:noProof/>
        </w:rPr>
        <w:drawing>
          <wp:inline distT="0" distB="0" distL="0" distR="0" wp14:anchorId="733FAC70" wp14:editId="1CD972EF">
            <wp:extent cx="5227320" cy="854075"/>
            <wp:effectExtent l="0" t="0" r="0" b="0"/>
            <wp:docPr id="13" name="Bild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27320" cy="854075"/>
                    </a:xfrm>
                    <a:prstGeom prst="rect">
                      <a:avLst/>
                    </a:prstGeom>
                    <a:noFill/>
                    <a:ln>
                      <a:noFill/>
                    </a:ln>
                  </pic:spPr>
                </pic:pic>
              </a:graphicData>
            </a:graphic>
          </wp:inline>
        </w:drawing>
      </w:r>
    </w:p>
    <w:p w14:paraId="7E6AF0CF" w14:textId="2D1675BB" w:rsidR="00ED1BF9" w:rsidRPr="00F64658" w:rsidRDefault="00BB799F" w:rsidP="00BB799F">
      <w:pPr>
        <w:pStyle w:val="Beschriftung"/>
      </w:pPr>
      <w:bookmarkStart w:id="60" w:name="_Toc167307360"/>
      <w:r>
        <w:t xml:space="preserve">Abbildung </w:t>
      </w:r>
      <w:r w:rsidR="00452CF7">
        <w:fldChar w:fldCharType="begin"/>
      </w:r>
      <w:r w:rsidR="00452CF7">
        <w:instrText xml:space="preserve"> SEQ Abbildung \* ARABIC </w:instrText>
      </w:r>
      <w:r w:rsidR="00452CF7">
        <w:fldChar w:fldCharType="separate"/>
      </w:r>
      <w:r w:rsidR="00452CF7">
        <w:rPr>
          <w:noProof/>
        </w:rPr>
        <w:t>14</w:t>
      </w:r>
      <w:r w:rsidR="00452CF7">
        <w:rPr>
          <w:noProof/>
        </w:rPr>
        <w:fldChar w:fldCharType="end"/>
      </w:r>
      <w:r>
        <w:t xml:space="preserve"> Datenspeicherung</w:t>
      </w:r>
      <w:bookmarkEnd w:id="60"/>
    </w:p>
    <w:p w14:paraId="05ACBCF6" w14:textId="6BD25804" w:rsidR="0040444B" w:rsidRDefault="00BB799F" w:rsidP="00BB799F">
      <w:r>
        <w:t xml:space="preserve">In diesem Codeabschnitt </w:t>
      </w:r>
      <w:r w:rsidR="00756F26">
        <w:t xml:space="preserve">wurde eine JSON-Datei </w:t>
      </w:r>
      <w:r w:rsidR="00355BF1">
        <w:t>erstellt,</w:t>
      </w:r>
      <w:r w:rsidR="00756F26">
        <w:t xml:space="preserve"> um die extrahierten Daten</w:t>
      </w:r>
      <w:r w:rsidR="00C13D63">
        <w:t xml:space="preserve"> zu speichern. </w:t>
      </w:r>
    </w:p>
    <w:p w14:paraId="250AC402" w14:textId="77777777" w:rsidR="00355BF1" w:rsidRPr="0040444B" w:rsidRDefault="00355BF1" w:rsidP="00BB799F"/>
    <w:p w14:paraId="43B68379" w14:textId="77777777" w:rsidR="00AC4854" w:rsidRPr="00D440F8" w:rsidRDefault="00F64658" w:rsidP="0040444B">
      <w:pPr>
        <w:numPr>
          <w:ilvl w:val="0"/>
          <w:numId w:val="12"/>
        </w:numPr>
      </w:pPr>
      <w:proofErr w:type="spellStart"/>
      <w:r w:rsidRPr="00D440F8">
        <w:rPr>
          <w:b/>
          <w:bCs/>
        </w:rPr>
        <w:t>json_file_path</w:t>
      </w:r>
      <w:proofErr w:type="spellEnd"/>
      <w:r w:rsidRPr="00D440F8">
        <w:rPr>
          <w:b/>
          <w:bCs/>
        </w:rPr>
        <w:t xml:space="preserve"> = '</w:t>
      </w:r>
      <w:proofErr w:type="spellStart"/>
      <w:proofErr w:type="gramStart"/>
      <w:r w:rsidRPr="00D440F8">
        <w:rPr>
          <w:b/>
          <w:bCs/>
        </w:rPr>
        <w:t>konjunktion.json</w:t>
      </w:r>
      <w:proofErr w:type="spellEnd"/>
      <w:proofErr w:type="gramEnd"/>
      <w:r w:rsidRPr="00D440F8">
        <w:rPr>
          <w:b/>
          <w:bCs/>
        </w:rPr>
        <w:t>'</w:t>
      </w:r>
    </w:p>
    <w:p w14:paraId="2D843F4E" w14:textId="27C08D1E" w:rsidR="00F64658" w:rsidRDefault="00AC4854" w:rsidP="00AC4854">
      <w:pPr>
        <w:ind w:left="720"/>
        <w:rPr>
          <w:bCs/>
        </w:rPr>
      </w:pPr>
      <w:r>
        <w:t>In der Variable</w:t>
      </w:r>
      <w:r w:rsidRPr="00AC4854">
        <w:rPr>
          <w:b/>
          <w:bCs/>
        </w:rPr>
        <w:t xml:space="preserve"> </w:t>
      </w:r>
      <w:proofErr w:type="spellStart"/>
      <w:r w:rsidRPr="001C608C">
        <w:rPr>
          <w:bCs/>
          <w:i/>
          <w:iCs/>
        </w:rPr>
        <w:t>json_file_path</w:t>
      </w:r>
      <w:proofErr w:type="spellEnd"/>
      <w:r>
        <w:rPr>
          <w:b/>
          <w:bCs/>
        </w:rPr>
        <w:t xml:space="preserve"> </w:t>
      </w:r>
      <w:r>
        <w:rPr>
          <w:bCs/>
        </w:rPr>
        <w:t xml:space="preserve">wurde </w:t>
      </w:r>
      <w:r w:rsidR="009A2662">
        <w:rPr>
          <w:bCs/>
        </w:rPr>
        <w:t xml:space="preserve">der </w:t>
      </w:r>
      <w:r w:rsidR="00321F54">
        <w:rPr>
          <w:bCs/>
        </w:rPr>
        <w:t xml:space="preserve">Dateiname </w:t>
      </w:r>
      <w:r>
        <w:rPr>
          <w:bCs/>
        </w:rPr>
        <w:t>definiert</w:t>
      </w:r>
      <w:r w:rsidR="00321F54">
        <w:rPr>
          <w:bCs/>
        </w:rPr>
        <w:t xml:space="preserve">. Die Datei </w:t>
      </w:r>
      <w:r w:rsidR="003B5D35">
        <w:rPr>
          <w:bCs/>
        </w:rPr>
        <w:t>wurde</w:t>
      </w:r>
      <w:r w:rsidR="0000458F">
        <w:rPr>
          <w:bCs/>
        </w:rPr>
        <w:t xml:space="preserve"> im aktuellen</w:t>
      </w:r>
      <w:r w:rsidR="00321F54">
        <w:rPr>
          <w:bCs/>
        </w:rPr>
        <w:t xml:space="preserve"> Verzeichnis auf dem </w:t>
      </w:r>
      <w:r w:rsidR="0000458F">
        <w:rPr>
          <w:bCs/>
        </w:rPr>
        <w:t xml:space="preserve">lokalen </w:t>
      </w:r>
      <w:r w:rsidR="00321F54">
        <w:rPr>
          <w:bCs/>
        </w:rPr>
        <w:t xml:space="preserve">Gerät </w:t>
      </w:r>
      <w:r w:rsidR="0000458F">
        <w:rPr>
          <w:bCs/>
        </w:rPr>
        <w:t>gespeichert.</w:t>
      </w:r>
      <w:r w:rsidR="00321F54">
        <w:rPr>
          <w:bCs/>
        </w:rPr>
        <w:t xml:space="preserve"> </w:t>
      </w:r>
    </w:p>
    <w:p w14:paraId="71FD98DA" w14:textId="77777777" w:rsidR="001C608C" w:rsidRPr="00F64658" w:rsidRDefault="001C608C" w:rsidP="00AC4854">
      <w:pPr>
        <w:ind w:left="720"/>
      </w:pPr>
    </w:p>
    <w:p w14:paraId="5DE2F3C1" w14:textId="77777777" w:rsidR="001C608C" w:rsidRPr="00B97D72" w:rsidRDefault="00F64658" w:rsidP="0040444B">
      <w:pPr>
        <w:numPr>
          <w:ilvl w:val="0"/>
          <w:numId w:val="12"/>
        </w:numPr>
        <w:rPr>
          <w:lang w:val="en-US"/>
        </w:rPr>
      </w:pPr>
      <w:r w:rsidRPr="00B97D72">
        <w:rPr>
          <w:b/>
          <w:bCs/>
          <w:lang w:val="en-US"/>
        </w:rPr>
        <w:t xml:space="preserve">with </w:t>
      </w:r>
      <w:proofErr w:type="gramStart"/>
      <w:r w:rsidRPr="00B97D72">
        <w:rPr>
          <w:b/>
          <w:bCs/>
          <w:lang w:val="en-US"/>
        </w:rPr>
        <w:t>open(</w:t>
      </w:r>
      <w:proofErr w:type="spellStart"/>
      <w:proofErr w:type="gramEnd"/>
      <w:r w:rsidRPr="00B97D72">
        <w:rPr>
          <w:b/>
          <w:bCs/>
          <w:lang w:val="en-US"/>
        </w:rPr>
        <w:t>json_file_path</w:t>
      </w:r>
      <w:proofErr w:type="spellEnd"/>
      <w:r w:rsidRPr="00B97D72">
        <w:rPr>
          <w:b/>
          <w:bCs/>
          <w:lang w:val="en-US"/>
        </w:rPr>
        <w:t xml:space="preserve">, 'w', encoding='utf-8') as </w:t>
      </w:r>
      <w:proofErr w:type="spellStart"/>
      <w:r w:rsidRPr="00B97D72">
        <w:rPr>
          <w:b/>
          <w:bCs/>
          <w:lang w:val="en-US"/>
        </w:rPr>
        <w:t>jsonfile</w:t>
      </w:r>
      <w:proofErr w:type="spellEnd"/>
    </w:p>
    <w:p w14:paraId="3EC097FA" w14:textId="7FB42E95" w:rsidR="001C608C" w:rsidRPr="001C608C" w:rsidRDefault="001C608C" w:rsidP="001C608C">
      <w:pPr>
        <w:ind w:left="720"/>
      </w:pPr>
      <w:r>
        <w:t xml:space="preserve">Mit der Funktion </w:t>
      </w:r>
      <w:r>
        <w:rPr>
          <w:i/>
          <w:iCs/>
        </w:rPr>
        <w:t>open</w:t>
      </w:r>
      <w:r>
        <w:t xml:space="preserve"> </w:t>
      </w:r>
      <w:r w:rsidR="00D31239">
        <w:t>wurde</w:t>
      </w:r>
      <w:r>
        <w:t xml:space="preserve"> das File </w:t>
      </w:r>
      <w:proofErr w:type="spellStart"/>
      <w:proofErr w:type="gramStart"/>
      <w:r w:rsidRPr="001C608C">
        <w:rPr>
          <w:i/>
          <w:iCs/>
        </w:rPr>
        <w:t>konjunktion.json</w:t>
      </w:r>
      <w:proofErr w:type="spellEnd"/>
      <w:proofErr w:type="gramEnd"/>
      <w:r>
        <w:rPr>
          <w:i/>
          <w:iCs/>
        </w:rPr>
        <w:t xml:space="preserve"> </w:t>
      </w:r>
      <w:r w:rsidR="00514A61">
        <w:t xml:space="preserve">aus der Variable </w:t>
      </w:r>
      <w:proofErr w:type="spellStart"/>
      <w:r w:rsidR="00514A61" w:rsidRPr="001C608C">
        <w:rPr>
          <w:bCs/>
          <w:i/>
          <w:iCs/>
        </w:rPr>
        <w:t>json_file_path</w:t>
      </w:r>
      <w:proofErr w:type="spellEnd"/>
      <w:r w:rsidR="00514A61">
        <w:rPr>
          <w:b/>
          <w:bCs/>
        </w:rPr>
        <w:t xml:space="preserve"> </w:t>
      </w:r>
      <w:r>
        <w:t>geöffnet</w:t>
      </w:r>
      <w:r w:rsidR="00DA34AD">
        <w:t xml:space="preserve">. </w:t>
      </w:r>
      <w:r w:rsidR="00A82693">
        <w:t>Der zweite Parameter</w:t>
      </w:r>
      <w:r w:rsidR="00A82693" w:rsidRPr="00A82693">
        <w:rPr>
          <w:i/>
          <w:iCs/>
        </w:rPr>
        <w:t xml:space="preserve"> </w:t>
      </w:r>
      <w:r w:rsidR="00A82693" w:rsidRPr="00A82693">
        <w:rPr>
          <w:bCs/>
          <w:i/>
          <w:iCs/>
        </w:rPr>
        <w:t>'w'</w:t>
      </w:r>
      <w:r w:rsidR="00A82693">
        <w:rPr>
          <w:b/>
          <w:bCs/>
        </w:rPr>
        <w:t xml:space="preserve"> </w:t>
      </w:r>
      <w:r w:rsidR="00A82693">
        <w:t>steht für «</w:t>
      </w:r>
      <w:proofErr w:type="spellStart"/>
      <w:r w:rsidR="00A82693">
        <w:t>write</w:t>
      </w:r>
      <w:proofErr w:type="spellEnd"/>
      <w:r w:rsidR="00A82693">
        <w:t xml:space="preserve">», was </w:t>
      </w:r>
      <w:r w:rsidR="00A63989">
        <w:t>übersetzt «schreiben» bedeutet</w:t>
      </w:r>
      <w:r w:rsidR="00CE1072">
        <w:t xml:space="preserve"> </w:t>
      </w:r>
      <w:r w:rsidR="00CE1072">
        <w:fldChar w:fldCharType="begin"/>
      </w:r>
      <w:r w:rsidR="00CE1072">
        <w:instrText xml:space="preserve"> ADDIN ZOTERO_ITEM CSL_CITATION {"citationID":"lZxZ8h2C","properties":{"formattedCitation":"({\\i{}Python File Write}, o.\\uc0\\u160{}J.)","plainCitation":"(Python File Write, o. J.)","noteIndex":0},"citationItems":[{"id":230,"uris":["http://zotero.org/users/12966000/items/MTLKMT2E"],"itemData":{"id":230,"type":"webpage","abstract":"W3Schools offers free online tutorials, references and exercises in all the major languages of the web. Covering popular subjects like HTML, CSS, JavaScript, Python, SQL, Java, and many, many more.","language":"en-US","title":"Python File Write","URL":"https://www.w3schools.com/python/python_file_write.asp","accessed":{"date-parts":[["2024",5,22]]}}}],"schema":"https://github.com/citation-style-language/schema/raw/master/csl-citation.json"} </w:instrText>
      </w:r>
      <w:r w:rsidR="00CE1072">
        <w:fldChar w:fldCharType="separate"/>
      </w:r>
      <w:r w:rsidR="00CE1072" w:rsidRPr="00CE1072">
        <w:rPr>
          <w:rFonts w:cs="Arial"/>
        </w:rPr>
        <w:t>(</w:t>
      </w:r>
      <w:r w:rsidR="00CE1072" w:rsidRPr="00CE1072">
        <w:rPr>
          <w:rFonts w:cs="Arial"/>
          <w:i/>
          <w:iCs/>
        </w:rPr>
        <w:t>Python File Write</w:t>
      </w:r>
      <w:r w:rsidR="00CE1072" w:rsidRPr="00CE1072">
        <w:rPr>
          <w:rFonts w:cs="Arial"/>
        </w:rPr>
        <w:t>, o. J.)</w:t>
      </w:r>
      <w:r w:rsidR="00CE1072">
        <w:fldChar w:fldCharType="end"/>
      </w:r>
      <w:r w:rsidR="00A63989">
        <w:t xml:space="preserve">. </w:t>
      </w:r>
      <w:r w:rsidR="003805E3">
        <w:t xml:space="preserve">Der dritte und letzte Parameter </w:t>
      </w:r>
      <w:r w:rsidR="00A623D9">
        <w:t>gab</w:t>
      </w:r>
      <w:r w:rsidR="003805E3">
        <w:t xml:space="preserve"> </w:t>
      </w:r>
      <w:r w:rsidR="00372395">
        <w:t>die Kodierung (</w:t>
      </w:r>
      <w:r w:rsidR="00372395" w:rsidRPr="008648C8">
        <w:rPr>
          <w:i/>
          <w:iCs/>
        </w:rPr>
        <w:t>utf-8</w:t>
      </w:r>
      <w:r w:rsidR="00372395">
        <w:t>)</w:t>
      </w:r>
      <w:r w:rsidR="00A623D9">
        <w:t xml:space="preserve"> vor</w:t>
      </w:r>
      <w:r w:rsidR="008648C8">
        <w:t>.</w:t>
      </w:r>
      <w:r w:rsidR="00B84DF3">
        <w:t xml:space="preserve"> </w:t>
      </w:r>
      <w:r w:rsidR="0045373B" w:rsidRPr="00642E96">
        <w:t>Die</w:t>
      </w:r>
      <w:r w:rsidR="00B84DF3" w:rsidRPr="00642E96">
        <w:t xml:space="preserve"> Datei</w:t>
      </w:r>
      <w:r w:rsidR="0045373B" w:rsidRPr="00642E96">
        <w:t xml:space="preserve"> wurde </w:t>
      </w:r>
      <w:r w:rsidR="00525EDC" w:rsidRPr="00642E96">
        <w:t>im</w:t>
      </w:r>
      <w:r w:rsidR="00B84DF3" w:rsidRPr="00642E96">
        <w:t xml:space="preserve"> JSON-Format </w:t>
      </w:r>
      <w:r w:rsidR="00525EDC" w:rsidRPr="00642E96">
        <w:t xml:space="preserve">für das </w:t>
      </w:r>
      <w:r w:rsidR="00B84DF3" w:rsidRPr="00642E96">
        <w:t>Schreiben geöffnet</w:t>
      </w:r>
      <w:r w:rsidR="003474AC" w:rsidRPr="00642E96">
        <w:t>.</w:t>
      </w:r>
      <w:r w:rsidR="00003048" w:rsidRPr="00642E96">
        <w:t xml:space="preserve"> </w:t>
      </w:r>
      <w:r w:rsidR="00C3665F" w:rsidRPr="00642E96">
        <w:t>Dies</w:t>
      </w:r>
      <w:r w:rsidR="00C3665F">
        <w:t xml:space="preserve"> bedeutet</w:t>
      </w:r>
      <w:r w:rsidR="00681EFA">
        <w:t>,</w:t>
      </w:r>
      <w:r w:rsidR="00C3665F">
        <w:t xml:space="preserve"> das</w:t>
      </w:r>
      <w:r w:rsidR="00681EFA">
        <w:t>s</w:t>
      </w:r>
      <w:r w:rsidR="00C3665F">
        <w:t xml:space="preserve"> mit diesen Grundvoraussetzung</w:t>
      </w:r>
      <w:r w:rsidR="005B7A17">
        <w:t xml:space="preserve"> </w:t>
      </w:r>
      <w:r w:rsidR="00C3665F">
        <w:t>neue Daten in die Datei geschrieben oder hinzugefügt werden können</w:t>
      </w:r>
      <w:r w:rsidR="00021A50">
        <w:t xml:space="preserve"> </w:t>
      </w:r>
      <w:r w:rsidR="00CE1072">
        <w:fldChar w:fldCharType="begin"/>
      </w:r>
      <w:r w:rsidR="00CE1072">
        <w:instrText xml:space="preserve"> ADDIN ZOTERO_ITEM CSL_CITATION {"citationID":"EqM58hth","properties":{"formattedCitation":"({\\i{}Unicode HOWTO}, o.\\uc0\\u160{}J.)","plainCitation":"(Unicode HOWTO, o. J.)","noteIndex":0},"citationItems":[{"id":228,"uris":["http://zotero.org/users/12966000/items/ES7JDYW3"],"itemData":{"id":228,"type":"webpage","abstract":"Release, 1.12,. This HOWTO discusses Python’s support for the Unicode specification for representing textual data, and explains various problems that people commonly encounter when trying to work w...","container-title":"Python documentation","language":"en","title":"Unicode HOWTO","URL":"https://docs.python.org/3/howto/unicode.html","accessed":{"date-parts":[["2024",5,22]]}}}],"schema":"https://github.com/citation-style-language/schema/raw/master/csl-citation.json"} </w:instrText>
      </w:r>
      <w:r w:rsidR="00CE1072">
        <w:fldChar w:fldCharType="separate"/>
      </w:r>
      <w:r w:rsidR="00CE1072" w:rsidRPr="00CE1072">
        <w:rPr>
          <w:rFonts w:cs="Arial"/>
        </w:rPr>
        <w:t>(</w:t>
      </w:r>
      <w:r w:rsidR="00CE1072" w:rsidRPr="00CE1072">
        <w:rPr>
          <w:rFonts w:cs="Arial"/>
          <w:i/>
          <w:iCs/>
        </w:rPr>
        <w:t>Unicode HOWTO</w:t>
      </w:r>
      <w:r w:rsidR="00CE1072" w:rsidRPr="00CE1072">
        <w:rPr>
          <w:rFonts w:cs="Arial"/>
        </w:rPr>
        <w:t>, o. J.)</w:t>
      </w:r>
      <w:r w:rsidR="00CE1072">
        <w:fldChar w:fldCharType="end"/>
      </w:r>
      <w:r w:rsidR="00C3665F">
        <w:t>.</w:t>
      </w:r>
    </w:p>
    <w:p w14:paraId="1069764E" w14:textId="77777777" w:rsidR="001C608C" w:rsidRDefault="001C608C" w:rsidP="001C608C">
      <w:pPr>
        <w:ind w:left="720"/>
      </w:pPr>
    </w:p>
    <w:p w14:paraId="566104D5" w14:textId="77777777" w:rsidR="00155AB8" w:rsidRDefault="00F64658" w:rsidP="0040444B">
      <w:pPr>
        <w:numPr>
          <w:ilvl w:val="0"/>
          <w:numId w:val="12"/>
        </w:numPr>
      </w:pPr>
      <w:proofErr w:type="spellStart"/>
      <w:proofErr w:type="gramStart"/>
      <w:r w:rsidRPr="00F64658">
        <w:rPr>
          <w:b/>
          <w:bCs/>
        </w:rPr>
        <w:t>json.dump</w:t>
      </w:r>
      <w:proofErr w:type="spellEnd"/>
      <w:proofErr w:type="gramEnd"/>
      <w:r w:rsidRPr="00F64658">
        <w:rPr>
          <w:b/>
          <w:bCs/>
        </w:rPr>
        <w:t>(</w:t>
      </w:r>
      <w:proofErr w:type="spellStart"/>
      <w:r w:rsidRPr="00F64658">
        <w:rPr>
          <w:b/>
          <w:bCs/>
        </w:rPr>
        <w:t>conjunctions_data</w:t>
      </w:r>
      <w:proofErr w:type="spellEnd"/>
      <w:r w:rsidRPr="00F64658">
        <w:rPr>
          <w:b/>
          <w:bCs/>
        </w:rPr>
        <w:t xml:space="preserve">, </w:t>
      </w:r>
      <w:proofErr w:type="spellStart"/>
      <w:r w:rsidRPr="00F64658">
        <w:rPr>
          <w:b/>
          <w:bCs/>
        </w:rPr>
        <w:t>jsonfile</w:t>
      </w:r>
      <w:proofErr w:type="spellEnd"/>
      <w:r w:rsidRPr="00F64658">
        <w:rPr>
          <w:b/>
          <w:bCs/>
        </w:rPr>
        <w:t xml:space="preserve">, </w:t>
      </w:r>
      <w:proofErr w:type="spellStart"/>
      <w:r w:rsidRPr="00F64658">
        <w:rPr>
          <w:b/>
          <w:bCs/>
        </w:rPr>
        <w:t>ensure_ascii</w:t>
      </w:r>
      <w:proofErr w:type="spellEnd"/>
      <w:r w:rsidRPr="00F64658">
        <w:rPr>
          <w:b/>
          <w:bCs/>
        </w:rPr>
        <w:t>=</w:t>
      </w:r>
      <w:proofErr w:type="spellStart"/>
      <w:r w:rsidRPr="00F64658">
        <w:rPr>
          <w:b/>
          <w:bCs/>
        </w:rPr>
        <w:t>False</w:t>
      </w:r>
      <w:proofErr w:type="spellEnd"/>
      <w:r w:rsidRPr="00F64658">
        <w:rPr>
          <w:b/>
          <w:bCs/>
        </w:rPr>
        <w:t xml:space="preserve">, </w:t>
      </w:r>
      <w:proofErr w:type="spellStart"/>
      <w:r w:rsidRPr="00F64658">
        <w:rPr>
          <w:b/>
          <w:bCs/>
        </w:rPr>
        <w:t>indent</w:t>
      </w:r>
      <w:proofErr w:type="spellEnd"/>
      <w:r w:rsidRPr="00F64658">
        <w:rPr>
          <w:b/>
          <w:bCs/>
        </w:rPr>
        <w:t>=4)</w:t>
      </w:r>
    </w:p>
    <w:p w14:paraId="767098EC" w14:textId="6004AC4F" w:rsidR="00F64658" w:rsidRDefault="00155AB8" w:rsidP="00155AB8">
      <w:pPr>
        <w:ind w:left="720"/>
      </w:pPr>
      <w:r>
        <w:t xml:space="preserve">Mit der Funktion </w:t>
      </w:r>
      <w:r w:rsidRPr="007D5CFD">
        <w:rPr>
          <w:i/>
          <w:iCs/>
        </w:rPr>
        <w:t>.</w:t>
      </w:r>
      <w:proofErr w:type="spellStart"/>
      <w:r w:rsidRPr="007D5CFD">
        <w:rPr>
          <w:i/>
          <w:iCs/>
        </w:rPr>
        <w:t>dump</w:t>
      </w:r>
      <w:proofErr w:type="spellEnd"/>
      <w:r w:rsidRPr="007D5CFD">
        <w:rPr>
          <w:i/>
          <w:iCs/>
        </w:rPr>
        <w:t>()</w:t>
      </w:r>
      <w:r w:rsidR="00F64658" w:rsidRPr="00F64658">
        <w:t xml:space="preserve"> </w:t>
      </w:r>
      <w:r w:rsidR="00CB3E23">
        <w:t>wurden</w:t>
      </w:r>
      <w:r w:rsidR="007D5CFD">
        <w:t xml:space="preserve"> die </w:t>
      </w:r>
      <w:r w:rsidR="003C3710">
        <w:t xml:space="preserve">gespeicherten </w:t>
      </w:r>
      <w:r w:rsidR="007D5CFD">
        <w:t>Daten in der Liste (</w:t>
      </w:r>
      <w:proofErr w:type="spellStart"/>
      <w:r w:rsidR="007D5CFD" w:rsidRPr="007D5CFD">
        <w:rPr>
          <w:i/>
          <w:iCs/>
        </w:rPr>
        <w:t>conjunctions_data</w:t>
      </w:r>
      <w:proofErr w:type="spellEnd"/>
      <w:r w:rsidR="007D5CFD">
        <w:t>)</w:t>
      </w:r>
      <w:r w:rsidR="00F64658" w:rsidRPr="00F64658">
        <w:t xml:space="preserve"> formatiert </w:t>
      </w:r>
      <w:r w:rsidR="002912DF">
        <w:t xml:space="preserve">und </w:t>
      </w:r>
      <w:r w:rsidR="00FB4051">
        <w:t>gesichert</w:t>
      </w:r>
      <w:r w:rsidR="009572DE">
        <w:t xml:space="preserve"> </w:t>
      </w:r>
      <w:r w:rsidR="00A56E61">
        <w:fldChar w:fldCharType="begin"/>
      </w:r>
      <w:r w:rsidR="00A56E61">
        <w:instrText xml:space="preserve"> ADDIN ZOTERO_ITEM CSL_CITATION {"citationID":"WDlS1eND","properties":{"formattedCitation":"({\\i{}Python JSON}, o.\\uc0\\u160{}J.)","plainCitation":"(Python JSON, o. J.)","noteIndex":0},"citationItems":[{"id":210,"uris":["http://zotero.org/users/12966000/items/5L7AAIIS"],"itemData":{"id":210,"type":"webpage","abstract":"W3Schools offers free online tutorials, references and exercises in all the major languages of the web. Covering popular subjects like HTML, CSS, JavaScript, Python, SQL, Java, and many, many more.","language":"en-US","title":"Python JSON","URL":"https://www.w3schools.com/python/python_json.asp","accessed":{"date-parts":[["2024",5,22]]}}}],"schema":"https://github.com/citation-style-language/schema/raw/master/csl-citation.json"} </w:instrText>
      </w:r>
      <w:r w:rsidR="00A56E61">
        <w:fldChar w:fldCharType="separate"/>
      </w:r>
      <w:r w:rsidR="00A56E61" w:rsidRPr="00A56E61">
        <w:rPr>
          <w:rFonts w:cs="Arial"/>
        </w:rPr>
        <w:t>(</w:t>
      </w:r>
      <w:r w:rsidR="00A56E61" w:rsidRPr="00A56E61">
        <w:rPr>
          <w:rFonts w:cs="Arial"/>
          <w:i/>
          <w:iCs/>
        </w:rPr>
        <w:t>Python JSON</w:t>
      </w:r>
      <w:r w:rsidR="00A56E61" w:rsidRPr="00A56E61">
        <w:rPr>
          <w:rFonts w:cs="Arial"/>
        </w:rPr>
        <w:t>, o. J.)</w:t>
      </w:r>
      <w:r w:rsidR="00A56E61">
        <w:fldChar w:fldCharType="end"/>
      </w:r>
      <w:r w:rsidR="002912DF">
        <w:t>.</w:t>
      </w:r>
    </w:p>
    <w:p w14:paraId="446CBFBD" w14:textId="77777777" w:rsidR="008D4C18" w:rsidRDefault="008D4C18" w:rsidP="00D7450F">
      <w:pPr>
        <w:rPr>
          <w:b/>
          <w:bCs/>
        </w:rPr>
      </w:pPr>
    </w:p>
    <w:p w14:paraId="1DEDAACC" w14:textId="44BD3476" w:rsidR="00751229" w:rsidRDefault="00595F37" w:rsidP="00751229">
      <w:pPr>
        <w:keepNext/>
      </w:pPr>
      <w:r>
        <w:rPr>
          <w:noProof/>
        </w:rPr>
        <w:drawing>
          <wp:inline distT="0" distB="0" distL="0" distR="0" wp14:anchorId="48B609DC" wp14:editId="2C72A1FD">
            <wp:extent cx="5581015" cy="880110"/>
            <wp:effectExtent l="0" t="0" r="0" b="0"/>
            <wp:docPr id="14" name="Bild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81015" cy="880110"/>
                    </a:xfrm>
                    <a:prstGeom prst="rect">
                      <a:avLst/>
                    </a:prstGeom>
                    <a:noFill/>
                    <a:ln>
                      <a:noFill/>
                    </a:ln>
                  </pic:spPr>
                </pic:pic>
              </a:graphicData>
            </a:graphic>
          </wp:inline>
        </w:drawing>
      </w:r>
    </w:p>
    <w:p w14:paraId="652C36C4" w14:textId="763F98DF" w:rsidR="00D7450F" w:rsidRDefault="00751229" w:rsidP="00751229">
      <w:pPr>
        <w:pStyle w:val="Beschriftung"/>
        <w:rPr>
          <w:b w:val="0"/>
          <w:bCs w:val="0"/>
        </w:rPr>
      </w:pPr>
      <w:bookmarkStart w:id="61" w:name="_Toc167307361"/>
      <w:r>
        <w:t xml:space="preserve">Abbildung </w:t>
      </w:r>
      <w:r w:rsidR="00452CF7">
        <w:fldChar w:fldCharType="begin"/>
      </w:r>
      <w:r w:rsidR="00452CF7">
        <w:instrText xml:space="preserve"> SEQ Abbildung \* ARABIC </w:instrText>
      </w:r>
      <w:r w:rsidR="00452CF7">
        <w:fldChar w:fldCharType="separate"/>
      </w:r>
      <w:r w:rsidR="00452CF7">
        <w:rPr>
          <w:noProof/>
        </w:rPr>
        <w:t>15</w:t>
      </w:r>
      <w:r w:rsidR="00452CF7">
        <w:rPr>
          <w:noProof/>
        </w:rPr>
        <w:fldChar w:fldCharType="end"/>
      </w:r>
      <w:r>
        <w:t xml:space="preserve"> Abschlussmeldung</w:t>
      </w:r>
      <w:bookmarkEnd w:id="61"/>
    </w:p>
    <w:p w14:paraId="75AB7A13" w14:textId="5F51146B" w:rsidR="002F4EDF" w:rsidRDefault="00751229" w:rsidP="00751229">
      <w:r>
        <w:t xml:space="preserve">Im letzten Codeabschnitt </w:t>
      </w:r>
      <w:r w:rsidR="001C326E">
        <w:t>wurde</w:t>
      </w:r>
      <w:r w:rsidR="004A4066">
        <w:t xml:space="preserve"> d</w:t>
      </w:r>
      <w:r w:rsidR="00047C4F">
        <w:t xml:space="preserve">urch </w:t>
      </w:r>
      <w:proofErr w:type="spellStart"/>
      <w:r w:rsidR="00757A32" w:rsidRPr="00757A32">
        <w:rPr>
          <w:i/>
          <w:iCs/>
        </w:rPr>
        <w:t>print</w:t>
      </w:r>
      <w:proofErr w:type="spellEnd"/>
      <w:r w:rsidR="00757A32" w:rsidRPr="00757A32">
        <w:rPr>
          <w:i/>
          <w:iCs/>
        </w:rPr>
        <w:t>(</w:t>
      </w:r>
      <w:proofErr w:type="spellStart"/>
      <w:r w:rsidR="00757A32" w:rsidRPr="00757A32">
        <w:rPr>
          <w:i/>
          <w:iCs/>
        </w:rPr>
        <w:t>result_message</w:t>
      </w:r>
      <w:proofErr w:type="spellEnd"/>
      <w:r w:rsidR="00757A32" w:rsidRPr="00757A32">
        <w:rPr>
          <w:i/>
          <w:iCs/>
        </w:rPr>
        <w:t>)</w:t>
      </w:r>
      <w:r w:rsidR="00292FC5">
        <w:t xml:space="preserve"> eine </w:t>
      </w:r>
      <w:r w:rsidR="00757A32" w:rsidRPr="00757A32">
        <w:t>Meldung aus</w:t>
      </w:r>
      <w:r w:rsidR="00292FC5">
        <w:t>gegeben</w:t>
      </w:r>
      <w:r w:rsidR="00757A32" w:rsidRPr="00757A32">
        <w:t>, die den Erfolg oder Misserfolg des</w:t>
      </w:r>
      <w:r w:rsidR="007D4358">
        <w:t xml:space="preserve"> </w:t>
      </w:r>
      <w:proofErr w:type="spellStart"/>
      <w:r w:rsidR="007D4358">
        <w:t>Scrapingv</w:t>
      </w:r>
      <w:r w:rsidR="00757A32" w:rsidRPr="00757A32">
        <w:t>organgs</w:t>
      </w:r>
      <w:proofErr w:type="spellEnd"/>
      <w:r w:rsidR="00757A32" w:rsidRPr="00757A32">
        <w:t xml:space="preserve"> anzeigt.</w:t>
      </w:r>
      <w:r w:rsidR="00292FC5">
        <w:t xml:space="preserve"> </w:t>
      </w:r>
      <w:r w:rsidR="00F82156">
        <w:t xml:space="preserve">Wenn das Skript erfolgreich durchgeführt werden konnte, wird </w:t>
      </w:r>
      <w:r w:rsidR="002F4EDF">
        <w:t>eine JSON-Datei mit den extrahierten Daten erstellt.</w:t>
      </w:r>
      <w:r w:rsidR="008B7A56">
        <w:t xml:space="preserve"> Falls das Skript eine andere Meldung ausgibt, wurde </w:t>
      </w:r>
      <w:r w:rsidR="00E9750D">
        <w:t>ein Fehler begangen.</w:t>
      </w:r>
    </w:p>
    <w:p w14:paraId="4AEBD181" w14:textId="005F606B" w:rsidR="002F4EDF" w:rsidRPr="002F4EDF" w:rsidRDefault="00B74E80" w:rsidP="00B74E80">
      <w:pPr>
        <w:pStyle w:val="berschrift3"/>
      </w:pPr>
      <w:bookmarkStart w:id="62" w:name="_Toc167307305"/>
      <w:r>
        <w:t>JSON-Datei</w:t>
      </w:r>
      <w:bookmarkEnd w:id="62"/>
    </w:p>
    <w:p w14:paraId="57F06E07" w14:textId="7D4D6ACC" w:rsidR="00DA591B" w:rsidRDefault="00811D53" w:rsidP="00C214DC">
      <w:r>
        <w:t xml:space="preserve">Die </w:t>
      </w:r>
      <w:r w:rsidR="007C2C18">
        <w:t>Skript</w:t>
      </w:r>
      <w:r w:rsidR="0064692F">
        <w:t>e</w:t>
      </w:r>
      <w:r w:rsidR="007C2C18">
        <w:t xml:space="preserve"> </w:t>
      </w:r>
      <w:r>
        <w:t xml:space="preserve">konnten </w:t>
      </w:r>
      <w:r w:rsidR="008D7F25">
        <w:t>auf</w:t>
      </w:r>
      <w:r w:rsidR="00A07D66">
        <w:t xml:space="preserve"> die</w:t>
      </w:r>
      <w:r w:rsidR="008D7F25">
        <w:t xml:space="preserve"> Quelle</w:t>
      </w:r>
      <w:r w:rsidR="002F7EC7">
        <w:t>n</w:t>
      </w:r>
      <w:r w:rsidR="008D7F25">
        <w:t xml:space="preserve"> </w:t>
      </w:r>
      <w:r>
        <w:t>zugreifen</w:t>
      </w:r>
      <w:r w:rsidR="008D7F25">
        <w:t xml:space="preserve">, die </w:t>
      </w:r>
      <w:r w:rsidR="002F7EC7">
        <w:t xml:space="preserve">gewünschten </w:t>
      </w:r>
      <w:r w:rsidR="008D7F25">
        <w:t>Daten extrahier</w:t>
      </w:r>
      <w:r w:rsidR="00065BD7">
        <w:t xml:space="preserve">en </w:t>
      </w:r>
      <w:r w:rsidR="00D76363">
        <w:t xml:space="preserve">und korrekt </w:t>
      </w:r>
      <w:r w:rsidR="00065BD7">
        <w:t>strukturieren</w:t>
      </w:r>
      <w:r w:rsidR="00CA343D">
        <w:t xml:space="preserve">. Die </w:t>
      </w:r>
      <w:r w:rsidR="00065BD7">
        <w:t xml:space="preserve">extrahierten </w:t>
      </w:r>
      <w:r w:rsidR="00CA343D">
        <w:t>Daten wurden</w:t>
      </w:r>
      <w:r w:rsidR="00065BD7">
        <w:t xml:space="preserve"> von den Skript</w:t>
      </w:r>
      <w:r w:rsidR="00A67FD5">
        <w:t>en</w:t>
      </w:r>
      <w:r w:rsidR="00CA343D">
        <w:t xml:space="preserve"> konvertiert und in eine JSON-Datei gespeichert. Die JSON-Datei </w:t>
      </w:r>
      <w:r w:rsidR="0080022C">
        <w:t>konnte auf dem lokalen Gerät im Hauptverzeichnis geöffnet werden.</w:t>
      </w:r>
      <w:r w:rsidR="00AD4B95">
        <w:t xml:space="preserve"> </w:t>
      </w:r>
      <w:r w:rsidR="001B66B1">
        <w:t>Dank der vorgegebenen Datenstruktur von Prisma</w:t>
      </w:r>
      <w:r w:rsidR="00BC664C">
        <w:t xml:space="preserve"> wurde der Aufbau im Skript festgelegt</w:t>
      </w:r>
      <w:r w:rsidR="002A5011">
        <w:t xml:space="preserve">, </w:t>
      </w:r>
      <w:r w:rsidR="00D601F2">
        <w:t>dass</w:t>
      </w:r>
      <w:r w:rsidR="00BC664C">
        <w:t xml:space="preserve"> </w:t>
      </w:r>
      <w:r w:rsidR="003A49D0">
        <w:t>die Datenstruktur der</w:t>
      </w:r>
      <w:r w:rsidR="0033205F">
        <w:t xml:space="preserve"> extrahierten</w:t>
      </w:r>
      <w:r w:rsidR="00CE4137">
        <w:t xml:space="preserve"> Daten in der JSON-Datei</w:t>
      </w:r>
      <w:r w:rsidR="003A49D0">
        <w:t xml:space="preserve"> </w:t>
      </w:r>
      <w:r w:rsidR="00076CFA">
        <w:t xml:space="preserve">dieselbe ist </w:t>
      </w:r>
      <w:r w:rsidR="003A49D0">
        <w:t xml:space="preserve">wie </w:t>
      </w:r>
      <w:r w:rsidR="0091581E">
        <w:t xml:space="preserve">die in </w:t>
      </w:r>
      <w:r w:rsidR="003A49D0">
        <w:t xml:space="preserve">Prisma. Nun waren die </w:t>
      </w:r>
      <w:r w:rsidR="00D601F2">
        <w:t>extrahierten</w:t>
      </w:r>
      <w:r w:rsidR="003A49D0">
        <w:t xml:space="preserve"> Daten korrekt strukturier</w:t>
      </w:r>
      <w:r w:rsidR="008579EC">
        <w:t>t</w:t>
      </w:r>
      <w:r w:rsidR="003A49D0">
        <w:t xml:space="preserve"> und im richtigen Datenformat</w:t>
      </w:r>
      <w:r w:rsidR="008579EC">
        <w:t xml:space="preserve"> gespeichert</w:t>
      </w:r>
      <w:r w:rsidR="003A49D0">
        <w:t xml:space="preserve">. </w:t>
      </w:r>
      <w:r w:rsidR="00DA591B">
        <w:t xml:space="preserve">In der </w:t>
      </w:r>
      <w:r w:rsidR="00DE5198">
        <w:fldChar w:fldCharType="begin"/>
      </w:r>
      <w:r w:rsidR="00DE5198">
        <w:instrText xml:space="preserve"> REF _Ref167194046 \h </w:instrText>
      </w:r>
      <w:r w:rsidR="00DE5198">
        <w:fldChar w:fldCharType="separate"/>
      </w:r>
      <w:r w:rsidR="00452CF7">
        <w:t xml:space="preserve">Abbildung </w:t>
      </w:r>
      <w:r w:rsidR="00452CF7">
        <w:rPr>
          <w:noProof/>
        </w:rPr>
        <w:t>16</w:t>
      </w:r>
      <w:r w:rsidR="00DE5198">
        <w:fldChar w:fldCharType="end"/>
      </w:r>
      <w:r w:rsidR="00DA591B">
        <w:t xml:space="preserve"> wird ein Beispiel eines Datensatzes im JSON-Format präsentiert, welches später in die </w:t>
      </w:r>
      <w:r w:rsidR="0032276C">
        <w:t>MongoDB-</w:t>
      </w:r>
      <w:r w:rsidR="00DA591B">
        <w:t>Datenbank implementiert wurde.</w:t>
      </w:r>
    </w:p>
    <w:p w14:paraId="5A780BF8" w14:textId="3B8FFAAD" w:rsidR="00DA591B" w:rsidRDefault="00595F37" w:rsidP="00DA591B">
      <w:pPr>
        <w:keepNext/>
      </w:pPr>
      <w:r>
        <w:rPr>
          <w:noProof/>
        </w:rPr>
        <w:drawing>
          <wp:inline distT="0" distB="0" distL="0" distR="0" wp14:anchorId="5CA3DE2F" wp14:editId="7CA75C61">
            <wp:extent cx="3683635" cy="3623310"/>
            <wp:effectExtent l="0" t="0" r="0" b="0"/>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83635" cy="3623310"/>
                    </a:xfrm>
                    <a:prstGeom prst="rect">
                      <a:avLst/>
                    </a:prstGeom>
                    <a:noFill/>
                    <a:ln>
                      <a:noFill/>
                    </a:ln>
                  </pic:spPr>
                </pic:pic>
              </a:graphicData>
            </a:graphic>
          </wp:inline>
        </w:drawing>
      </w:r>
    </w:p>
    <w:p w14:paraId="7306A0C3" w14:textId="4BF15F88" w:rsidR="00AD4B95" w:rsidRDefault="00DA591B" w:rsidP="00DA591B">
      <w:pPr>
        <w:pStyle w:val="Beschriftung"/>
      </w:pPr>
      <w:bookmarkStart w:id="63" w:name="_Ref167194046"/>
      <w:bookmarkStart w:id="64" w:name="_Toc167307362"/>
      <w:r>
        <w:t xml:space="preserve">Abbildung </w:t>
      </w:r>
      <w:r w:rsidR="00452CF7">
        <w:fldChar w:fldCharType="begin"/>
      </w:r>
      <w:r w:rsidR="00452CF7">
        <w:instrText xml:space="preserve"> SEQ Abbildung \* ARABIC </w:instrText>
      </w:r>
      <w:r w:rsidR="00452CF7">
        <w:fldChar w:fldCharType="separate"/>
      </w:r>
      <w:r w:rsidR="00452CF7">
        <w:rPr>
          <w:noProof/>
        </w:rPr>
        <w:t>16</w:t>
      </w:r>
      <w:r w:rsidR="00452CF7">
        <w:rPr>
          <w:noProof/>
        </w:rPr>
        <w:fldChar w:fldCharType="end"/>
      </w:r>
      <w:bookmarkEnd w:id="63"/>
      <w:r>
        <w:t xml:space="preserve"> Datensatz im JSON-Format</w:t>
      </w:r>
      <w:bookmarkEnd w:id="64"/>
    </w:p>
    <w:p w14:paraId="2298E389" w14:textId="28B77609" w:rsidR="00D3413E" w:rsidRDefault="00AA1620" w:rsidP="00AA1620">
      <w:pPr>
        <w:pStyle w:val="berschrift3"/>
      </w:pPr>
      <w:bookmarkStart w:id="65" w:name="_Toc167307306"/>
      <w:r>
        <w:lastRenderedPageBreak/>
        <w:t>Implementierung</w:t>
      </w:r>
      <w:bookmarkEnd w:id="65"/>
    </w:p>
    <w:p w14:paraId="0FD6F916" w14:textId="0F3EA3A8" w:rsidR="0008584D" w:rsidRDefault="00C43B51" w:rsidP="00C214DC">
      <w:r w:rsidRPr="0076228F">
        <w:t xml:space="preserve">Der </w:t>
      </w:r>
      <w:proofErr w:type="spellStart"/>
      <w:r w:rsidRPr="0076228F">
        <w:t>Worttyp</w:t>
      </w:r>
      <w:proofErr w:type="spellEnd"/>
      <w:r w:rsidRPr="0076228F">
        <w:t xml:space="preserve"> «Konjunktion» war bereits in der Applikation sowie im Datenbankschema eingebaut, </w:t>
      </w:r>
      <w:r w:rsidR="00154903">
        <w:t>sodass</w:t>
      </w:r>
      <w:r w:rsidRPr="0076228F">
        <w:t xml:space="preserve"> dieser Schritt übersprungen und direkt </w:t>
      </w:r>
      <w:r w:rsidR="00E85299" w:rsidRPr="0076228F">
        <w:t>mit der</w:t>
      </w:r>
      <w:r w:rsidRPr="0076228F">
        <w:t xml:space="preserve"> Implementierung der Daten </w:t>
      </w:r>
      <w:r w:rsidR="0076228F" w:rsidRPr="0076228F">
        <w:t>fortgefahren</w:t>
      </w:r>
      <w:r w:rsidR="009E37C2" w:rsidRPr="0076228F">
        <w:t xml:space="preserve"> werden</w:t>
      </w:r>
      <w:r w:rsidR="00154903" w:rsidRPr="00154903">
        <w:t xml:space="preserve"> </w:t>
      </w:r>
      <w:r w:rsidR="00154903" w:rsidRPr="0076228F">
        <w:t>konnte</w:t>
      </w:r>
      <w:r w:rsidR="00E85299" w:rsidRPr="0076228F">
        <w:t>.</w:t>
      </w:r>
      <w:r w:rsidR="00B22F2A">
        <w:t xml:space="preserve"> </w:t>
      </w:r>
      <w:r w:rsidR="00BA6470">
        <w:t>Eine</w:t>
      </w:r>
      <w:r w:rsidR="00B22F2A">
        <w:t xml:space="preserve"> Verbindung </w:t>
      </w:r>
      <w:r w:rsidR="00BA6470">
        <w:t>zur</w:t>
      </w:r>
      <w:r w:rsidR="00B22F2A">
        <w:t xml:space="preserve"> MongoDB</w:t>
      </w:r>
      <w:r w:rsidR="00BA6470">
        <w:t>-</w:t>
      </w:r>
      <w:r w:rsidR="00B22F2A">
        <w:t xml:space="preserve">Datenbank </w:t>
      </w:r>
      <w:r w:rsidR="006476A6">
        <w:t xml:space="preserve">wurde </w:t>
      </w:r>
      <w:r w:rsidR="00B22F2A">
        <w:t>über das Pr</w:t>
      </w:r>
      <w:r w:rsidR="00F370DE">
        <w:t>ogramm MongoDB-Compass</w:t>
      </w:r>
      <w:r w:rsidR="0052371D">
        <w:t xml:space="preserve"> hergestellt</w:t>
      </w:r>
      <w:r w:rsidR="00F370DE">
        <w:t xml:space="preserve">. </w:t>
      </w:r>
      <w:r w:rsidR="0008584D">
        <w:t xml:space="preserve">Voraussetzung für eine erfolgreiche Implementierung der Daten </w:t>
      </w:r>
      <w:r w:rsidR="00C208B7">
        <w:t>war</w:t>
      </w:r>
      <w:r w:rsidR="0043246C">
        <w:t>, dass die Daten dieselbe Struktur wie das Datenbankschema vorweisen und entweder dem JSON- oder CSV-Datenformat entsprechen.</w:t>
      </w:r>
      <w:r w:rsidR="00E11A04">
        <w:t xml:space="preserve"> Da bei</w:t>
      </w:r>
      <w:r w:rsidR="00092C7F">
        <w:t xml:space="preserve">de Punkte </w:t>
      </w:r>
      <w:r w:rsidR="00E11A04">
        <w:t xml:space="preserve">bei der Entwicklung </w:t>
      </w:r>
      <w:r w:rsidR="00CC66C0">
        <w:t>berücksichtigt</w:t>
      </w:r>
      <w:r w:rsidR="00E11A04">
        <w:t xml:space="preserve"> wurde</w:t>
      </w:r>
      <w:r w:rsidR="00CC66C0">
        <w:t xml:space="preserve">n, </w:t>
      </w:r>
      <w:r w:rsidR="00E11A04">
        <w:t>konnte durch die «Add Data»</w:t>
      </w:r>
      <w:r w:rsidR="00242AC2">
        <w:t>-</w:t>
      </w:r>
      <w:r w:rsidR="00621A7A">
        <w:t xml:space="preserve">Methode </w:t>
      </w:r>
      <w:r w:rsidR="00CC66C0">
        <w:t xml:space="preserve">in MongoDB-Compass, </w:t>
      </w:r>
      <w:r w:rsidR="00621A7A">
        <w:t xml:space="preserve">die </w:t>
      </w:r>
      <w:r w:rsidR="00CC66C0">
        <w:t xml:space="preserve">generierte </w:t>
      </w:r>
      <w:r w:rsidR="00621A7A">
        <w:t xml:space="preserve">JSON-Datei in die Datenbank eingefügt werden. </w:t>
      </w:r>
      <w:r w:rsidR="00887233">
        <w:t xml:space="preserve">In der </w:t>
      </w:r>
      <w:r w:rsidR="00F212C8">
        <w:fldChar w:fldCharType="begin"/>
      </w:r>
      <w:r w:rsidR="00F212C8">
        <w:instrText xml:space="preserve"> REF _Ref167194368 \h </w:instrText>
      </w:r>
      <w:r w:rsidR="00F212C8">
        <w:fldChar w:fldCharType="separate"/>
      </w:r>
      <w:r w:rsidR="00452CF7">
        <w:t xml:space="preserve">Abbildung </w:t>
      </w:r>
      <w:r w:rsidR="00452CF7">
        <w:rPr>
          <w:noProof/>
        </w:rPr>
        <w:t>17</w:t>
      </w:r>
      <w:r w:rsidR="00F212C8">
        <w:fldChar w:fldCharType="end"/>
      </w:r>
      <w:r w:rsidR="00887233">
        <w:t xml:space="preserve"> wird der Datensatz </w:t>
      </w:r>
      <w:r w:rsidR="00F212C8">
        <w:t>gezeigt</w:t>
      </w:r>
      <w:r w:rsidR="00887233">
        <w:t xml:space="preserve">, </w:t>
      </w:r>
      <w:r w:rsidR="00CD3C1D">
        <w:t>der</w:t>
      </w:r>
      <w:r w:rsidR="00887233">
        <w:t xml:space="preserve"> sich in der MongoDB-Datenbank befindet</w:t>
      </w:r>
      <w:r w:rsidR="00CD3C1D">
        <w:t>.</w:t>
      </w:r>
    </w:p>
    <w:p w14:paraId="15C8CBDA" w14:textId="77777777" w:rsidR="00BA622A" w:rsidRDefault="00BA622A" w:rsidP="00C214DC"/>
    <w:p w14:paraId="44732D1F" w14:textId="01CA0276" w:rsidR="00681161" w:rsidRDefault="00595F37" w:rsidP="00681161">
      <w:pPr>
        <w:keepNext/>
      </w:pPr>
      <w:r>
        <w:rPr>
          <w:noProof/>
        </w:rPr>
        <w:drawing>
          <wp:inline distT="0" distB="0" distL="0" distR="0" wp14:anchorId="6D3C1150" wp14:editId="26721630">
            <wp:extent cx="4261485" cy="2519045"/>
            <wp:effectExtent l="0" t="0" r="0" b="0"/>
            <wp:docPr id="16"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61485" cy="2519045"/>
                    </a:xfrm>
                    <a:prstGeom prst="rect">
                      <a:avLst/>
                    </a:prstGeom>
                    <a:noFill/>
                    <a:ln>
                      <a:noFill/>
                    </a:ln>
                  </pic:spPr>
                </pic:pic>
              </a:graphicData>
            </a:graphic>
          </wp:inline>
        </w:drawing>
      </w:r>
    </w:p>
    <w:p w14:paraId="57891AED" w14:textId="0CDB73D7" w:rsidR="003956A0" w:rsidRDefault="00681161" w:rsidP="00562803">
      <w:pPr>
        <w:pStyle w:val="Beschriftung"/>
      </w:pPr>
      <w:bookmarkStart w:id="66" w:name="_Ref167194368"/>
      <w:bookmarkStart w:id="67" w:name="_Toc167307363"/>
      <w:r>
        <w:t xml:space="preserve">Abbildung </w:t>
      </w:r>
      <w:r w:rsidR="00452CF7">
        <w:fldChar w:fldCharType="begin"/>
      </w:r>
      <w:r w:rsidR="00452CF7">
        <w:instrText xml:space="preserve"> SEQ Abbildung \* ARABIC </w:instrText>
      </w:r>
      <w:r w:rsidR="00452CF7">
        <w:fldChar w:fldCharType="separate"/>
      </w:r>
      <w:r w:rsidR="00452CF7">
        <w:rPr>
          <w:noProof/>
        </w:rPr>
        <w:t>17</w:t>
      </w:r>
      <w:r w:rsidR="00452CF7">
        <w:rPr>
          <w:noProof/>
        </w:rPr>
        <w:fldChar w:fldCharType="end"/>
      </w:r>
      <w:bookmarkEnd w:id="66"/>
      <w:r>
        <w:t xml:space="preserve"> Datensatz </w:t>
      </w:r>
      <w:r w:rsidR="001103A0">
        <w:t>-</w:t>
      </w:r>
      <w:r>
        <w:t xml:space="preserve"> MongoDB</w:t>
      </w:r>
      <w:r w:rsidR="003B10D8">
        <w:t>-Datenbank</w:t>
      </w:r>
      <w:bookmarkEnd w:id="67"/>
    </w:p>
    <w:p w14:paraId="253BFDDD" w14:textId="18B5BF47" w:rsidR="00562803" w:rsidRPr="00562803" w:rsidRDefault="00965265" w:rsidP="00562803">
      <w:r>
        <w:t xml:space="preserve">Mit der Abfrage </w:t>
      </w:r>
      <w:r w:rsidRPr="00032A3E">
        <w:rPr>
          <w:i/>
          <w:iCs/>
        </w:rPr>
        <w:t>{"</w:t>
      </w:r>
      <w:proofErr w:type="spellStart"/>
      <w:r w:rsidRPr="00032A3E">
        <w:rPr>
          <w:i/>
          <w:iCs/>
        </w:rPr>
        <w:t>TypeOfWord.TypeOfWord</w:t>
      </w:r>
      <w:proofErr w:type="spellEnd"/>
      <w:r w:rsidRPr="00032A3E">
        <w:rPr>
          <w:i/>
          <w:iCs/>
        </w:rPr>
        <w:t>": "Konjunktion"}</w:t>
      </w:r>
      <w:r>
        <w:t xml:space="preserve"> wurden die </w:t>
      </w:r>
      <w:r w:rsidR="008E7518">
        <w:t>gesamte Collection (</w:t>
      </w:r>
      <w:proofErr w:type="spellStart"/>
      <w:r w:rsidR="008E7518" w:rsidRPr="00032A3E">
        <w:rPr>
          <w:i/>
          <w:iCs/>
        </w:rPr>
        <w:t>deutschs</w:t>
      </w:r>
      <w:proofErr w:type="spellEnd"/>
      <w:r w:rsidR="008E7518">
        <w:t xml:space="preserve">) nach dem Worttypen «Konjunktion» gefiltert. </w:t>
      </w:r>
      <w:r w:rsidR="00292F56">
        <w:t xml:space="preserve">Mithilfe dieser </w:t>
      </w:r>
      <w:r w:rsidR="0043389E">
        <w:t>Filtera</w:t>
      </w:r>
      <w:r w:rsidR="000261BF">
        <w:t>bfrage</w:t>
      </w:r>
      <w:r w:rsidR="00292F56">
        <w:t xml:space="preserve"> in MongoDB-Compass </w:t>
      </w:r>
      <w:r w:rsidR="00DF10A4">
        <w:t xml:space="preserve">wurde </w:t>
      </w:r>
      <w:r w:rsidR="000261BF">
        <w:t>überprüft</w:t>
      </w:r>
      <w:r w:rsidR="00292F56">
        <w:t>, ob die Implementierung der Daten erfolgreich war.</w:t>
      </w:r>
    </w:p>
    <w:p w14:paraId="3BDCF779" w14:textId="5C0BA7AC" w:rsidR="0008584D" w:rsidRDefault="006E3322" w:rsidP="006E3322">
      <w:pPr>
        <w:pStyle w:val="berschrift3"/>
      </w:pPr>
      <w:bookmarkStart w:id="68" w:name="_Toc167307307"/>
      <w:r>
        <w:t>Sprichwörter</w:t>
      </w:r>
      <w:bookmarkEnd w:id="68"/>
    </w:p>
    <w:p w14:paraId="5BFFCA31" w14:textId="7C97CAC5" w:rsidR="00822DBD" w:rsidRDefault="00CC78E2" w:rsidP="00822DBD">
      <w:r>
        <w:t xml:space="preserve">Wie bereits erwähnt, wurden für den </w:t>
      </w:r>
      <w:proofErr w:type="spellStart"/>
      <w:r>
        <w:t>Scrapingprozess</w:t>
      </w:r>
      <w:proofErr w:type="spellEnd"/>
      <w:r>
        <w:t xml:space="preserve"> insgesamt drei Skripte entwickelt. </w:t>
      </w:r>
      <w:r w:rsidR="000D4552">
        <w:t>Ein weiteres Skript</w:t>
      </w:r>
      <w:r>
        <w:t xml:space="preserve"> wurde auch f</w:t>
      </w:r>
      <w:r w:rsidR="006F50C4">
        <w:t xml:space="preserve">ür die Lernkategorie «Sprichwörter» </w:t>
      </w:r>
      <w:r w:rsidR="00CD18FD">
        <w:t>erstellt. Da d</w:t>
      </w:r>
      <w:r w:rsidR="00822DBD">
        <w:t>ie</w:t>
      </w:r>
      <w:r w:rsidR="00BE7856">
        <w:t>se</w:t>
      </w:r>
      <w:r w:rsidR="00822DBD">
        <w:t xml:space="preserve"> Lernkategorie bereits in der Applikation vorhanden</w:t>
      </w:r>
      <w:r w:rsidR="00CD18FD">
        <w:t xml:space="preserve"> war, konnte die Datenstruktur</w:t>
      </w:r>
      <w:r w:rsidR="00BA2274">
        <w:t xml:space="preserve"> direkt in das Skript übernommen werden</w:t>
      </w:r>
      <w:r w:rsidR="00822DBD">
        <w:t>.</w:t>
      </w:r>
      <w:r w:rsidR="00306E33">
        <w:t xml:space="preserve"> </w:t>
      </w:r>
      <w:r w:rsidR="00650BEA">
        <w:t xml:space="preserve">Der </w:t>
      </w:r>
      <w:r w:rsidR="00822DBD">
        <w:t xml:space="preserve">Fokus </w:t>
      </w:r>
      <w:r w:rsidR="00650BEA">
        <w:t xml:space="preserve">lag </w:t>
      </w:r>
      <w:r w:rsidR="00EA34D5">
        <w:t xml:space="preserve">somit </w:t>
      </w:r>
      <w:r w:rsidR="00822DBD">
        <w:t xml:space="preserve">rein auf </w:t>
      </w:r>
      <w:r w:rsidR="00CD69DD">
        <w:t>dem</w:t>
      </w:r>
      <w:r w:rsidR="00822DBD">
        <w:t xml:space="preserve"> Sammeln der Daten, da keine weitere</w:t>
      </w:r>
      <w:r w:rsidR="00EA34D5">
        <w:t>n</w:t>
      </w:r>
      <w:r w:rsidR="00822DBD">
        <w:t xml:space="preserve"> Arbeiten am Frontend </w:t>
      </w:r>
      <w:r w:rsidR="00EA34D5">
        <w:t>oder</w:t>
      </w:r>
      <w:r w:rsidR="00822DBD">
        <w:t xml:space="preserve"> Backend-Bereich unternommen werden mussten</w:t>
      </w:r>
      <w:r>
        <w:t>.</w:t>
      </w:r>
    </w:p>
    <w:p w14:paraId="7EFC99A1" w14:textId="77777777" w:rsidR="00822DBD" w:rsidRDefault="00822DBD" w:rsidP="00822DBD"/>
    <w:p w14:paraId="656D603C" w14:textId="3612BD0F" w:rsidR="002E7ECE" w:rsidRDefault="00822DBD" w:rsidP="00822DBD">
      <w:r>
        <w:lastRenderedPageBreak/>
        <w:t>Bei der Entwicklung der Skripte wurde</w:t>
      </w:r>
      <w:r w:rsidR="002F7357">
        <w:t xml:space="preserve"> </w:t>
      </w:r>
      <w:r w:rsidR="002F7357" w:rsidRPr="00007C8C">
        <w:t>grosse</w:t>
      </w:r>
      <w:r w:rsidR="00007C8C" w:rsidRPr="00007C8C">
        <w:t>r</w:t>
      </w:r>
      <w:r>
        <w:t xml:space="preserve"> Wert auf einen</w:t>
      </w:r>
      <w:r w:rsidR="006D07C0">
        <w:t xml:space="preserve"> einheitlichen</w:t>
      </w:r>
      <w:r>
        <w:t xml:space="preserve"> Aufbau gelegt. </w:t>
      </w:r>
      <w:r w:rsidR="002F7357">
        <w:t>Dadurch</w:t>
      </w:r>
      <w:r>
        <w:t xml:space="preserve"> konnte der Code</w:t>
      </w:r>
      <w:r w:rsidR="00FA6617">
        <w:t xml:space="preserve"> der</w:t>
      </w:r>
      <w:r w:rsidR="00CC78E2">
        <w:t xml:space="preserve"> jeweiligen Skript</w:t>
      </w:r>
      <w:r w:rsidR="002D199C">
        <w:t>e</w:t>
      </w:r>
      <w:r w:rsidR="00CC78E2">
        <w:t xml:space="preserve"> </w:t>
      </w:r>
      <w:r>
        <w:t xml:space="preserve">wiederverwendet werden, was Zeit sparte und sich als effiziente Vorgehensweise </w:t>
      </w:r>
      <w:r w:rsidR="009756B3">
        <w:t>erwies</w:t>
      </w:r>
      <w:r>
        <w:t>. Aus diesem Grund wird nicht jedes einzelne Skript im Detail vorgestellt</w:t>
      </w:r>
      <w:r w:rsidR="00236CD8">
        <w:t>, d</w:t>
      </w:r>
      <w:r w:rsidR="001E58AE">
        <w:t xml:space="preserve">a </w:t>
      </w:r>
      <w:r w:rsidR="00C9066D">
        <w:t xml:space="preserve">der gesamte Ablauf und Vorgang </w:t>
      </w:r>
      <w:r w:rsidR="00F31A35">
        <w:t xml:space="preserve">bereits im </w:t>
      </w:r>
      <w:proofErr w:type="spellStart"/>
      <w:r w:rsidR="00F31A35">
        <w:t>Konjunktionsskript</w:t>
      </w:r>
      <w:proofErr w:type="spellEnd"/>
      <w:r w:rsidR="00F31A35">
        <w:t xml:space="preserve"> </w:t>
      </w:r>
      <w:r w:rsidR="003D30E3">
        <w:t>beschrieben</w:t>
      </w:r>
      <w:r w:rsidR="00F31A35">
        <w:t xml:space="preserve"> wurde.</w:t>
      </w:r>
      <w:r>
        <w:t xml:space="preserve"> </w:t>
      </w:r>
    </w:p>
    <w:p w14:paraId="354B3C88" w14:textId="77777777" w:rsidR="002E7ECE" w:rsidRDefault="002E7ECE" w:rsidP="00822DBD"/>
    <w:p w14:paraId="503A1217" w14:textId="2BAE4A7B" w:rsidR="00B042AF" w:rsidRPr="00B042AF" w:rsidRDefault="00B042AF" w:rsidP="00822DBD">
      <w:pPr>
        <w:rPr>
          <w:b/>
        </w:rPr>
      </w:pPr>
      <w:proofErr w:type="spellStart"/>
      <w:r w:rsidRPr="00B042AF">
        <w:rPr>
          <w:b/>
        </w:rPr>
        <w:t>Scrapingvorgang</w:t>
      </w:r>
      <w:proofErr w:type="spellEnd"/>
    </w:p>
    <w:p w14:paraId="789A5B63" w14:textId="38FCE5C8" w:rsidR="00822DBD" w:rsidRDefault="00822DBD" w:rsidP="00822DBD">
      <w:r>
        <w:t xml:space="preserve">Dennoch </w:t>
      </w:r>
      <w:r w:rsidR="006169F6">
        <w:t xml:space="preserve">ist </w:t>
      </w:r>
      <w:r w:rsidR="00DF6439">
        <w:t xml:space="preserve">es </w:t>
      </w:r>
      <w:r w:rsidR="006169F6">
        <w:t xml:space="preserve">wichtig zu erwähnen, dass sich die </w:t>
      </w:r>
      <w:r>
        <w:t xml:space="preserve">Skripte </w:t>
      </w:r>
      <w:r w:rsidR="00990D53">
        <w:t>im</w:t>
      </w:r>
      <w:r w:rsidR="006169F6">
        <w:t xml:space="preserve"> </w:t>
      </w:r>
      <w:proofErr w:type="spellStart"/>
      <w:r w:rsidR="006169F6">
        <w:t>Scrapingvorgang</w:t>
      </w:r>
      <w:proofErr w:type="spellEnd"/>
      <w:r w:rsidR="006169F6">
        <w:t>, als</w:t>
      </w:r>
      <w:r w:rsidR="001A7A20">
        <w:t>o</w:t>
      </w:r>
      <w:r w:rsidR="006169F6">
        <w:t xml:space="preserve"> </w:t>
      </w:r>
      <w:r w:rsidR="00DF6439">
        <w:t>in der</w:t>
      </w:r>
      <w:r w:rsidR="006169F6">
        <w:t xml:space="preserve"> Logik</w:t>
      </w:r>
      <w:r w:rsidR="006E2C18">
        <w:t xml:space="preserve">, wie Daten von der Webseite extrahiert werden und </w:t>
      </w:r>
      <w:r w:rsidR="001A7A20">
        <w:t>in der</w:t>
      </w:r>
      <w:r w:rsidR="006E2C18">
        <w:t xml:space="preserve"> Datenstruktur unterscheiden. Da jede Webseite anders aufgebaut ist, </w:t>
      </w:r>
      <w:r w:rsidR="008521E4">
        <w:t>müssen</w:t>
      </w:r>
      <w:r w:rsidR="006E2C18">
        <w:t xml:space="preserve"> dementsprechend </w:t>
      </w:r>
      <w:r w:rsidR="00DF6439">
        <w:t xml:space="preserve">im Skript auch </w:t>
      </w:r>
      <w:r w:rsidR="001C2E02">
        <w:t xml:space="preserve">die </w:t>
      </w:r>
      <w:r w:rsidR="009E745E">
        <w:t xml:space="preserve">spezifischen HTML-Angaben angepasst werden, um einen erfolgreichen </w:t>
      </w:r>
      <w:proofErr w:type="spellStart"/>
      <w:r w:rsidR="009E745E">
        <w:t>Scrapingvorgang</w:t>
      </w:r>
      <w:proofErr w:type="spellEnd"/>
      <w:r>
        <w:t xml:space="preserve"> </w:t>
      </w:r>
      <w:r w:rsidR="00840F94">
        <w:t xml:space="preserve">zu </w:t>
      </w:r>
      <w:r w:rsidR="009E745E">
        <w:t xml:space="preserve">gewährleisten. Zudem ist die Datenstruktur der Lernkarte </w:t>
      </w:r>
      <w:r w:rsidR="00860CC1">
        <w:t xml:space="preserve">bei jeder Lernkategorie </w:t>
      </w:r>
      <w:r w:rsidR="009E745E">
        <w:t xml:space="preserve">unterschiedlich </w:t>
      </w:r>
      <w:r w:rsidR="0073020E">
        <w:t>strukturiert</w:t>
      </w:r>
      <w:r w:rsidR="009E745E">
        <w:t xml:space="preserve">, </w:t>
      </w:r>
      <w:r w:rsidR="00760F7F">
        <w:t>weshalb</w:t>
      </w:r>
      <w:r w:rsidR="009E745E">
        <w:t xml:space="preserve"> dies im Skript </w:t>
      </w:r>
      <w:r w:rsidR="00D84C96">
        <w:t>ebenfalls</w:t>
      </w:r>
      <w:r w:rsidR="009E745E">
        <w:t xml:space="preserve"> berücksichtigt</w:t>
      </w:r>
      <w:r w:rsidR="00760F7F">
        <w:t xml:space="preserve"> wird</w:t>
      </w:r>
      <w:r w:rsidR="009E745E">
        <w:t xml:space="preserve">. Diese zwei Punkte </w:t>
      </w:r>
      <w:r w:rsidR="0073020E">
        <w:t>unterscheiden sich jeweils bei allen Skript</w:t>
      </w:r>
      <w:r w:rsidR="00567C61">
        <w:t>en</w:t>
      </w:r>
      <w:r w:rsidR="0073020E">
        <w:t xml:space="preserve">, </w:t>
      </w:r>
      <w:r w:rsidR="00576B9F">
        <w:t xml:space="preserve">während </w:t>
      </w:r>
      <w:r w:rsidR="0073020E">
        <w:t>der Rest nach der gleichen Logik aufg</w:t>
      </w:r>
      <w:r w:rsidR="00847E5C">
        <w:t>e</w:t>
      </w:r>
      <w:r w:rsidR="0073020E">
        <w:t>baut</w:t>
      </w:r>
      <w:r w:rsidR="00DC6716">
        <w:t xml:space="preserve"> ist</w:t>
      </w:r>
      <w:r w:rsidR="0073020E">
        <w:t>.</w:t>
      </w:r>
      <w:r w:rsidR="00636868">
        <w:t xml:space="preserve"> </w:t>
      </w:r>
    </w:p>
    <w:p w14:paraId="4EF58CE1" w14:textId="77777777" w:rsidR="00636868" w:rsidRDefault="00636868" w:rsidP="00822DBD"/>
    <w:p w14:paraId="47A573FE" w14:textId="31CAC7C3" w:rsidR="00B042AF" w:rsidRPr="00B042AF" w:rsidRDefault="00B042AF" w:rsidP="00822DBD">
      <w:pPr>
        <w:rPr>
          <w:b/>
        </w:rPr>
      </w:pPr>
      <w:r w:rsidRPr="00B042AF">
        <w:rPr>
          <w:b/>
        </w:rPr>
        <w:t>Datenvergleich</w:t>
      </w:r>
    </w:p>
    <w:p w14:paraId="6795AFEF" w14:textId="72ADDFEA" w:rsidR="00F40F2B" w:rsidRDefault="00636868" w:rsidP="00C214DC">
      <w:r>
        <w:t>Bei der Lernkategorie «Sprichwörter» kam ein weitere</w:t>
      </w:r>
      <w:r w:rsidR="00744F46">
        <w:t xml:space="preserve">r kleiner Schritt hinzu, nämlich der Vergleich der aktuellen Daten mit </w:t>
      </w:r>
      <w:r w:rsidR="00430529">
        <w:t xml:space="preserve">den </w:t>
      </w:r>
      <w:r w:rsidR="00744F46">
        <w:t>aus dem Skript</w:t>
      </w:r>
      <w:r w:rsidR="00047991" w:rsidRPr="00047991">
        <w:t xml:space="preserve"> </w:t>
      </w:r>
      <w:r w:rsidR="00047991">
        <w:t>extrahierten Daten</w:t>
      </w:r>
      <w:r w:rsidR="00744F46">
        <w:t xml:space="preserve">. </w:t>
      </w:r>
      <w:r w:rsidR="00430529">
        <w:t xml:space="preserve">Um </w:t>
      </w:r>
      <w:r w:rsidR="005B235D">
        <w:t xml:space="preserve">Redundanzen in einer Datenbank </w:t>
      </w:r>
      <w:r w:rsidR="00430529">
        <w:t xml:space="preserve">zu </w:t>
      </w:r>
      <w:r w:rsidR="00EE7AC0">
        <w:t>vermeiden</w:t>
      </w:r>
      <w:r w:rsidR="005B235D">
        <w:t>, muss</w:t>
      </w:r>
      <w:r w:rsidR="00430529">
        <w:t>te</w:t>
      </w:r>
      <w:r w:rsidR="005B235D">
        <w:t xml:space="preserve"> sichergestellt </w:t>
      </w:r>
      <w:r w:rsidR="00430529">
        <w:t>werden</w:t>
      </w:r>
      <w:r w:rsidR="005B235D">
        <w:t xml:space="preserve">, dass </w:t>
      </w:r>
      <w:r w:rsidR="0087500C">
        <w:t>keine doppelte</w:t>
      </w:r>
      <w:r w:rsidR="00836BCA">
        <w:t>n</w:t>
      </w:r>
      <w:r w:rsidR="0087500C">
        <w:t xml:space="preserve"> Einträge </w:t>
      </w:r>
      <w:r w:rsidR="00430529">
        <w:t>vorhanden sind</w:t>
      </w:r>
      <w:r w:rsidR="0087500C">
        <w:t xml:space="preserve">. </w:t>
      </w:r>
      <w:r w:rsidR="006C2B13">
        <w:t xml:space="preserve">Redundanz bedeutet, dass </w:t>
      </w:r>
      <w:r w:rsidR="00AE4545">
        <w:t xml:space="preserve">dieselben </w:t>
      </w:r>
      <w:r w:rsidR="00833316">
        <w:t xml:space="preserve">Daten </w:t>
      </w:r>
      <w:r w:rsidR="00AE4545">
        <w:t>doppelt</w:t>
      </w:r>
      <w:r w:rsidR="00AE4545" w:rsidRPr="00AE4545">
        <w:t xml:space="preserve"> </w:t>
      </w:r>
      <w:r w:rsidR="00AE4545">
        <w:t xml:space="preserve">oder mehrfach </w:t>
      </w:r>
      <w:r w:rsidR="0048287C">
        <w:t>vorkommen</w:t>
      </w:r>
      <w:r w:rsidR="00C025E7">
        <w:t xml:space="preserve"> und somit überflüssig sind</w:t>
      </w:r>
      <w:r w:rsidR="00142138">
        <w:t>. Solche überflüssige Daten möchte</w:t>
      </w:r>
      <w:r w:rsidR="0048287C">
        <w:t xml:space="preserve"> man </w:t>
      </w:r>
      <w:r w:rsidR="000E7FAB">
        <w:t xml:space="preserve">in einer Datenbank </w:t>
      </w:r>
      <w:r w:rsidR="00142138">
        <w:t>grundsätzlich</w:t>
      </w:r>
      <w:r w:rsidR="0048287C">
        <w:t xml:space="preserve"> </w:t>
      </w:r>
      <w:r w:rsidR="00E7345F">
        <w:t>vermeiden</w:t>
      </w:r>
      <w:r w:rsidR="00615382">
        <w:t xml:space="preserve"> </w:t>
      </w:r>
      <w:r w:rsidR="00615382">
        <w:fldChar w:fldCharType="begin"/>
      </w:r>
      <w:r w:rsidR="00615382">
        <w:instrText xml:space="preserve"> ADDIN ZOTERO_ITEM CSL_CITATION {"citationID":"CV8m8C6W","properties":{"formattedCitation":"({\\i{}Was ist Redundanz in der Informatik?}, 2022)","plainCitation":"(Was ist Redundanz in der Informatik?, 2022)","noteIndex":0},"citationItems":[{"id":147,"uris":["http://zotero.org/users/12966000/items/KX35EVLE"],"itemData":{"id":147,"type":"webpage","abstract":"Redundanz in der Informatik bezeichnet mehrfach ausgelegte Komponenten gleicher Funktion. Wir erklären, wie redundante Systeme Ausfälle und Datenverlust vorbeugen.","container-title":"IONOS Digital Guide","language":"de-DE","title":"Was ist Redundanz in der Informatik?","URL":"https://www.ionos.de/digitalguide/server/sicherheit/redundanz/","accessed":{"date-parts":[["2024",5,21]]},"issued":{"date-parts":[["2022",4,7]]}}}],"schema":"https://github.com/citation-style-language/schema/raw/master/csl-citation.json"} </w:instrText>
      </w:r>
      <w:r w:rsidR="00615382">
        <w:fldChar w:fldCharType="separate"/>
      </w:r>
      <w:r w:rsidR="00615382" w:rsidRPr="00615382">
        <w:rPr>
          <w:rFonts w:cs="Arial"/>
        </w:rPr>
        <w:t>(</w:t>
      </w:r>
      <w:r w:rsidR="00615382" w:rsidRPr="00615382">
        <w:rPr>
          <w:rFonts w:cs="Arial"/>
          <w:i/>
          <w:iCs/>
        </w:rPr>
        <w:t>Was ist Redundanz in der Informatik?</w:t>
      </w:r>
      <w:r w:rsidR="00615382" w:rsidRPr="00615382">
        <w:rPr>
          <w:rFonts w:cs="Arial"/>
        </w:rPr>
        <w:t>, 2022)</w:t>
      </w:r>
      <w:r w:rsidR="00615382">
        <w:fldChar w:fldCharType="end"/>
      </w:r>
      <w:r w:rsidR="0048287C">
        <w:t>.</w:t>
      </w:r>
    </w:p>
    <w:p w14:paraId="3B2D478D" w14:textId="77777777" w:rsidR="00F40F2B" w:rsidRDefault="00F40F2B" w:rsidP="00C214DC"/>
    <w:p w14:paraId="66D55C8E" w14:textId="6A34EC4D" w:rsidR="00B052B6" w:rsidRDefault="0087500C" w:rsidP="00BA1B7E">
      <w:r>
        <w:t>Um dies zu prüfen</w:t>
      </w:r>
      <w:r w:rsidR="00293F33">
        <w:t xml:space="preserve">, </w:t>
      </w:r>
      <w:r>
        <w:t xml:space="preserve">wurde die </w:t>
      </w:r>
      <w:r w:rsidR="00310C99">
        <w:t>gesamte</w:t>
      </w:r>
      <w:r>
        <w:t xml:space="preserve"> Collection</w:t>
      </w:r>
      <w:r w:rsidR="00293F33">
        <w:t xml:space="preserve"> (</w:t>
      </w:r>
      <w:r w:rsidR="004A6F5B">
        <w:t>«</w:t>
      </w:r>
      <w:proofErr w:type="spellStart"/>
      <w:r w:rsidR="00293F33" w:rsidRPr="004A6F5B">
        <w:rPr>
          <w:i/>
          <w:iCs/>
        </w:rPr>
        <w:t>sprichworts</w:t>
      </w:r>
      <w:proofErr w:type="spellEnd"/>
      <w:r w:rsidR="004A6F5B">
        <w:rPr>
          <w:i/>
          <w:iCs/>
        </w:rPr>
        <w:t>»</w:t>
      </w:r>
      <w:r w:rsidR="00293F33">
        <w:t xml:space="preserve">) </w:t>
      </w:r>
      <w:r w:rsidR="00EF42A1">
        <w:t>mit allen</w:t>
      </w:r>
      <w:r w:rsidR="00293F33">
        <w:t xml:space="preserve"> Daten aus</w:t>
      </w:r>
      <w:r>
        <w:t xml:space="preserve"> der Lernkategorie Sprichwörter </w:t>
      </w:r>
      <w:r w:rsidR="00293F33">
        <w:t xml:space="preserve">exportiert. Beim </w:t>
      </w:r>
      <w:r w:rsidR="00E607AC">
        <w:t>Exportieren der vorhandenen Daten</w:t>
      </w:r>
      <w:r w:rsidR="00293F33">
        <w:t xml:space="preserve"> </w:t>
      </w:r>
      <w:r w:rsidR="00E607AC">
        <w:t xml:space="preserve">wurde darauf geachtet, dass </w:t>
      </w:r>
      <w:r w:rsidR="00CC11D8">
        <w:t>das</w:t>
      </w:r>
      <w:r w:rsidR="00E607AC">
        <w:t xml:space="preserve"> JSON-Format </w:t>
      </w:r>
      <w:r w:rsidR="0082132C">
        <w:t>verwendet wird</w:t>
      </w:r>
      <w:r w:rsidR="00E240DF">
        <w:t xml:space="preserve">. Somit gab es zwei Dateien, eine </w:t>
      </w:r>
      <w:r w:rsidR="000A691F">
        <w:t xml:space="preserve">mit den bereits </w:t>
      </w:r>
      <w:r w:rsidR="001E0E36">
        <w:t xml:space="preserve">vorhandenen Daten und </w:t>
      </w:r>
      <w:r w:rsidR="006F17F1">
        <w:t>eine mit</w:t>
      </w:r>
      <w:r w:rsidR="00CC4409">
        <w:t xml:space="preserve"> den</w:t>
      </w:r>
      <w:r w:rsidR="00117654">
        <w:t xml:space="preserve"> neu </w:t>
      </w:r>
      <w:r w:rsidR="007C67F8">
        <w:t>«</w:t>
      </w:r>
      <w:proofErr w:type="spellStart"/>
      <w:r w:rsidR="00CC4409">
        <w:t>gescrapten</w:t>
      </w:r>
      <w:proofErr w:type="spellEnd"/>
      <w:r w:rsidR="007C67F8">
        <w:t>»</w:t>
      </w:r>
      <w:r w:rsidR="00CC4409">
        <w:t xml:space="preserve"> Daten</w:t>
      </w:r>
      <w:r w:rsidR="00117654">
        <w:t xml:space="preserve">. Diese </w:t>
      </w:r>
      <w:r w:rsidR="00FE2021">
        <w:t xml:space="preserve">beiden </w:t>
      </w:r>
      <w:r w:rsidR="00EB060D">
        <w:t>Dateien</w:t>
      </w:r>
      <w:r w:rsidR="00FE2021">
        <w:t xml:space="preserve"> wurden </w:t>
      </w:r>
      <w:r w:rsidR="00117654">
        <w:t xml:space="preserve">dann mithilfe eines </w:t>
      </w:r>
      <w:r w:rsidR="004950EA">
        <w:t xml:space="preserve">Onlinetools im </w:t>
      </w:r>
      <w:r w:rsidR="00117654">
        <w:t xml:space="preserve">Browser </w:t>
      </w:r>
      <w:r w:rsidR="00F40F2B">
        <w:t xml:space="preserve">verglichen, damit es zu keinen Redundanzen </w:t>
      </w:r>
      <w:r w:rsidR="006C756C">
        <w:t xml:space="preserve">in der Datenbank </w:t>
      </w:r>
      <w:r w:rsidR="00F40F2B">
        <w:t>führt</w:t>
      </w:r>
      <w:r w:rsidR="00615382">
        <w:t xml:space="preserve"> </w:t>
      </w:r>
      <w:r w:rsidR="00615382">
        <w:fldChar w:fldCharType="begin"/>
      </w:r>
      <w:r w:rsidR="00615382">
        <w:instrText xml:space="preserve"> ADDIN ZOTERO_ITEM CSL_CITATION {"citationID":"1ZmsepJR","properties":{"formattedCitation":"({\\i{}JSON Diff - The semantic JSON compare tool}, o.\\uc0\\u160{}J.)","plainCitation":"(JSON Diff - The semantic JSON compare tool, o. J.)","noteIndex":0},"citationItems":[{"id":145,"uris":["http://zotero.org/users/12966000/items/PKHQH2EF"],"itemData":{"id":145,"type":"webpage","title":"JSON Diff - The semantic JSON compare tool","URL":"https://www.jsondiff.com/","accessed":{"date-parts":[["2024",5,21]]}}}],"schema":"https://github.com/citation-style-language/schema/raw/master/csl-citation.json"} </w:instrText>
      </w:r>
      <w:r w:rsidR="00615382">
        <w:fldChar w:fldCharType="separate"/>
      </w:r>
      <w:r w:rsidR="00615382" w:rsidRPr="00615382">
        <w:rPr>
          <w:rFonts w:cs="Arial"/>
        </w:rPr>
        <w:t>(</w:t>
      </w:r>
      <w:r w:rsidR="00615382" w:rsidRPr="00615382">
        <w:rPr>
          <w:rFonts w:cs="Arial"/>
          <w:i/>
          <w:iCs/>
        </w:rPr>
        <w:t>JSON Diff - The semantic JSON compare tool</w:t>
      </w:r>
      <w:r w:rsidR="00615382" w:rsidRPr="00615382">
        <w:rPr>
          <w:rFonts w:cs="Arial"/>
        </w:rPr>
        <w:t>, o. J.)</w:t>
      </w:r>
      <w:r w:rsidR="00615382">
        <w:fldChar w:fldCharType="end"/>
      </w:r>
      <w:r w:rsidR="00615382">
        <w:t xml:space="preserve">. </w:t>
      </w:r>
      <w:r w:rsidR="00BE7806">
        <w:t>D</w:t>
      </w:r>
      <w:r w:rsidR="00702E20">
        <w:t xml:space="preserve">ie Daten der </w:t>
      </w:r>
      <w:r w:rsidR="00B722DB">
        <w:t>«</w:t>
      </w:r>
      <w:proofErr w:type="spellStart"/>
      <w:r w:rsidR="00702E20">
        <w:t>gescrapten</w:t>
      </w:r>
      <w:proofErr w:type="spellEnd"/>
      <w:r w:rsidR="00B722DB">
        <w:t>»</w:t>
      </w:r>
      <w:r w:rsidR="00702E20">
        <w:t xml:space="preserve"> Datei </w:t>
      </w:r>
      <w:r w:rsidR="00B722DB">
        <w:t>wurden</w:t>
      </w:r>
      <w:r w:rsidR="00BE7806">
        <w:t xml:space="preserve"> </w:t>
      </w:r>
      <w:r w:rsidR="00702E20">
        <w:t xml:space="preserve">kontrolliert </w:t>
      </w:r>
      <w:r w:rsidR="00B722DB">
        <w:t>sowie</w:t>
      </w:r>
      <w:r w:rsidR="00702E20">
        <w:t xml:space="preserve"> angepasst</w:t>
      </w:r>
      <w:r w:rsidR="00B722DB">
        <w:t xml:space="preserve"> und</w:t>
      </w:r>
      <w:r w:rsidR="00EB513A">
        <w:t xml:space="preserve"> </w:t>
      </w:r>
      <w:r w:rsidR="00BE7806">
        <w:t>anschliessend in</w:t>
      </w:r>
      <w:r w:rsidR="00702E20">
        <w:t xml:space="preserve"> </w:t>
      </w:r>
      <w:r w:rsidR="00BE7806">
        <w:t>die Datenbank hinzugefügt.</w:t>
      </w:r>
    </w:p>
    <w:p w14:paraId="67309508" w14:textId="55329031" w:rsidR="00F33FFE" w:rsidRDefault="00826936" w:rsidP="00BA1B7E">
      <w:pPr>
        <w:pStyle w:val="berschrift2"/>
      </w:pPr>
      <w:bookmarkStart w:id="69" w:name="_Toc167307308"/>
      <w:r>
        <w:t>Lernkategorie</w:t>
      </w:r>
      <w:bookmarkEnd w:id="69"/>
    </w:p>
    <w:p w14:paraId="571AC7C7" w14:textId="2867F1BE" w:rsidR="007228E5" w:rsidRDefault="00F33FFE" w:rsidP="00BA1B7E">
      <w:r>
        <w:t xml:space="preserve">Die </w:t>
      </w:r>
      <w:r w:rsidR="00E920B6">
        <w:t>l</w:t>
      </w:r>
      <w:r w:rsidR="00CD7F2D">
        <w:t xml:space="preserve">etzte </w:t>
      </w:r>
      <w:r w:rsidR="00E920B6">
        <w:t>der</w:t>
      </w:r>
      <w:r>
        <w:t xml:space="preserve"> insgesamt drei </w:t>
      </w:r>
      <w:r w:rsidR="00CD7F2D">
        <w:t>Quellen beinhaltet</w:t>
      </w:r>
      <w:r w:rsidR="00E920B6">
        <w:t>e</w:t>
      </w:r>
      <w:r w:rsidR="00CD7F2D">
        <w:t xml:space="preserve"> </w:t>
      </w:r>
      <w:r w:rsidR="00376AD1">
        <w:t>deutsche Redewendungen. Da</w:t>
      </w:r>
      <w:r w:rsidR="00327E65">
        <w:t xml:space="preserve"> </w:t>
      </w:r>
      <w:r w:rsidR="00122CE5">
        <w:t xml:space="preserve">in der Applikation </w:t>
      </w:r>
      <w:r w:rsidR="00327E65">
        <w:t xml:space="preserve">keine Lernkategorie </w:t>
      </w:r>
      <w:r w:rsidR="00E00D05">
        <w:t xml:space="preserve">für deutsche Redenwendungen </w:t>
      </w:r>
      <w:r w:rsidR="00327E65">
        <w:t xml:space="preserve">vorhanden war, wurde </w:t>
      </w:r>
      <w:r w:rsidR="002E494C">
        <w:lastRenderedPageBreak/>
        <w:t>entschieden</w:t>
      </w:r>
      <w:r w:rsidR="00493B17">
        <w:t>,</w:t>
      </w:r>
      <w:r w:rsidR="002E494C">
        <w:t xml:space="preserve"> </w:t>
      </w:r>
      <w:r w:rsidR="000D3B33">
        <w:t xml:space="preserve">eine neue </w:t>
      </w:r>
      <w:r w:rsidR="002E494C">
        <w:t>zu erstellen</w:t>
      </w:r>
      <w:r w:rsidR="000D3B33">
        <w:t>.</w:t>
      </w:r>
      <w:r w:rsidR="00CB04EE">
        <w:t xml:space="preserve"> Bei den</w:t>
      </w:r>
      <w:r w:rsidR="000D3B33" w:rsidRPr="00D04CB0">
        <w:t xml:space="preserve"> Lernkategorien </w:t>
      </w:r>
      <w:r w:rsidR="000D3B33">
        <w:t>«</w:t>
      </w:r>
      <w:r w:rsidR="000D3B33" w:rsidRPr="00D04CB0">
        <w:t>Wortbedeutungen</w:t>
      </w:r>
      <w:r w:rsidR="000D3B33">
        <w:t>»</w:t>
      </w:r>
      <w:r w:rsidR="000D3B33" w:rsidRPr="00D04CB0">
        <w:t xml:space="preserve"> und </w:t>
      </w:r>
      <w:r w:rsidR="000D3B33">
        <w:t>«</w:t>
      </w:r>
      <w:r w:rsidR="000D3B33" w:rsidRPr="00D04CB0">
        <w:t>Sprichwörter</w:t>
      </w:r>
      <w:r w:rsidR="000D3B33">
        <w:t>» ging es hauptsächlich darum</w:t>
      </w:r>
      <w:r w:rsidR="009D1078">
        <w:t>,</w:t>
      </w:r>
      <w:r w:rsidR="000D3B33">
        <w:t xml:space="preserve"> neue Daten zu sammeln und in die Datenbank zu integrieren, da sowohl das Frontend als auch </w:t>
      </w:r>
      <w:proofErr w:type="gramStart"/>
      <w:r w:rsidR="000D3B33">
        <w:t>Backend</w:t>
      </w:r>
      <w:proofErr w:type="gramEnd"/>
      <w:r w:rsidR="000D3B33">
        <w:t xml:space="preserve"> bereits entwickelt war</w:t>
      </w:r>
      <w:r w:rsidR="009B2071">
        <w:t>en</w:t>
      </w:r>
      <w:r w:rsidR="00F003D1">
        <w:t xml:space="preserve">. </w:t>
      </w:r>
      <w:r w:rsidR="00C04266">
        <w:t>Im Gegensatz dazu</w:t>
      </w:r>
      <w:r w:rsidR="0002197C">
        <w:t xml:space="preserve"> wurden bei</w:t>
      </w:r>
      <w:r w:rsidR="00D91C03">
        <w:t xml:space="preserve"> der </w:t>
      </w:r>
      <w:r w:rsidR="00376AD1">
        <w:t>letzten</w:t>
      </w:r>
      <w:r w:rsidR="0074072E">
        <w:t xml:space="preserve"> Quelle</w:t>
      </w:r>
      <w:r w:rsidR="009771E1">
        <w:t xml:space="preserve"> </w:t>
      </w:r>
      <w:r w:rsidR="00D91C03">
        <w:t xml:space="preserve">nicht nur neue Daten </w:t>
      </w:r>
      <w:r w:rsidR="00E126D8">
        <w:t>gesammelt,</w:t>
      </w:r>
      <w:r w:rsidR="00D91C03">
        <w:t xml:space="preserve"> sondern auch </w:t>
      </w:r>
      <w:r w:rsidR="00E25263">
        <w:t xml:space="preserve">eine </w:t>
      </w:r>
      <w:r w:rsidR="009D3E9B">
        <w:t>komplett</w:t>
      </w:r>
      <w:r w:rsidR="00E25263">
        <w:t xml:space="preserve"> neue Lernkategorie </w:t>
      </w:r>
      <w:r w:rsidR="0059751D">
        <w:t>erstellt.</w:t>
      </w:r>
    </w:p>
    <w:p w14:paraId="7D2A3D57" w14:textId="77777777" w:rsidR="0088616C" w:rsidRDefault="0088616C" w:rsidP="00BA1B7E"/>
    <w:p w14:paraId="7092EA74" w14:textId="29BABC30" w:rsidR="007228E5" w:rsidRDefault="00982EBE" w:rsidP="00BA1B7E">
      <w:r>
        <w:t xml:space="preserve">Bei der Erstellung der Lernkategorie «Redewendungen» wurde darauf geachtet, dass das Layout, die Struktur und </w:t>
      </w:r>
      <w:r w:rsidR="00CB5BC4">
        <w:t xml:space="preserve">die </w:t>
      </w:r>
      <w:r>
        <w:t>Logik mit den bereits vorhandenen Lernkategorie übereinstimm</w:t>
      </w:r>
      <w:r w:rsidR="00F00F52">
        <w:t>en</w:t>
      </w:r>
      <w:r>
        <w:t xml:space="preserve">, </w:t>
      </w:r>
      <w:r w:rsidR="00986378">
        <w:t>um</w:t>
      </w:r>
      <w:r>
        <w:t xml:space="preserve"> die Einheitlichkeit innerhalb der Applikation</w:t>
      </w:r>
      <w:r w:rsidR="00DA0C31">
        <w:t xml:space="preserve"> und der Datenbank</w:t>
      </w:r>
      <w:r>
        <w:t xml:space="preserve"> gewährleiste</w:t>
      </w:r>
      <w:r w:rsidR="00FA1D6C">
        <w:t>n</w:t>
      </w:r>
      <w:r>
        <w:t xml:space="preserve"> </w:t>
      </w:r>
      <w:r w:rsidR="00FA1D6C">
        <w:t>zu können</w:t>
      </w:r>
      <w:r>
        <w:t>.</w:t>
      </w:r>
    </w:p>
    <w:p w14:paraId="347AC1D7" w14:textId="77777777" w:rsidR="00521246" w:rsidRPr="00912786" w:rsidRDefault="00521246" w:rsidP="00764D03">
      <w:pPr>
        <w:pStyle w:val="berschrift3"/>
      </w:pPr>
      <w:bookmarkStart w:id="70" w:name="_Toc167307309"/>
      <w:proofErr w:type="spellStart"/>
      <w:r w:rsidRPr="00912786">
        <w:t>Scraping</w:t>
      </w:r>
      <w:bookmarkEnd w:id="70"/>
      <w:proofErr w:type="spellEnd"/>
    </w:p>
    <w:p w14:paraId="38244862" w14:textId="389ADF61" w:rsidR="00521246" w:rsidRDefault="00521246" w:rsidP="00BA1B7E">
      <w:r>
        <w:t>Wie bei den beiden vorherigen Skript</w:t>
      </w:r>
      <w:r w:rsidR="00FD493F">
        <w:t>en</w:t>
      </w:r>
      <w:r>
        <w:t xml:space="preserve"> wurde auch hier wieder auf die Wiederverwendbarkeit des Codes und auf einen </w:t>
      </w:r>
      <w:r w:rsidR="00F12A72">
        <w:t>einheitlichen</w:t>
      </w:r>
      <w:r>
        <w:t xml:space="preserve"> Aufbau geachtet</w:t>
      </w:r>
      <w:r w:rsidRPr="003B6853">
        <w:t xml:space="preserve">. </w:t>
      </w:r>
      <w:r w:rsidR="000D779A" w:rsidRPr="003B6853">
        <w:t>Es</w:t>
      </w:r>
      <w:r w:rsidRPr="003B6853">
        <w:t xml:space="preserve"> wurden die spezifischen HTML-Angaben sowie die Datenstruktur angepasst, </w:t>
      </w:r>
      <w:r w:rsidR="00DE6345" w:rsidRPr="003B6853">
        <w:t>um</w:t>
      </w:r>
      <w:r w:rsidRPr="003B6853">
        <w:t xml:space="preserve"> </w:t>
      </w:r>
      <w:r w:rsidR="00DE6345" w:rsidRPr="003B6853">
        <w:t xml:space="preserve">den </w:t>
      </w:r>
      <w:proofErr w:type="spellStart"/>
      <w:r w:rsidRPr="003B6853">
        <w:t>Scrapingvorgang</w:t>
      </w:r>
      <w:proofErr w:type="spellEnd"/>
      <w:r w:rsidRPr="003B6853">
        <w:t xml:space="preserve"> und </w:t>
      </w:r>
      <w:r w:rsidR="00DE6345" w:rsidRPr="003B6853">
        <w:t>die</w:t>
      </w:r>
      <w:r w:rsidRPr="003B6853">
        <w:t xml:space="preserve"> </w:t>
      </w:r>
      <w:r w:rsidR="00DE6345" w:rsidRPr="003B6853">
        <w:t>Implementierung</w:t>
      </w:r>
      <w:r w:rsidRPr="003B6853">
        <w:t xml:space="preserve"> der Daten erfolgreich </w:t>
      </w:r>
      <w:r w:rsidR="00735536" w:rsidRPr="003B6853">
        <w:t>durchführen zu können</w:t>
      </w:r>
      <w:r w:rsidRPr="003B6853">
        <w:t>.</w:t>
      </w:r>
    </w:p>
    <w:p w14:paraId="6E360F7D" w14:textId="1FADAB25" w:rsidR="001735E8" w:rsidRDefault="00873ECB" w:rsidP="00873ECB">
      <w:pPr>
        <w:pStyle w:val="berschrift2"/>
      </w:pPr>
      <w:bookmarkStart w:id="71" w:name="_Toc167307310"/>
      <w:r>
        <w:t>Neue Kategorie hinzufügen</w:t>
      </w:r>
    </w:p>
    <w:p w14:paraId="7114F00D" w14:textId="293EEDD0" w:rsidR="00CC1D27" w:rsidRPr="00C45415" w:rsidRDefault="00017C04" w:rsidP="00764D03">
      <w:pPr>
        <w:pStyle w:val="berschrift3"/>
      </w:pPr>
      <w:r w:rsidRPr="00C45415">
        <w:t>Frontend</w:t>
      </w:r>
      <w:bookmarkEnd w:id="71"/>
    </w:p>
    <w:p w14:paraId="6E3B556A" w14:textId="69CE51B7" w:rsidR="00C45415" w:rsidRDefault="009D5DC1" w:rsidP="00BA1B7E">
      <w:r>
        <w:t>E</w:t>
      </w:r>
      <w:r w:rsidR="00BB064B">
        <w:t>in neue</w:t>
      </w:r>
      <w:r w:rsidR="00440CF4">
        <w:t>r</w:t>
      </w:r>
      <w:r w:rsidR="00BB064B">
        <w:t xml:space="preserve"> Lernbereich</w:t>
      </w:r>
      <w:r>
        <w:t xml:space="preserve"> wurde</w:t>
      </w:r>
      <w:r w:rsidR="00BB064B">
        <w:t xml:space="preserve"> für das Üben der Redewendungen und </w:t>
      </w:r>
      <w:r w:rsidR="00440CF4">
        <w:t>ein</w:t>
      </w:r>
      <w:r w:rsidR="00BB064B">
        <w:t xml:space="preserve"> Erfassungsbereich für das </w:t>
      </w:r>
      <w:r w:rsidR="00440CF4">
        <w:t>Hinzufügen</w:t>
      </w:r>
      <w:r w:rsidR="00BB064B">
        <w:t xml:space="preserve"> neuer Redewendungen</w:t>
      </w:r>
      <w:r w:rsidR="00BB064B" w:rsidRPr="00D37768">
        <w:t xml:space="preserve"> </w:t>
      </w:r>
      <w:r w:rsidR="00BB064B">
        <w:t xml:space="preserve">angelegt. </w:t>
      </w:r>
    </w:p>
    <w:p w14:paraId="013309C5" w14:textId="77777777" w:rsidR="00C45415" w:rsidRDefault="00C45415" w:rsidP="00BA1B7E"/>
    <w:p w14:paraId="17CC1DB2" w14:textId="490E3E34" w:rsidR="00C546CE" w:rsidRDefault="00617A87" w:rsidP="00BA1B7E">
      <w:r>
        <w:t xml:space="preserve">Für den Entwicklungsprozess im </w:t>
      </w:r>
      <w:r w:rsidR="00B628E0">
        <w:t>Frontend</w:t>
      </w:r>
      <w:r w:rsidR="00276120">
        <w:t xml:space="preserve"> </w:t>
      </w:r>
      <w:r w:rsidR="008469D7">
        <w:t>wurde</w:t>
      </w:r>
      <w:r w:rsidR="00B628E0">
        <w:t xml:space="preserve"> die Lernkategorie «Sprichwörter»</w:t>
      </w:r>
      <w:r w:rsidR="008469D7">
        <w:t xml:space="preserve"> als Vorlage genutzt</w:t>
      </w:r>
      <w:r w:rsidR="00E71E67">
        <w:t xml:space="preserve">. </w:t>
      </w:r>
      <w:r w:rsidR="00E93790">
        <w:t xml:space="preserve">Durch die Nutzung </w:t>
      </w:r>
      <w:r w:rsidR="0039736F">
        <w:t>dieser</w:t>
      </w:r>
      <w:r w:rsidR="00E93790">
        <w:t xml:space="preserve"> Vorlage konnte sichergestellt werden, dass die Verknüpfung </w:t>
      </w:r>
      <w:r w:rsidR="002415F0">
        <w:t xml:space="preserve">von Frontend und </w:t>
      </w:r>
      <w:proofErr w:type="gramStart"/>
      <w:r w:rsidR="00E93790">
        <w:t>Backend</w:t>
      </w:r>
      <w:proofErr w:type="gramEnd"/>
      <w:r w:rsidR="00E93790">
        <w:t xml:space="preserve"> </w:t>
      </w:r>
      <w:r w:rsidR="00AC2B73">
        <w:t>überein</w:t>
      </w:r>
      <w:r w:rsidR="00E93790">
        <w:t>stimmt</w:t>
      </w:r>
      <w:r w:rsidR="003255C0">
        <w:t>e</w:t>
      </w:r>
      <w:r w:rsidR="00C9119E">
        <w:t>n</w:t>
      </w:r>
      <w:r w:rsidR="00AC2B73">
        <w:t xml:space="preserve">. Es war wichtig, dass </w:t>
      </w:r>
      <w:r w:rsidR="003255C0">
        <w:t xml:space="preserve">die </w:t>
      </w:r>
      <w:r w:rsidR="00AC2B73">
        <w:t>neue</w:t>
      </w:r>
      <w:r w:rsidR="003255C0">
        <w:t>n</w:t>
      </w:r>
      <w:r w:rsidR="00AC2B73">
        <w:t xml:space="preserve"> Daten</w:t>
      </w:r>
      <w:r w:rsidR="003255C0">
        <w:t xml:space="preserve"> nicht nur </w:t>
      </w:r>
      <w:r w:rsidR="00AC2B73">
        <w:t xml:space="preserve">in die Datenbank implementiert, sondern </w:t>
      </w:r>
      <w:r w:rsidR="003451CB">
        <w:t>auch im</w:t>
      </w:r>
      <w:r w:rsidR="00AC2B73">
        <w:t xml:space="preserve"> Frontend richtig angezeigt und präsentiert werden.</w:t>
      </w:r>
      <w:r w:rsidR="00E93790">
        <w:t xml:space="preserve"> </w:t>
      </w:r>
      <w:r w:rsidR="003451CB">
        <w:t>Dabei wurde</w:t>
      </w:r>
      <w:r w:rsidR="00C546CE">
        <w:t xml:space="preserve"> darauf geachtet</w:t>
      </w:r>
      <w:r w:rsidR="0044198B">
        <w:t xml:space="preserve">, dass </w:t>
      </w:r>
      <w:r w:rsidR="00E93790">
        <w:t>das Layout einheitlich ist</w:t>
      </w:r>
      <w:r w:rsidR="00B945E3">
        <w:t xml:space="preserve"> u</w:t>
      </w:r>
      <w:r w:rsidR="00B945E3" w:rsidRPr="00B945E3">
        <w:t>nd das</w:t>
      </w:r>
      <w:r w:rsidR="004C5318" w:rsidRPr="00B945E3">
        <w:t xml:space="preserve"> </w:t>
      </w:r>
      <w:r w:rsidR="00392A94" w:rsidRPr="00B945E3">
        <w:t>CSS der gleiche Stil</w:t>
      </w:r>
      <w:r w:rsidR="00B945E3" w:rsidRPr="00B945E3">
        <w:t xml:space="preserve"> </w:t>
      </w:r>
      <w:r w:rsidR="00392A94" w:rsidRPr="00B945E3">
        <w:t xml:space="preserve">wie </w:t>
      </w:r>
      <w:r w:rsidR="002A7B14" w:rsidRPr="00B945E3">
        <w:t>bei den</w:t>
      </w:r>
      <w:r w:rsidR="00392A94" w:rsidRPr="00B945E3">
        <w:t xml:space="preserve"> anderen Lernkategorien</w:t>
      </w:r>
      <w:r w:rsidR="00B945E3" w:rsidRPr="00B945E3">
        <w:t xml:space="preserve"> verfolgte</w:t>
      </w:r>
      <w:r w:rsidR="00392A94" w:rsidRPr="00B945E3">
        <w:t>.</w:t>
      </w:r>
      <w:r w:rsidR="00392A94">
        <w:t xml:space="preserve"> </w:t>
      </w:r>
    </w:p>
    <w:p w14:paraId="569EE0FA" w14:textId="77777777" w:rsidR="00C546CE" w:rsidRDefault="00C546CE" w:rsidP="00BA1B7E"/>
    <w:p w14:paraId="175789AC" w14:textId="76FED01A" w:rsidR="008E268D" w:rsidRDefault="0044198B" w:rsidP="00BA1B7E">
      <w:r>
        <w:t xml:space="preserve">Zusätzlich </w:t>
      </w:r>
      <w:r w:rsidR="0081289A">
        <w:t xml:space="preserve">war es </w:t>
      </w:r>
      <w:r w:rsidR="00CD02C2">
        <w:t>essenziell</w:t>
      </w:r>
      <w:r w:rsidR="0081289A">
        <w:t>, die</w:t>
      </w:r>
      <w:r w:rsidR="00811768" w:rsidRPr="00811768">
        <w:t xml:space="preserve"> </w:t>
      </w:r>
      <w:r w:rsidR="0081289A">
        <w:t xml:space="preserve">Logik und Funktionen </w:t>
      </w:r>
      <w:r w:rsidR="007D6766">
        <w:t xml:space="preserve">mit einzubauen, damit die Daten nicht nur </w:t>
      </w:r>
      <w:r w:rsidR="00AB7CD3">
        <w:t>angezeigt</w:t>
      </w:r>
      <w:r w:rsidR="007128CE">
        <w:t>,</w:t>
      </w:r>
      <w:r w:rsidR="007D6766">
        <w:t xml:space="preserve"> sondern auch geübt werden </w:t>
      </w:r>
      <w:r w:rsidR="002622A0">
        <w:t>können</w:t>
      </w:r>
      <w:r w:rsidR="007D6766">
        <w:t xml:space="preserve">. </w:t>
      </w:r>
      <w:r w:rsidR="004A34E1">
        <w:t>Anpassungen,</w:t>
      </w:r>
      <w:r w:rsidR="00906666">
        <w:t xml:space="preserve"> </w:t>
      </w:r>
      <w:r w:rsidR="004A34E1">
        <w:t>die</w:t>
      </w:r>
      <w:r w:rsidR="00906666">
        <w:t xml:space="preserve"> </w:t>
      </w:r>
      <w:r w:rsidR="00B227DF">
        <w:t>unternommen</w:t>
      </w:r>
      <w:r w:rsidR="00906666">
        <w:t xml:space="preserve"> </w:t>
      </w:r>
      <w:r w:rsidR="00B227DF">
        <w:t>wurden</w:t>
      </w:r>
      <w:r w:rsidR="00906666">
        <w:t xml:space="preserve">, betrafen </w:t>
      </w:r>
      <w:r w:rsidR="00247BF3">
        <w:t>die Datenstruktur</w:t>
      </w:r>
      <w:r w:rsidR="00CD02C2">
        <w:t xml:space="preserve">, </w:t>
      </w:r>
      <w:r w:rsidR="00B227DF">
        <w:t>bestimmte</w:t>
      </w:r>
      <w:r w:rsidR="00247BF3">
        <w:t xml:space="preserve"> Pfade, Funktionen </w:t>
      </w:r>
      <w:r w:rsidR="004A34E1">
        <w:t>und</w:t>
      </w:r>
      <w:r w:rsidR="00247BF3">
        <w:t xml:space="preserve"> Verknüpfungen</w:t>
      </w:r>
      <w:r w:rsidR="00CD02C2">
        <w:t>.</w:t>
      </w:r>
      <w:r w:rsidR="00247BF3">
        <w:t xml:space="preserve"> </w:t>
      </w:r>
      <w:r w:rsidR="007D6766">
        <w:t xml:space="preserve">Dasselbe </w:t>
      </w:r>
      <w:r w:rsidR="001F38BC">
        <w:t xml:space="preserve">Prinzip wurde </w:t>
      </w:r>
      <w:proofErr w:type="gramStart"/>
      <w:r w:rsidR="007D6766">
        <w:t>natürlich auch</w:t>
      </w:r>
      <w:proofErr w:type="gramEnd"/>
      <w:r w:rsidR="007D6766">
        <w:t xml:space="preserve"> </w:t>
      </w:r>
      <w:r w:rsidR="00917931">
        <w:t>für</w:t>
      </w:r>
      <w:r w:rsidR="007D6766">
        <w:t xml:space="preserve"> die Worterfassung</w:t>
      </w:r>
      <w:r w:rsidR="00917931">
        <w:t xml:space="preserve"> angewendet</w:t>
      </w:r>
      <w:r w:rsidR="007D6766">
        <w:t xml:space="preserve">, </w:t>
      </w:r>
      <w:r w:rsidR="00917931">
        <w:t>wobei dort</w:t>
      </w:r>
      <w:r w:rsidR="007D6766">
        <w:t xml:space="preserve"> auch die «Sprichwörter» als Hilfsmittel </w:t>
      </w:r>
      <w:r w:rsidR="00200CCD">
        <w:t>dienten</w:t>
      </w:r>
      <w:r w:rsidR="004C5318">
        <w:t>.</w:t>
      </w:r>
      <w:r w:rsidR="00BA38ED">
        <w:t xml:space="preserve"> </w:t>
      </w:r>
      <w:r w:rsidR="00114F9B" w:rsidRPr="00F6612A">
        <w:t>Nach der Entwicklung der Worterfassung wurde diese</w:t>
      </w:r>
      <w:r w:rsidR="007749E5" w:rsidRPr="00F6612A">
        <w:t>r</w:t>
      </w:r>
      <w:r w:rsidR="00114F9B" w:rsidRPr="00F6612A">
        <w:t xml:space="preserve"> Bereich direkt getestet und mit der Datenbank (Backend) </w:t>
      </w:r>
      <w:r w:rsidR="00EE7256" w:rsidRPr="00F6612A">
        <w:t>verglichen,</w:t>
      </w:r>
      <w:r w:rsidR="00114F9B" w:rsidRPr="00F6612A">
        <w:t xml:space="preserve"> </w:t>
      </w:r>
      <w:r w:rsidR="009507C2" w:rsidRPr="00F6612A">
        <w:t xml:space="preserve">um sicherzustellen, </w:t>
      </w:r>
      <w:r w:rsidR="00B84824" w:rsidRPr="00F6612A">
        <w:t>dass</w:t>
      </w:r>
      <w:r w:rsidR="00114F9B" w:rsidRPr="00F6612A">
        <w:t xml:space="preserve"> die eingegeben Daten </w:t>
      </w:r>
      <w:r w:rsidR="00EE561A" w:rsidRPr="00F6612A">
        <w:t xml:space="preserve">einwandfrei gesendet und </w:t>
      </w:r>
      <w:r w:rsidR="00EE7256" w:rsidRPr="00F6612A">
        <w:t xml:space="preserve">in die Datenbank korrekt </w:t>
      </w:r>
      <w:r w:rsidR="00EE561A" w:rsidRPr="00F6612A">
        <w:t>aufgenommen wurden.</w:t>
      </w:r>
    </w:p>
    <w:p w14:paraId="054EBD94" w14:textId="1E4A9B4E" w:rsidR="00017C04" w:rsidRPr="00017C04" w:rsidRDefault="00017C04" w:rsidP="00764D03">
      <w:pPr>
        <w:pStyle w:val="berschrift3"/>
      </w:pPr>
      <w:bookmarkStart w:id="72" w:name="_Toc167307311"/>
      <w:r w:rsidRPr="00017C04">
        <w:lastRenderedPageBreak/>
        <w:t>Backend</w:t>
      </w:r>
      <w:bookmarkEnd w:id="72"/>
    </w:p>
    <w:p w14:paraId="3824F513" w14:textId="1064C525" w:rsidR="003A576B" w:rsidRDefault="004964DD" w:rsidP="00D8355B">
      <w:r>
        <w:t>Um die gesammelten Daten in der Datenbank</w:t>
      </w:r>
      <w:r w:rsidR="00B13D20">
        <w:t xml:space="preserve"> erfolgreich</w:t>
      </w:r>
      <w:r>
        <w:t xml:space="preserve"> </w:t>
      </w:r>
      <w:r w:rsidR="006B1203">
        <w:t xml:space="preserve">zu </w:t>
      </w:r>
      <w:r>
        <w:t xml:space="preserve">speichern, </w:t>
      </w:r>
      <w:r w:rsidR="00B13D20">
        <w:t xml:space="preserve">musste eine </w:t>
      </w:r>
      <w:r w:rsidR="00430D79">
        <w:t xml:space="preserve">neue Collection </w:t>
      </w:r>
      <w:r w:rsidR="004A0273">
        <w:t xml:space="preserve">erstellt und </w:t>
      </w:r>
      <w:r w:rsidR="009E138D">
        <w:t xml:space="preserve">zusätzlich </w:t>
      </w:r>
      <w:r w:rsidR="004A0273">
        <w:t xml:space="preserve">mit der </w:t>
      </w:r>
      <w:r w:rsidR="002A5AD0">
        <w:t>korrekten Datenstruktur</w:t>
      </w:r>
      <w:r w:rsidR="004A0273">
        <w:t xml:space="preserve"> definiert </w:t>
      </w:r>
      <w:r w:rsidR="009E138D">
        <w:t>werden</w:t>
      </w:r>
      <w:r w:rsidR="002A5AD0">
        <w:t xml:space="preserve">. </w:t>
      </w:r>
      <w:r w:rsidR="003A576B">
        <w:t>In MongoDB-Compass wurde eine neue Collection namens «</w:t>
      </w:r>
      <w:proofErr w:type="spellStart"/>
      <w:r w:rsidR="003A576B" w:rsidRPr="00D8355B">
        <w:rPr>
          <w:i/>
          <w:iCs/>
        </w:rPr>
        <w:t>redewendungs</w:t>
      </w:r>
      <w:proofErr w:type="spellEnd"/>
      <w:r w:rsidR="003A576B">
        <w:t xml:space="preserve">» angelegt. </w:t>
      </w:r>
      <w:r w:rsidR="00F91F34" w:rsidRPr="000572AD">
        <w:t xml:space="preserve">In </w:t>
      </w:r>
      <w:r w:rsidR="00122205" w:rsidRPr="000572AD">
        <w:t>dieser</w:t>
      </w:r>
      <w:r w:rsidR="00F91F34" w:rsidRPr="000572AD">
        <w:t xml:space="preserve"> Collection wurden die gesammelten Daten aus dem Skript eingefügt und gespeichert.</w:t>
      </w:r>
    </w:p>
    <w:p w14:paraId="219EF36E" w14:textId="77777777" w:rsidR="001906C2" w:rsidRDefault="001906C2" w:rsidP="00D8355B"/>
    <w:p w14:paraId="6EB4C1A4" w14:textId="7C2475F6" w:rsidR="000A4293" w:rsidRDefault="00595F37" w:rsidP="000A4293">
      <w:pPr>
        <w:keepNext/>
      </w:pPr>
      <w:r>
        <w:rPr>
          <w:noProof/>
        </w:rPr>
        <w:drawing>
          <wp:inline distT="0" distB="0" distL="0" distR="0" wp14:anchorId="0A1B9D98" wp14:editId="24C6DD4C">
            <wp:extent cx="5141595" cy="1673225"/>
            <wp:effectExtent l="0" t="0" r="0" b="0"/>
            <wp:docPr id="17"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41595" cy="1673225"/>
                    </a:xfrm>
                    <a:prstGeom prst="rect">
                      <a:avLst/>
                    </a:prstGeom>
                    <a:noFill/>
                    <a:ln>
                      <a:noFill/>
                    </a:ln>
                  </pic:spPr>
                </pic:pic>
              </a:graphicData>
            </a:graphic>
          </wp:inline>
        </w:drawing>
      </w:r>
    </w:p>
    <w:p w14:paraId="1A0396AA" w14:textId="31F4DC98" w:rsidR="00B244C7" w:rsidRDefault="000A4293" w:rsidP="0026311F">
      <w:pPr>
        <w:pStyle w:val="Beschriftung"/>
      </w:pPr>
      <w:bookmarkStart w:id="73" w:name="_Toc167307364"/>
      <w:r>
        <w:t xml:space="preserve">Abbildung </w:t>
      </w:r>
      <w:r w:rsidR="00452CF7">
        <w:fldChar w:fldCharType="begin"/>
      </w:r>
      <w:r w:rsidR="00452CF7">
        <w:instrText xml:space="preserve"> SEQ Abbildung \* ARABIC </w:instrText>
      </w:r>
      <w:r w:rsidR="00452CF7">
        <w:fldChar w:fldCharType="separate"/>
      </w:r>
      <w:r w:rsidR="00452CF7">
        <w:rPr>
          <w:noProof/>
        </w:rPr>
        <w:t>18</w:t>
      </w:r>
      <w:r w:rsidR="00452CF7">
        <w:rPr>
          <w:noProof/>
        </w:rPr>
        <w:fldChar w:fldCharType="end"/>
      </w:r>
      <w:r>
        <w:t xml:space="preserve"> Datenstruktur in Prisma</w:t>
      </w:r>
      <w:bookmarkEnd w:id="73"/>
    </w:p>
    <w:p w14:paraId="7B4A3829" w14:textId="3FAE6810" w:rsidR="00264E5E" w:rsidRDefault="00740D86" w:rsidP="00264E5E">
      <w:r>
        <w:t xml:space="preserve">Im </w:t>
      </w:r>
      <w:r w:rsidR="007830CB">
        <w:t>Vorfeld</w:t>
      </w:r>
      <w:r>
        <w:t xml:space="preserve"> wurde in </w:t>
      </w:r>
      <w:r w:rsidR="00AC4280">
        <w:t xml:space="preserve">Prisma </w:t>
      </w:r>
      <w:r w:rsidR="004D1DE0">
        <w:t xml:space="preserve">ein neues </w:t>
      </w:r>
      <w:r w:rsidR="00310CF6">
        <w:t>Modell (</w:t>
      </w:r>
      <w:r w:rsidR="00B9281F">
        <w:t>«</w:t>
      </w:r>
      <w:proofErr w:type="spellStart"/>
      <w:r w:rsidR="00B9281F">
        <w:t>model</w:t>
      </w:r>
      <w:proofErr w:type="spellEnd"/>
      <w:r w:rsidR="00B9281F">
        <w:t>»</w:t>
      </w:r>
      <w:r w:rsidR="00310CF6">
        <w:t>)</w:t>
      </w:r>
      <w:r w:rsidR="00B9281F">
        <w:t xml:space="preserve"> namens </w:t>
      </w:r>
      <w:r w:rsidR="00EB7143">
        <w:t>«</w:t>
      </w:r>
      <w:proofErr w:type="spellStart"/>
      <w:r w:rsidR="00B9281F">
        <w:rPr>
          <w:i/>
        </w:rPr>
        <w:t>redewendungs</w:t>
      </w:r>
      <w:proofErr w:type="spellEnd"/>
      <w:r w:rsidR="00EB7143" w:rsidRPr="00EB7143">
        <w:t>»</w:t>
      </w:r>
      <w:r w:rsidR="000C5EC9">
        <w:rPr>
          <w:i/>
        </w:rPr>
        <w:t xml:space="preserve"> </w:t>
      </w:r>
      <w:r w:rsidR="000C5EC9">
        <w:t>erstellt</w:t>
      </w:r>
      <w:r w:rsidR="00B9281F">
        <w:rPr>
          <w:i/>
        </w:rPr>
        <w:t xml:space="preserve">. </w:t>
      </w:r>
      <w:r w:rsidR="00B9281F">
        <w:t>Innerhalb dieses Model</w:t>
      </w:r>
      <w:r w:rsidR="00561138">
        <w:t>l</w:t>
      </w:r>
      <w:r w:rsidR="00B9281F">
        <w:t xml:space="preserve">s wurde </w:t>
      </w:r>
      <w:r w:rsidR="00AC4280">
        <w:t>die Datenstruktur</w:t>
      </w:r>
      <w:r w:rsidR="00B9281F">
        <w:t xml:space="preserve"> für die neue Lernkategorie «Redewendungen»</w:t>
      </w:r>
      <w:r w:rsidR="00B414CD">
        <w:t xml:space="preserve"> </w:t>
      </w:r>
      <w:r w:rsidR="00AE683D">
        <w:t>festgelegt</w:t>
      </w:r>
      <w:r w:rsidR="00107D91">
        <w:t>.</w:t>
      </w:r>
      <w:r w:rsidR="00FD7FF5">
        <w:t xml:space="preserve"> D</w:t>
      </w:r>
      <w:r w:rsidR="00C02F88">
        <w:t>ie</w:t>
      </w:r>
      <w:r w:rsidR="00E53F33">
        <w:t xml:space="preserve">se Struktur </w:t>
      </w:r>
      <w:r w:rsidR="00FD7FF5">
        <w:t xml:space="preserve">wurde in der bereits vorhandenen </w:t>
      </w:r>
      <w:proofErr w:type="spellStart"/>
      <w:proofErr w:type="gramStart"/>
      <w:r w:rsidR="00FD7FF5">
        <w:rPr>
          <w:i/>
        </w:rPr>
        <w:t>schema.prisma</w:t>
      </w:r>
      <w:proofErr w:type="spellEnd"/>
      <w:proofErr w:type="gramEnd"/>
      <w:r w:rsidR="00FD7FF5">
        <w:rPr>
          <w:i/>
        </w:rPr>
        <w:t>-</w:t>
      </w:r>
      <w:r w:rsidR="00FD7FF5">
        <w:t>Datei</w:t>
      </w:r>
      <w:r w:rsidR="00C02F88">
        <w:t xml:space="preserve"> definiert</w:t>
      </w:r>
      <w:r w:rsidR="007E5D3F">
        <w:t xml:space="preserve">. </w:t>
      </w:r>
      <w:r w:rsidR="00E87667">
        <w:t xml:space="preserve">Das Schema </w:t>
      </w:r>
      <w:r w:rsidR="003F0E50">
        <w:t xml:space="preserve">aus </w:t>
      </w:r>
      <w:r w:rsidR="00E87667">
        <w:t xml:space="preserve">der </w:t>
      </w:r>
      <w:proofErr w:type="spellStart"/>
      <w:proofErr w:type="gramStart"/>
      <w:r w:rsidR="00E87667">
        <w:rPr>
          <w:i/>
        </w:rPr>
        <w:t>schema.pri</w:t>
      </w:r>
      <w:r w:rsidR="00D8006C">
        <w:rPr>
          <w:i/>
        </w:rPr>
        <w:t>s</w:t>
      </w:r>
      <w:r w:rsidR="00E87667">
        <w:rPr>
          <w:i/>
        </w:rPr>
        <w:t>ma</w:t>
      </w:r>
      <w:proofErr w:type="spellEnd"/>
      <w:proofErr w:type="gramEnd"/>
      <w:r w:rsidR="00E87667">
        <w:rPr>
          <w:i/>
        </w:rPr>
        <w:t>-</w:t>
      </w:r>
      <w:r w:rsidR="00E87667">
        <w:t xml:space="preserve">Datei </w:t>
      </w:r>
      <w:r w:rsidR="00493866">
        <w:t>konnte</w:t>
      </w:r>
      <w:r w:rsidR="003F0E50">
        <w:t xml:space="preserve"> direkt</w:t>
      </w:r>
      <w:r w:rsidR="00E87667">
        <w:t xml:space="preserve"> in die MongoDB-Datenbank übertragen</w:t>
      </w:r>
      <w:r w:rsidR="00A55750">
        <w:t xml:space="preserve"> werden</w:t>
      </w:r>
      <w:r w:rsidR="00874283">
        <w:t>, wodurch</w:t>
      </w:r>
      <w:r w:rsidR="00264E5E">
        <w:t xml:space="preserve"> keine manuellen Schritte in der MongoDB-Datenbank mehr notwendi</w:t>
      </w:r>
      <w:r w:rsidR="00874283">
        <w:t>g waren</w:t>
      </w:r>
      <w:r w:rsidR="002B0038">
        <w:t>. D</w:t>
      </w:r>
      <w:r w:rsidR="00264E5E">
        <w:t>as Schema von Prisma (</w:t>
      </w:r>
      <w:proofErr w:type="spellStart"/>
      <w:proofErr w:type="gramStart"/>
      <w:r w:rsidR="00264E5E">
        <w:rPr>
          <w:i/>
        </w:rPr>
        <w:t>schema.prsima</w:t>
      </w:r>
      <w:proofErr w:type="spellEnd"/>
      <w:proofErr w:type="gramEnd"/>
      <w:r w:rsidR="00264E5E">
        <w:rPr>
          <w:i/>
        </w:rPr>
        <w:t>-</w:t>
      </w:r>
      <w:r w:rsidR="00264E5E">
        <w:t xml:space="preserve">Datei) </w:t>
      </w:r>
      <w:r w:rsidR="00933B81">
        <w:t xml:space="preserve">wurde </w:t>
      </w:r>
      <w:r w:rsidR="00264E5E">
        <w:t>automatisch in die Datenbank aufgenommen.</w:t>
      </w:r>
      <w:r w:rsidR="006A58F7">
        <w:t xml:space="preserve"> </w:t>
      </w:r>
      <w:r w:rsidR="00264E5E">
        <w:t xml:space="preserve">Wie bei den Skripten und im Frontend wurde auch bei der Struktur </w:t>
      </w:r>
      <w:r w:rsidR="004F79E1">
        <w:t xml:space="preserve">auf </w:t>
      </w:r>
      <w:r w:rsidR="00264E5E">
        <w:t xml:space="preserve">die Einheitlichkeit </w:t>
      </w:r>
      <w:r w:rsidR="009A4DF5">
        <w:t>g</w:t>
      </w:r>
      <w:r w:rsidR="004F79E1">
        <w:t>eachtet</w:t>
      </w:r>
      <w:r w:rsidR="00264E5E">
        <w:t>.</w:t>
      </w:r>
    </w:p>
    <w:p w14:paraId="201AF79C" w14:textId="2C9DBC2A" w:rsidR="00482A5B" w:rsidRDefault="00494143" w:rsidP="00494143">
      <w:pPr>
        <w:pStyle w:val="berschrift2"/>
      </w:pPr>
      <w:bookmarkStart w:id="74" w:name="_Toc167307312"/>
      <w:r>
        <w:t>Lernkarten</w:t>
      </w:r>
      <w:bookmarkEnd w:id="74"/>
    </w:p>
    <w:p w14:paraId="3351D98F" w14:textId="105C420E" w:rsidR="001B3DAF" w:rsidRDefault="00774A15" w:rsidP="00BA1B7E">
      <w:r>
        <w:t xml:space="preserve">Jede Lernkategorie </w:t>
      </w:r>
      <w:r w:rsidR="00CC2388">
        <w:t>verfügt über</w:t>
      </w:r>
      <w:r>
        <w:t xml:space="preserve"> eine Lernkarte</w:t>
      </w:r>
      <w:r w:rsidR="001A4C22">
        <w:t xml:space="preserve"> mit</w:t>
      </w:r>
      <w:r w:rsidR="00CD38AD">
        <w:t xml:space="preserve"> eine</w:t>
      </w:r>
      <w:r w:rsidR="001A4C22">
        <w:t>r</w:t>
      </w:r>
      <w:r w:rsidR="00CD38AD">
        <w:t xml:space="preserve"> </w:t>
      </w:r>
      <w:r w:rsidR="008D7D95">
        <w:t xml:space="preserve">Vorder- </w:t>
      </w:r>
      <w:r w:rsidR="001A4C22">
        <w:t>und</w:t>
      </w:r>
      <w:r w:rsidR="008D7D95">
        <w:t xml:space="preserve"> Rückseite. </w:t>
      </w:r>
      <w:r w:rsidR="00914192">
        <w:t xml:space="preserve">Da es unterschiedliche Lernkategorien </w:t>
      </w:r>
      <w:r w:rsidR="00A96153">
        <w:t>gibt</w:t>
      </w:r>
      <w:r w:rsidR="00914192">
        <w:t xml:space="preserve">, </w:t>
      </w:r>
      <w:r w:rsidR="009B1401">
        <w:t>variierten</w:t>
      </w:r>
      <w:r w:rsidR="00914192">
        <w:t xml:space="preserve"> auch die Textinhalte, Aufgabenstellung und Lösunge</w:t>
      </w:r>
      <w:r w:rsidR="0049065C">
        <w:t>n</w:t>
      </w:r>
      <w:r w:rsidR="00914192">
        <w:t xml:space="preserve">. </w:t>
      </w:r>
      <w:r w:rsidR="0049065C">
        <w:t>Daher</w:t>
      </w:r>
      <w:r w:rsidR="00366C3E">
        <w:t xml:space="preserve"> </w:t>
      </w:r>
      <w:r w:rsidR="00425957">
        <w:t>wurde</w:t>
      </w:r>
      <w:r w:rsidR="0049065C">
        <w:t xml:space="preserve">n einige </w:t>
      </w:r>
      <w:r w:rsidR="00A57653">
        <w:t xml:space="preserve">Lernkategorien </w:t>
      </w:r>
      <w:r w:rsidR="00723A04">
        <w:t>m</w:t>
      </w:r>
      <w:r w:rsidR="00425957">
        <w:t xml:space="preserve">ehr angepasst als andere. </w:t>
      </w:r>
    </w:p>
    <w:p w14:paraId="357DB624" w14:textId="68D12345" w:rsidR="00E95418" w:rsidRDefault="0094536C" w:rsidP="0094536C">
      <w:pPr>
        <w:pStyle w:val="berschrift3"/>
      </w:pPr>
      <w:bookmarkStart w:id="75" w:name="_Toc167307313"/>
      <w:r>
        <w:t>Visuelle Anpassung</w:t>
      </w:r>
      <w:bookmarkEnd w:id="75"/>
    </w:p>
    <w:p w14:paraId="5485C45D" w14:textId="6620C54F" w:rsidR="009756CC" w:rsidRDefault="0049065C" w:rsidP="00BA1B7E">
      <w:r>
        <w:t>J</w:t>
      </w:r>
      <w:r w:rsidR="00425957">
        <w:t xml:space="preserve">ede Anpassung </w:t>
      </w:r>
      <w:r>
        <w:t xml:space="preserve">wurde </w:t>
      </w:r>
      <w:r w:rsidR="00425957">
        <w:t xml:space="preserve">individuell vorgenommen und konnte nicht direkt </w:t>
      </w:r>
      <w:r w:rsidR="000F4DDF">
        <w:t>auf die anderen</w:t>
      </w:r>
      <w:r w:rsidR="005A0FBA">
        <w:t xml:space="preserve"> Lernkategorien</w:t>
      </w:r>
      <w:r w:rsidR="000F4DDF">
        <w:t xml:space="preserve"> </w:t>
      </w:r>
      <w:r w:rsidR="0027042C">
        <w:t xml:space="preserve">übertragen </w:t>
      </w:r>
      <w:r w:rsidR="00425957">
        <w:t xml:space="preserve">werden. </w:t>
      </w:r>
      <w:r w:rsidR="00D71822">
        <w:t xml:space="preserve">Betroffen waren </w:t>
      </w:r>
      <w:r w:rsidR="00C97DCB">
        <w:t xml:space="preserve">die Lernkategorien «Wortbedeutungen», «Präpositionen» und «Präposition &amp; Verben». </w:t>
      </w:r>
      <w:r w:rsidR="00442045">
        <w:t xml:space="preserve">Grössere </w:t>
      </w:r>
      <w:r w:rsidR="00D531E9">
        <w:t xml:space="preserve">Textabschnitte oder </w:t>
      </w:r>
      <w:r w:rsidR="001533C0">
        <w:t>Inhalte</w:t>
      </w:r>
      <w:r w:rsidR="001F4976">
        <w:t xml:space="preserve"> mit</w:t>
      </w:r>
      <w:r w:rsidR="005A21C4">
        <w:t xml:space="preserve"> viele</w:t>
      </w:r>
      <w:r w:rsidR="001F4976">
        <w:t>n</w:t>
      </w:r>
      <w:r w:rsidR="005A21C4">
        <w:t xml:space="preserve"> Absätze</w:t>
      </w:r>
      <w:r w:rsidR="001F4976">
        <w:t>n</w:t>
      </w:r>
      <w:r w:rsidR="005A21C4">
        <w:t xml:space="preserve"> </w:t>
      </w:r>
      <w:r w:rsidR="00442045">
        <w:t>wurden hauptsächlich</w:t>
      </w:r>
      <w:r w:rsidR="00277BE2">
        <w:t xml:space="preserve"> </w:t>
      </w:r>
      <w:r w:rsidR="00E00887">
        <w:t xml:space="preserve">durch </w:t>
      </w:r>
      <w:r w:rsidR="005A21C4">
        <w:t xml:space="preserve">Aufzählungszeichen </w:t>
      </w:r>
      <w:r w:rsidR="003A02C7">
        <w:t>um</w:t>
      </w:r>
      <w:r w:rsidR="0076753F">
        <w:t>strukturiert</w:t>
      </w:r>
      <w:r w:rsidR="003A02C7">
        <w:t xml:space="preserve">, </w:t>
      </w:r>
      <w:r w:rsidR="0076753F">
        <w:t>um</w:t>
      </w:r>
      <w:r w:rsidR="005A21C4">
        <w:t xml:space="preserve"> </w:t>
      </w:r>
      <w:proofErr w:type="gramStart"/>
      <w:r w:rsidR="005A21C4">
        <w:t xml:space="preserve">einen bessere und optimalere </w:t>
      </w:r>
      <w:r w:rsidR="00056ECA">
        <w:t>visuelle</w:t>
      </w:r>
      <w:r w:rsidR="00B36BBA">
        <w:t xml:space="preserve"> Übersicht</w:t>
      </w:r>
      <w:proofErr w:type="gramEnd"/>
      <w:r w:rsidR="005A21C4">
        <w:t xml:space="preserve"> </w:t>
      </w:r>
      <w:r w:rsidR="00D357C4">
        <w:t xml:space="preserve">zu </w:t>
      </w:r>
      <w:r w:rsidR="00B36BBA">
        <w:t>gewährleisten</w:t>
      </w:r>
      <w:r w:rsidR="005A21C4">
        <w:t>.</w:t>
      </w:r>
      <w:r w:rsidR="004644B4">
        <w:t xml:space="preserve"> </w:t>
      </w:r>
      <w:r w:rsidR="00883E4E">
        <w:t>Weitere</w:t>
      </w:r>
      <w:r w:rsidR="004644B4">
        <w:t xml:space="preserve"> Anpassungen </w:t>
      </w:r>
      <w:r w:rsidR="00331819">
        <w:t xml:space="preserve">fanden in der Lernkategorie «Präpositionen» </w:t>
      </w:r>
      <w:r w:rsidR="00331819">
        <w:lastRenderedPageBreak/>
        <w:t>statt</w:t>
      </w:r>
      <w:r w:rsidR="004D4D14">
        <w:t xml:space="preserve">, wobei </w:t>
      </w:r>
      <w:r w:rsidR="00331819">
        <w:t xml:space="preserve">die Aufgabenstellung auf der Vorderseite </w:t>
      </w:r>
      <w:r w:rsidR="005B2975">
        <w:t>und</w:t>
      </w:r>
      <w:r w:rsidR="00331819">
        <w:t xml:space="preserve"> die Präsentation der Lösung auf der Rückseite </w:t>
      </w:r>
      <w:r w:rsidR="004D4D14">
        <w:t xml:space="preserve">angepasst </w:t>
      </w:r>
      <w:r w:rsidR="005B2975">
        <w:t>sowie</w:t>
      </w:r>
      <w:r w:rsidR="004D4D14">
        <w:t xml:space="preserve"> verändert wurde</w:t>
      </w:r>
      <w:r w:rsidR="00136DAC">
        <w:t>n</w:t>
      </w:r>
      <w:r w:rsidR="004D4D14">
        <w:t>.</w:t>
      </w:r>
    </w:p>
    <w:p w14:paraId="27CF659D" w14:textId="2C184DC3" w:rsidR="00F34F68" w:rsidRPr="000D48CB" w:rsidRDefault="00E67F3C" w:rsidP="00F34F68">
      <w:pPr>
        <w:pStyle w:val="berschrift1"/>
      </w:pPr>
      <w:bookmarkStart w:id="76" w:name="_Toc167307314"/>
      <w:r w:rsidRPr="000D48CB">
        <w:t>Ergebnisse</w:t>
      </w:r>
      <w:bookmarkEnd w:id="76"/>
    </w:p>
    <w:p w14:paraId="7FD85025" w14:textId="70FA6A46" w:rsidR="002135E2" w:rsidRDefault="00F502D6" w:rsidP="00651B69">
      <w:pPr>
        <w:pStyle w:val="berschrift2"/>
      </w:pPr>
      <w:bookmarkStart w:id="77" w:name="_Toc167307315"/>
      <w:r>
        <w:t>Web-</w:t>
      </w:r>
      <w:proofErr w:type="spellStart"/>
      <w:r>
        <w:t>Scraping</w:t>
      </w:r>
      <w:proofErr w:type="spellEnd"/>
      <w:r>
        <w:t>-</w:t>
      </w:r>
      <w:r w:rsidR="00F34F68">
        <w:t>Skripts</w:t>
      </w:r>
      <w:bookmarkEnd w:id="77"/>
    </w:p>
    <w:p w14:paraId="74CF016C" w14:textId="3C0533F6" w:rsidR="00651B69" w:rsidRDefault="00766521" w:rsidP="00BA1B7E">
      <w:r>
        <w:t xml:space="preserve">Im </w:t>
      </w:r>
      <w:proofErr w:type="spellStart"/>
      <w:r>
        <w:t>Scrapingprozess</w:t>
      </w:r>
      <w:proofErr w:type="spellEnd"/>
      <w:r>
        <w:t xml:space="preserve"> konnten erfolgreich</w:t>
      </w:r>
      <w:r w:rsidR="00295A43">
        <w:t xml:space="preserve"> </w:t>
      </w:r>
      <w:r>
        <w:t>drei Web-</w:t>
      </w:r>
      <w:proofErr w:type="spellStart"/>
      <w:r>
        <w:t>Scraping</w:t>
      </w:r>
      <w:proofErr w:type="spellEnd"/>
      <w:r>
        <w:t>-Skript</w:t>
      </w:r>
      <w:r w:rsidR="0070658C">
        <w:t>e</w:t>
      </w:r>
      <w:r>
        <w:t xml:space="preserve"> erstellt und </w:t>
      </w:r>
      <w:r w:rsidR="0070658C">
        <w:t>gezielt</w:t>
      </w:r>
      <w:r>
        <w:t xml:space="preserve"> eingesetzt werden. </w:t>
      </w:r>
      <w:r w:rsidR="0077562E">
        <w:t>Die</w:t>
      </w:r>
      <w:r>
        <w:t xml:space="preserve"> gewünschten Daten </w:t>
      </w:r>
      <w:r w:rsidR="00A165FF">
        <w:t xml:space="preserve">von den jeweiligen Webseiten </w:t>
      </w:r>
      <w:r w:rsidR="00A17415">
        <w:t xml:space="preserve">wurden </w:t>
      </w:r>
      <w:r w:rsidR="0070658C">
        <w:t xml:space="preserve">mithilfe </w:t>
      </w:r>
      <w:r w:rsidR="0096202F">
        <w:t>der</w:t>
      </w:r>
      <w:r w:rsidR="00A17415">
        <w:t xml:space="preserve"> entwickelten Skript</w:t>
      </w:r>
      <w:r w:rsidR="00502037">
        <w:t>e</w:t>
      </w:r>
      <w:r w:rsidR="008400EB">
        <w:t xml:space="preserve"> </w:t>
      </w:r>
      <w:r w:rsidR="00A17415">
        <w:t xml:space="preserve">extrahiert </w:t>
      </w:r>
      <w:r>
        <w:t xml:space="preserve">und korrekt in eine JSON-Datei </w:t>
      </w:r>
      <w:r w:rsidR="00A17415">
        <w:t>umgewandelt</w:t>
      </w:r>
      <w:r>
        <w:t xml:space="preserve">. </w:t>
      </w:r>
      <w:r w:rsidR="00A17415">
        <w:t>Die</w:t>
      </w:r>
      <w:r w:rsidR="00C500AB">
        <w:t xml:space="preserve"> Implementierung der</w:t>
      </w:r>
      <w:r w:rsidR="00A17415">
        <w:t xml:space="preserve"> </w:t>
      </w:r>
      <w:r w:rsidR="00B91FDD">
        <w:t xml:space="preserve">lokal gespeicherten </w:t>
      </w:r>
      <w:r w:rsidR="00A17415">
        <w:t xml:space="preserve">JSON-Dateien in die </w:t>
      </w:r>
      <w:r w:rsidR="006D64EB">
        <w:t>MongoDB-</w:t>
      </w:r>
      <w:r w:rsidR="00A17415">
        <w:t xml:space="preserve">Datenbank verlief einwandfrei. </w:t>
      </w:r>
      <w:r w:rsidR="00C500AB">
        <w:t>Durch</w:t>
      </w:r>
      <w:r w:rsidR="00A17415">
        <w:t xml:space="preserve"> eine Add-Funktion </w:t>
      </w:r>
      <w:r w:rsidR="00712615">
        <w:t xml:space="preserve">in MongoDB-Compass </w:t>
      </w:r>
      <w:r w:rsidR="00C500AB">
        <w:t xml:space="preserve">konnten </w:t>
      </w:r>
      <w:r w:rsidR="008F6973">
        <w:t xml:space="preserve">diese </w:t>
      </w:r>
      <w:r w:rsidR="00712615">
        <w:t xml:space="preserve">hinzugefügt werden. </w:t>
      </w:r>
    </w:p>
    <w:p w14:paraId="120DA0FD" w14:textId="77777777" w:rsidR="00651B69" w:rsidRDefault="00651B69" w:rsidP="00BA1B7E"/>
    <w:p w14:paraId="1BECED26" w14:textId="0F4658C6" w:rsidR="00651B69" w:rsidRDefault="00712615" w:rsidP="00BA1B7E">
      <w:r>
        <w:t xml:space="preserve">Insgesamt wurden </w:t>
      </w:r>
      <w:r w:rsidR="002907C3">
        <w:t xml:space="preserve">1570 neue </w:t>
      </w:r>
      <w:r w:rsidR="00D57158">
        <w:t>Datensätze</w:t>
      </w:r>
      <w:r w:rsidR="002907C3">
        <w:t xml:space="preserve"> gesammelt </w:t>
      </w:r>
      <w:r w:rsidR="00EC7C0A">
        <w:t>und</w:t>
      </w:r>
      <w:r w:rsidR="002907C3">
        <w:t xml:space="preserve"> in die </w:t>
      </w:r>
      <w:r w:rsidR="00EC7C0A">
        <w:t>MongoDB-</w:t>
      </w:r>
      <w:r w:rsidR="002907C3">
        <w:t xml:space="preserve">Datenbank implementiert. Darunter </w:t>
      </w:r>
      <w:r w:rsidR="008F6973">
        <w:t>befanden sich</w:t>
      </w:r>
      <w:r w:rsidR="002907C3">
        <w:t xml:space="preserve"> 32 Konjunktionen</w:t>
      </w:r>
      <w:r w:rsidR="00DF54FA">
        <w:t>, 560 Sprichwörter und 988 Redewendungen</w:t>
      </w:r>
      <w:r w:rsidR="00573879">
        <w:t xml:space="preserve">. </w:t>
      </w:r>
      <w:r w:rsidR="00977883">
        <w:t xml:space="preserve">Die Lernkategorie </w:t>
      </w:r>
      <w:r w:rsidR="008E61DE">
        <w:t>«</w:t>
      </w:r>
      <w:r w:rsidR="00977883">
        <w:t>Wortbedeutungen</w:t>
      </w:r>
      <w:r w:rsidR="008E61DE">
        <w:t>»</w:t>
      </w:r>
      <w:r w:rsidR="00977883">
        <w:t xml:space="preserve"> hatte zu </w:t>
      </w:r>
      <w:r w:rsidR="008E61DE">
        <w:t>Beginn</w:t>
      </w:r>
      <w:r w:rsidR="00977883">
        <w:t xml:space="preserve"> 1908 Datensätze und jetzt 1940. Die Lernkategorie </w:t>
      </w:r>
      <w:r w:rsidR="008E61DE">
        <w:t>«</w:t>
      </w:r>
      <w:r w:rsidR="00977883">
        <w:t>Sprichwörter</w:t>
      </w:r>
      <w:r w:rsidR="008E61DE">
        <w:t>»</w:t>
      </w:r>
      <w:r w:rsidR="00977883">
        <w:t xml:space="preserve"> verzeichnete zu Beginn </w:t>
      </w:r>
      <w:r w:rsidR="00594C94">
        <w:t xml:space="preserve">60 Datensätze und nach der Implementierung </w:t>
      </w:r>
      <w:r w:rsidR="00965EB6">
        <w:t xml:space="preserve">620. Die Lernkategorie </w:t>
      </w:r>
      <w:r w:rsidR="008E61DE">
        <w:t>«</w:t>
      </w:r>
      <w:r w:rsidR="00965EB6">
        <w:t>Redewendung</w:t>
      </w:r>
      <w:r w:rsidR="008E61DE">
        <w:t>en»</w:t>
      </w:r>
      <w:r w:rsidR="00965EB6">
        <w:t xml:space="preserve"> wurde neu </w:t>
      </w:r>
      <w:r w:rsidR="00492C1B">
        <w:t>erstellt,</w:t>
      </w:r>
      <w:r w:rsidR="00965EB6">
        <w:t xml:space="preserve"> somit hatte </w:t>
      </w:r>
      <w:r w:rsidR="003D3AA8">
        <w:t xml:space="preserve">sie </w:t>
      </w:r>
      <w:r w:rsidR="00965EB6">
        <w:t xml:space="preserve">zu Beginn </w:t>
      </w:r>
      <w:r w:rsidR="00EA2D6B">
        <w:t>keine</w:t>
      </w:r>
      <w:r w:rsidR="00965EB6">
        <w:t xml:space="preserve"> Daten vorhanden und </w:t>
      </w:r>
      <w:r w:rsidR="00DC5E55">
        <w:t>enthält</w:t>
      </w:r>
      <w:r w:rsidR="00F84352">
        <w:t xml:space="preserve"> </w:t>
      </w:r>
      <w:r w:rsidR="00375F95">
        <w:t xml:space="preserve">nun </w:t>
      </w:r>
      <w:r w:rsidR="00F84352">
        <w:t xml:space="preserve">988 Datensätze in der Datenbank. </w:t>
      </w:r>
    </w:p>
    <w:p w14:paraId="5744BC02" w14:textId="77777777" w:rsidR="00651B69" w:rsidRDefault="00651B69" w:rsidP="00BA1B7E"/>
    <w:p w14:paraId="530D55E4" w14:textId="64814B5D" w:rsidR="00A57C47" w:rsidRDefault="00A937AD" w:rsidP="00BA1B7E">
      <w:r>
        <w:t xml:space="preserve">Dies </w:t>
      </w:r>
      <w:r w:rsidR="000E7039">
        <w:t>bietet</w:t>
      </w:r>
      <w:r w:rsidR="00392902">
        <w:t xml:space="preserve"> </w:t>
      </w:r>
      <w:r>
        <w:t xml:space="preserve">den Benutzer ein völlig neues Lernerlebnis. Durch neue </w:t>
      </w:r>
      <w:r w:rsidR="00057EC9">
        <w:t>Daten werden auch gleichzeitig neue Lernoptionen geschaffen</w:t>
      </w:r>
      <w:r w:rsidR="003D3AA8">
        <w:t>.</w:t>
      </w:r>
      <w:r w:rsidR="00365E40">
        <w:t xml:space="preserve"> </w:t>
      </w:r>
      <w:r w:rsidR="00771D96">
        <w:t xml:space="preserve">Benutzer*innen </w:t>
      </w:r>
      <w:r w:rsidR="008B2FE5">
        <w:t xml:space="preserve">können somit </w:t>
      </w:r>
      <w:r w:rsidR="00771D96">
        <w:t xml:space="preserve">mehr und länger lernen, wenn sie das möchten, da durch die </w:t>
      </w:r>
      <w:r w:rsidR="00365E40">
        <w:t>Skript</w:t>
      </w:r>
      <w:r w:rsidR="00C50E46">
        <w:t>e</w:t>
      </w:r>
      <w:r w:rsidR="00365E40">
        <w:t xml:space="preserve"> das Datenbankvolumen erweitert wurde.</w:t>
      </w:r>
    </w:p>
    <w:p w14:paraId="0CDDC0D9" w14:textId="1BC47894" w:rsidR="00F22AB9" w:rsidRDefault="00595F37" w:rsidP="00F22AB9">
      <w:pPr>
        <w:keepNext/>
      </w:pPr>
      <w:r>
        <w:rPr>
          <w:noProof/>
        </w:rPr>
        <w:drawing>
          <wp:inline distT="0" distB="0" distL="0" distR="0" wp14:anchorId="5341D48B" wp14:editId="2D867F0A">
            <wp:extent cx="5572760" cy="2122170"/>
            <wp:effectExtent l="0" t="0" r="0" b="0"/>
            <wp:docPr id="18" name="Bild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2760" cy="2122170"/>
                    </a:xfrm>
                    <a:prstGeom prst="rect">
                      <a:avLst/>
                    </a:prstGeom>
                    <a:noFill/>
                    <a:ln>
                      <a:noFill/>
                    </a:ln>
                  </pic:spPr>
                </pic:pic>
              </a:graphicData>
            </a:graphic>
          </wp:inline>
        </w:drawing>
      </w:r>
    </w:p>
    <w:p w14:paraId="0737B6DC" w14:textId="5CAB5818" w:rsidR="00F22AB9" w:rsidRDefault="00F22AB9" w:rsidP="00F22AB9">
      <w:pPr>
        <w:pStyle w:val="Beschriftung"/>
      </w:pPr>
      <w:bookmarkStart w:id="78" w:name="_Toc167307365"/>
      <w:r>
        <w:t xml:space="preserve">Abbildung </w:t>
      </w:r>
      <w:r w:rsidR="00452CF7">
        <w:fldChar w:fldCharType="begin"/>
      </w:r>
      <w:r w:rsidR="00452CF7">
        <w:instrText xml:space="preserve"> SEQ Abbildung \* ARABIC </w:instrText>
      </w:r>
      <w:r w:rsidR="00452CF7">
        <w:fldChar w:fldCharType="separate"/>
      </w:r>
      <w:r w:rsidR="00452CF7">
        <w:rPr>
          <w:noProof/>
        </w:rPr>
        <w:t>19</w:t>
      </w:r>
      <w:r w:rsidR="00452CF7">
        <w:rPr>
          <w:noProof/>
        </w:rPr>
        <w:fldChar w:fldCharType="end"/>
      </w:r>
      <w:r>
        <w:t xml:space="preserve"> </w:t>
      </w:r>
      <w:proofErr w:type="spellStart"/>
      <w:r>
        <w:t>redewendungs</w:t>
      </w:r>
      <w:bookmarkEnd w:id="78"/>
      <w:proofErr w:type="spellEnd"/>
    </w:p>
    <w:p w14:paraId="42F39C05" w14:textId="5C319EE8" w:rsidR="006D12F0" w:rsidRDefault="006D12F0" w:rsidP="00BA1B7E">
      <w:r>
        <w:lastRenderedPageBreak/>
        <w:t xml:space="preserve">Das </w:t>
      </w:r>
      <w:r w:rsidR="008C5C11">
        <w:t>Erstellen einer neuen Collection und der Datenstruktur</w:t>
      </w:r>
      <w:r w:rsidR="00CA680D">
        <w:t xml:space="preserve"> </w:t>
      </w:r>
      <w:r w:rsidR="00197FAB">
        <w:t>verlief reibungslos. In Prisma wurde ein neues Modell (</w:t>
      </w:r>
      <w:r w:rsidR="007826A0">
        <w:t>«</w:t>
      </w:r>
      <w:proofErr w:type="spellStart"/>
      <w:r w:rsidR="00197FAB">
        <w:t>model</w:t>
      </w:r>
      <w:proofErr w:type="spellEnd"/>
      <w:r w:rsidR="007826A0">
        <w:t>»</w:t>
      </w:r>
      <w:r w:rsidR="00197FAB">
        <w:t>) angelegt</w:t>
      </w:r>
      <w:r w:rsidR="00D04BDA">
        <w:t xml:space="preserve">, welches die neue Collection sowie die Datenstruktur des Lernbereichs festlegte. </w:t>
      </w:r>
      <w:r w:rsidR="00197FAB">
        <w:t xml:space="preserve"> </w:t>
      </w:r>
    </w:p>
    <w:p w14:paraId="0F73770E" w14:textId="77777777" w:rsidR="00275BD5" w:rsidRDefault="00275BD5" w:rsidP="00BA1B7E"/>
    <w:p w14:paraId="0953DD1D" w14:textId="5C351E1A" w:rsidR="00202EF6" w:rsidRDefault="00F46769" w:rsidP="00BA1B7E">
      <w:r>
        <w:t xml:space="preserve">Das Schaffen einer komplett </w:t>
      </w:r>
      <w:r w:rsidR="00365E40">
        <w:t>neue</w:t>
      </w:r>
      <w:r>
        <w:t xml:space="preserve">n </w:t>
      </w:r>
      <w:r w:rsidR="00365E40">
        <w:t>Lernkategorie</w:t>
      </w:r>
      <w:r w:rsidR="004A17C4">
        <w:t xml:space="preserve"> </w:t>
      </w:r>
      <w:r>
        <w:t>bietet den Benutzer*innen eine zusätzliche Lernoption</w:t>
      </w:r>
      <w:r w:rsidR="00027CC8">
        <w:t>.</w:t>
      </w:r>
      <w:r>
        <w:t xml:space="preserve"> Ursprünglich gab es vier verschiedene Lernbereiche, durch </w:t>
      </w:r>
      <w:r w:rsidR="00B513BC">
        <w:t>die</w:t>
      </w:r>
      <w:r>
        <w:t xml:space="preserve"> </w:t>
      </w:r>
      <w:r w:rsidR="00B513BC">
        <w:t>Entwicklung</w:t>
      </w:r>
      <w:r>
        <w:t xml:space="preserve"> der Lernkategorie «Redewendung» </w:t>
      </w:r>
      <w:r w:rsidR="00BC0D88">
        <w:t>wurde</w:t>
      </w:r>
      <w:r>
        <w:t xml:space="preserve"> </w:t>
      </w:r>
      <w:r w:rsidR="00D65C8E">
        <w:t>diese</w:t>
      </w:r>
      <w:r w:rsidR="002C3DF0">
        <w:t>r</w:t>
      </w:r>
      <w:r w:rsidR="00D65C8E">
        <w:t xml:space="preserve"> </w:t>
      </w:r>
      <w:r w:rsidR="00275BD5">
        <w:t>Bereich</w:t>
      </w:r>
      <w:r w:rsidR="00D65C8E">
        <w:t xml:space="preserve"> erweitert. </w:t>
      </w:r>
      <w:r w:rsidR="0043777F">
        <w:t xml:space="preserve">Diese Erweiterung </w:t>
      </w:r>
      <w:r w:rsidR="00D65C8E">
        <w:t xml:space="preserve">bringt mehr Spielraum und </w:t>
      </w:r>
      <w:r w:rsidR="00436584">
        <w:t>Abwechslung</w:t>
      </w:r>
      <w:r w:rsidR="00D65C8E">
        <w:t xml:space="preserve"> </w:t>
      </w:r>
      <w:r w:rsidR="0087487B">
        <w:t xml:space="preserve">für Benutzer*innen </w:t>
      </w:r>
      <w:r w:rsidR="00D65C8E">
        <w:t xml:space="preserve">während </w:t>
      </w:r>
      <w:r w:rsidR="00B454E6">
        <w:t>ihrer</w:t>
      </w:r>
      <w:r w:rsidR="00D65C8E">
        <w:t xml:space="preserve"> Lernsession</w:t>
      </w:r>
      <w:r w:rsidR="00CC2389">
        <w:t>.</w:t>
      </w:r>
      <w:r w:rsidR="00D2374F">
        <w:t xml:space="preserve"> </w:t>
      </w:r>
    </w:p>
    <w:p w14:paraId="2361584A" w14:textId="44E85C00" w:rsidR="00E70476" w:rsidRDefault="00A058BA" w:rsidP="00A058BA">
      <w:pPr>
        <w:pStyle w:val="Beschriftung"/>
      </w:pPr>
      <w:bookmarkStart w:id="79" w:name="_Toc167307368"/>
      <w:r>
        <w:t xml:space="preserve">Abbildung </w:t>
      </w:r>
      <w:r w:rsidR="00452CF7">
        <w:fldChar w:fldCharType="begin"/>
      </w:r>
      <w:r w:rsidR="00452CF7">
        <w:instrText xml:space="preserve"> SEQ Abbildung \* ARABIC </w:instrText>
      </w:r>
      <w:r w:rsidR="00452CF7">
        <w:fldChar w:fldCharType="separate"/>
      </w:r>
      <w:r w:rsidR="00452CF7">
        <w:rPr>
          <w:noProof/>
        </w:rPr>
        <w:t>22</w:t>
      </w:r>
      <w:r w:rsidR="00452CF7">
        <w:rPr>
          <w:noProof/>
        </w:rPr>
        <w:fldChar w:fldCharType="end"/>
      </w:r>
      <w:r>
        <w:t xml:space="preserve"> Lernkarte - Präpositionen</w:t>
      </w:r>
      <w:bookmarkEnd w:id="79"/>
    </w:p>
    <w:p w14:paraId="630956AC" w14:textId="3247CE14" w:rsidR="005E06D3" w:rsidRDefault="004A22CE" w:rsidP="00BA1B7E">
      <w:r>
        <w:t xml:space="preserve">In der Lernkategorie </w:t>
      </w:r>
      <w:r w:rsidR="00297830">
        <w:t>«Präpositionen» wurde die Vorder- und Rückseite der Lernkarte angepasst. Die Aufgabenstellung sowie die Lösung der gesuchten Präpositionen</w:t>
      </w:r>
      <w:r w:rsidR="00896E86">
        <w:t xml:space="preserve"> </w:t>
      </w:r>
      <w:r w:rsidR="00297830">
        <w:t xml:space="preserve">wurden untereinander </w:t>
      </w:r>
      <w:r w:rsidR="004E5D2D">
        <w:t>aufgelistet</w:t>
      </w:r>
      <w:r w:rsidR="000C7354">
        <w:t>.</w:t>
      </w:r>
    </w:p>
    <w:p w14:paraId="39631BC3" w14:textId="77777777" w:rsidR="00E67F3C" w:rsidRDefault="00E67F3C" w:rsidP="00BA1B7E"/>
    <w:p w14:paraId="16FA4077" w14:textId="0F602E42" w:rsidR="00E67F3C" w:rsidRDefault="006A5693" w:rsidP="00BA1B7E">
      <w:r>
        <w:t xml:space="preserve">Diese Änderungen </w:t>
      </w:r>
      <w:r w:rsidR="00507FAF">
        <w:t>tragen</w:t>
      </w:r>
      <w:r>
        <w:t xml:space="preserve"> zu einer klareren Übersicht </w:t>
      </w:r>
      <w:r w:rsidR="00507FAF">
        <w:t xml:space="preserve">bei </w:t>
      </w:r>
      <w:r w:rsidR="00F4755B">
        <w:t>und</w:t>
      </w:r>
      <w:r>
        <w:t xml:space="preserve"> </w:t>
      </w:r>
      <w:r w:rsidR="00CD3463">
        <w:t>steigern</w:t>
      </w:r>
      <w:r w:rsidR="00FB1556">
        <w:t xml:space="preserve"> gleichzeitig</w:t>
      </w:r>
      <w:r w:rsidR="00507FAF">
        <w:t xml:space="preserve"> </w:t>
      </w:r>
      <w:r w:rsidR="00135108">
        <w:t xml:space="preserve">die Benutzerfreundlichkeit der </w:t>
      </w:r>
      <w:proofErr w:type="spellStart"/>
      <w:r w:rsidR="00135108">
        <w:t>Full</w:t>
      </w:r>
      <w:proofErr w:type="spellEnd"/>
      <w:r w:rsidR="00135108">
        <w:t>-Stack-App.</w:t>
      </w:r>
    </w:p>
    <w:p w14:paraId="3E72BA48" w14:textId="0515126A" w:rsidR="00E67F3C" w:rsidRDefault="00AC51B0" w:rsidP="00A91C8C">
      <w:pPr>
        <w:pStyle w:val="berschrift1"/>
      </w:pPr>
      <w:r>
        <w:t>Ausbau</w:t>
      </w:r>
    </w:p>
    <w:p w14:paraId="01D346C2" w14:textId="2DBA1CFC" w:rsidR="00E91A73" w:rsidRDefault="000E1006" w:rsidP="00BA1B7E">
      <w:r>
        <w:t>Es gibt verschiedene</w:t>
      </w:r>
      <w:r w:rsidR="00FA61B5">
        <w:t xml:space="preserve"> Möglichkeiten,</w:t>
      </w:r>
      <w:r>
        <w:t xml:space="preserve"> dieses Projekt </w:t>
      </w:r>
      <w:r w:rsidR="00517AFC">
        <w:t>weiterzuentwickeln</w:t>
      </w:r>
      <w:r>
        <w:t xml:space="preserve">. </w:t>
      </w:r>
      <w:r w:rsidR="00C95AA8">
        <w:t>In diesem Abschnitt wird ein Ausblick für Weiterentwicklungsmöglichkeiten</w:t>
      </w:r>
      <w:r w:rsidR="00653E49" w:rsidRPr="00653E49">
        <w:t xml:space="preserve"> </w:t>
      </w:r>
      <w:r w:rsidR="00653E49">
        <w:t>beschrieben</w:t>
      </w:r>
      <w:r w:rsidR="00C95AA8">
        <w:t xml:space="preserve">. </w:t>
      </w:r>
    </w:p>
    <w:p w14:paraId="50EF6085" w14:textId="4D0578F4" w:rsidR="00E91A73" w:rsidRPr="00E91A73" w:rsidRDefault="00E91A73" w:rsidP="002539A7">
      <w:pPr>
        <w:pStyle w:val="berschrift3"/>
      </w:pPr>
      <w:bookmarkStart w:id="80" w:name="_Toc167307327"/>
      <w:r w:rsidRPr="00E91A73">
        <w:t>Erweiterung der Skripts</w:t>
      </w:r>
      <w:bookmarkEnd w:id="80"/>
    </w:p>
    <w:p w14:paraId="0AA4B78F" w14:textId="36F3DC11" w:rsidR="004C2E90" w:rsidRDefault="00335230" w:rsidP="00BA1B7E">
      <w:r>
        <w:t xml:space="preserve">Durch die </w:t>
      </w:r>
      <w:r w:rsidR="00163B47">
        <w:t>Web-</w:t>
      </w:r>
      <w:proofErr w:type="spellStart"/>
      <w:r w:rsidR="00163B47">
        <w:t>Scraping</w:t>
      </w:r>
      <w:proofErr w:type="spellEnd"/>
      <w:r w:rsidR="00163B47">
        <w:t>-Technologie könnten weitere</w:t>
      </w:r>
      <w:r w:rsidR="00856DEA">
        <w:t xml:space="preserve">, </w:t>
      </w:r>
      <w:r w:rsidR="00163B47">
        <w:t>spezifischere Skript</w:t>
      </w:r>
      <w:r w:rsidR="009D705B">
        <w:t>e</w:t>
      </w:r>
      <w:r w:rsidR="00163B47">
        <w:t xml:space="preserve"> erstellt werden, </w:t>
      </w:r>
      <w:r w:rsidR="009D705B">
        <w:t>um</w:t>
      </w:r>
      <w:r w:rsidR="00163B47">
        <w:t xml:space="preserve"> neue Daten sammeln. </w:t>
      </w:r>
      <w:r w:rsidR="00D32A91">
        <w:t>Diese Skripte könnten</w:t>
      </w:r>
      <w:r w:rsidR="004511EB">
        <w:t xml:space="preserve"> angepasst oder sogar optimiert werden</w:t>
      </w:r>
      <w:r w:rsidR="00A00962">
        <w:t xml:space="preserve">, um die </w:t>
      </w:r>
      <w:r w:rsidR="002E2C9D">
        <w:t xml:space="preserve">die Effizienz und die Geschwindigkeit </w:t>
      </w:r>
      <w:r w:rsidR="00CE4DB6">
        <w:t>für die Datensammlung zu steigern.</w:t>
      </w:r>
      <w:r w:rsidR="00657E1F">
        <w:t xml:space="preserve"> </w:t>
      </w:r>
      <w:r w:rsidR="00A00962">
        <w:t>Ein Ziel wäre es</w:t>
      </w:r>
      <w:r w:rsidR="00C96A23">
        <w:t>, verschiedene</w:t>
      </w:r>
      <w:r w:rsidR="00657E1F">
        <w:t xml:space="preserve"> Quellen </w:t>
      </w:r>
      <w:r w:rsidR="00C96A23">
        <w:t>zu definieren</w:t>
      </w:r>
      <w:r w:rsidR="00093BBA">
        <w:t xml:space="preserve">, </w:t>
      </w:r>
      <w:r w:rsidR="00657E1F">
        <w:t xml:space="preserve">die wiederum neue </w:t>
      </w:r>
      <w:r w:rsidR="006E70B2">
        <w:t xml:space="preserve">Lerninhalte generieren. </w:t>
      </w:r>
    </w:p>
    <w:p w14:paraId="5B3DC9C0" w14:textId="1086FD45" w:rsidR="00E40317" w:rsidRPr="00F62430" w:rsidRDefault="00CE4DB6" w:rsidP="002539A7">
      <w:pPr>
        <w:pStyle w:val="berschrift3"/>
      </w:pPr>
      <w:bookmarkStart w:id="81" w:name="_Toc167307328"/>
      <w:r w:rsidRPr="00F62430">
        <w:t>Erweiterung der Datenbank</w:t>
      </w:r>
      <w:bookmarkEnd w:id="81"/>
    </w:p>
    <w:p w14:paraId="620E40A2" w14:textId="17AC71C4" w:rsidR="00E40317" w:rsidRDefault="009E79AB" w:rsidP="00BA1B7E">
      <w:r>
        <w:t xml:space="preserve">Eine weitere sinnvolle Erweiterung wäre </w:t>
      </w:r>
      <w:r w:rsidR="008E5305">
        <w:t xml:space="preserve">das Anlegen neuer Collections in </w:t>
      </w:r>
      <w:r w:rsidR="00412638">
        <w:t xml:space="preserve">der MongoDB-Datenbank. </w:t>
      </w:r>
      <w:r w:rsidR="00A80AA6">
        <w:t>Dadurch</w:t>
      </w:r>
      <w:r w:rsidR="00015E4A">
        <w:t xml:space="preserve"> könnten</w:t>
      </w:r>
      <w:r w:rsidR="001269A0">
        <w:t xml:space="preserve"> im</w:t>
      </w:r>
      <w:r w:rsidR="00015E4A">
        <w:t xml:space="preserve"> Frontend gleichzeitig </w:t>
      </w:r>
      <w:r w:rsidR="00412638">
        <w:t xml:space="preserve">neue Lernkategorien </w:t>
      </w:r>
      <w:r w:rsidR="00495F25">
        <w:t>ge</w:t>
      </w:r>
      <w:r w:rsidR="00C571AD">
        <w:t>bild</w:t>
      </w:r>
      <w:r w:rsidR="00495F25">
        <w:t>et werden</w:t>
      </w:r>
      <w:r w:rsidR="001269A0">
        <w:t>, was den</w:t>
      </w:r>
      <w:r w:rsidR="00C571AD">
        <w:t xml:space="preserve"> Benutzer*innen noch </w:t>
      </w:r>
      <w:r w:rsidR="00E436B9">
        <w:t>mehr Auswahl</w:t>
      </w:r>
      <w:r w:rsidR="001269A0">
        <w:t xml:space="preserve"> bei </w:t>
      </w:r>
      <w:r w:rsidR="00C571AD">
        <w:t xml:space="preserve">Lernkategorien </w:t>
      </w:r>
      <w:r w:rsidR="001269A0">
        <w:t>bieten würde</w:t>
      </w:r>
      <w:r w:rsidR="00C571AD">
        <w:t>.</w:t>
      </w:r>
      <w:r w:rsidR="003579FA">
        <w:t xml:space="preserve"> Gleichzeitig könnten erneut neue Daten mittels Web-</w:t>
      </w:r>
      <w:proofErr w:type="spellStart"/>
      <w:r w:rsidR="003579FA">
        <w:t>Scraping</w:t>
      </w:r>
      <w:proofErr w:type="spellEnd"/>
      <w:r w:rsidR="003579FA">
        <w:t xml:space="preserve"> gesammelt </w:t>
      </w:r>
      <w:r w:rsidR="00FD480C">
        <w:t xml:space="preserve">und </w:t>
      </w:r>
      <w:proofErr w:type="gramStart"/>
      <w:r w:rsidR="00FD480C">
        <w:t>in die neu angelegten Collection</w:t>
      </w:r>
      <w:proofErr w:type="gramEnd"/>
      <w:r w:rsidR="00FD480C">
        <w:t xml:space="preserve"> eingefügt werden</w:t>
      </w:r>
      <w:r w:rsidR="003579FA">
        <w:t>.</w:t>
      </w:r>
    </w:p>
    <w:p w14:paraId="453D48F0" w14:textId="32915ECE" w:rsidR="00F62430" w:rsidRPr="00C973D4" w:rsidRDefault="00F62430" w:rsidP="002539A7">
      <w:pPr>
        <w:pStyle w:val="berschrift3"/>
      </w:pPr>
      <w:bookmarkStart w:id="82" w:name="_Toc167307329"/>
      <w:r w:rsidRPr="00C973D4">
        <w:lastRenderedPageBreak/>
        <w:t>Neue Lernfunktionen</w:t>
      </w:r>
      <w:bookmarkEnd w:id="82"/>
    </w:p>
    <w:p w14:paraId="72C9B67B" w14:textId="187D6A97" w:rsidR="009C1864" w:rsidRDefault="007C79C8" w:rsidP="00BA1B7E">
      <w:r>
        <w:t>Eine weitere Ausbaumöglichkeit wäre i</w:t>
      </w:r>
      <w:r w:rsidR="00F62430">
        <w:t>m Frontend</w:t>
      </w:r>
      <w:r>
        <w:t>bereich, indem</w:t>
      </w:r>
      <w:r w:rsidR="00F62430">
        <w:t xml:space="preserve"> die </w:t>
      </w:r>
      <w:r w:rsidR="00466A65">
        <w:t xml:space="preserve">Lerninhalte der Lernkategorien </w:t>
      </w:r>
      <w:r>
        <w:t>erweitert</w:t>
      </w:r>
      <w:r w:rsidR="00466A65">
        <w:t xml:space="preserve"> werden. </w:t>
      </w:r>
      <w:r w:rsidR="009C1864">
        <w:t>Die Aufgabenstellungen</w:t>
      </w:r>
      <w:r w:rsidR="009C1864" w:rsidRPr="009C1864">
        <w:t xml:space="preserve"> </w:t>
      </w:r>
      <w:r w:rsidR="009C1864">
        <w:t>gewisse</w:t>
      </w:r>
      <w:r w:rsidR="004B3615">
        <w:t>r</w:t>
      </w:r>
      <w:r w:rsidR="009C1864">
        <w:t xml:space="preserve"> Lernkategorien </w:t>
      </w:r>
      <w:r w:rsidR="004B3615">
        <w:t xml:space="preserve">könnte </w:t>
      </w:r>
      <w:r w:rsidR="009C1864">
        <w:t>angepasst werden</w:t>
      </w:r>
      <w:r w:rsidR="00D60EDA">
        <w:t>, b</w:t>
      </w:r>
      <w:r w:rsidR="009C1864">
        <w:t xml:space="preserve">eispielsweise </w:t>
      </w:r>
      <w:r w:rsidR="009251D9">
        <w:t xml:space="preserve">durch die Einführung eines </w:t>
      </w:r>
      <w:r w:rsidR="00AD5914">
        <w:t>neuen Lernmodus</w:t>
      </w:r>
      <w:r w:rsidR="009251D9">
        <w:t xml:space="preserve"> mit</w:t>
      </w:r>
      <w:r w:rsidR="00AD5914">
        <w:t xml:space="preserve"> Multiple-Choice</w:t>
      </w:r>
      <w:r w:rsidR="00C8121C">
        <w:t xml:space="preserve"> oder </w:t>
      </w:r>
      <w:r w:rsidR="009251D9">
        <w:t xml:space="preserve">anderen </w:t>
      </w:r>
      <w:r w:rsidR="00DC2B9A">
        <w:t>Aufgabenstellungen</w:t>
      </w:r>
      <w:r w:rsidR="007B1D95">
        <w:t>, bei denen</w:t>
      </w:r>
      <w:r w:rsidR="00DC2B9A">
        <w:t xml:space="preserve"> die Benutzer*innen ihre Antworten eingeben müssen. </w:t>
      </w:r>
      <w:r w:rsidR="00CD415F">
        <w:t>Somit</w:t>
      </w:r>
      <w:r w:rsidR="001C3B0F">
        <w:t xml:space="preserve"> könnte den Benutzer*innen eine Abwechslung</w:t>
      </w:r>
      <w:r w:rsidR="006170CB">
        <w:t xml:space="preserve"> vom klassischen Karteikarten-Prinzip geboten werden.</w:t>
      </w:r>
      <w:r w:rsidR="001C3B0F">
        <w:t xml:space="preserve"> </w:t>
      </w:r>
    </w:p>
    <w:p w14:paraId="5230B444" w14:textId="7BE87CEC" w:rsidR="009C1864" w:rsidRPr="00870A35" w:rsidRDefault="00870A35" w:rsidP="002539A7">
      <w:pPr>
        <w:pStyle w:val="berschrift3"/>
      </w:pPr>
      <w:bookmarkStart w:id="83" w:name="_Toc167307330"/>
      <w:r w:rsidRPr="00870A35">
        <w:t>Erweiterung der Benutzeroberfläche</w:t>
      </w:r>
      <w:bookmarkEnd w:id="83"/>
    </w:p>
    <w:p w14:paraId="48B15911" w14:textId="3CD15777" w:rsidR="003F35C4" w:rsidRDefault="007502A0" w:rsidP="00BA1B7E">
      <w:r>
        <w:t xml:space="preserve">Im Frontendbereich könnten interaktive Elemente eingebaut werden, um </w:t>
      </w:r>
      <w:r w:rsidR="00D62C9D">
        <w:t xml:space="preserve">die Lernsession und </w:t>
      </w:r>
      <w:r w:rsidR="00190111">
        <w:t>den</w:t>
      </w:r>
      <w:r w:rsidR="00D62C9D">
        <w:t xml:space="preserve"> Lernprozess für die Benutzer*innen attraktiver zu gestalten. </w:t>
      </w:r>
      <w:r w:rsidR="000810B7">
        <w:t>Die interaktiven Elemente könnten b</w:t>
      </w:r>
      <w:r w:rsidR="00D62C9D">
        <w:t xml:space="preserve">eispielsweise </w:t>
      </w:r>
      <w:r w:rsidR="000810B7">
        <w:t xml:space="preserve">dann eingesetzt werden, </w:t>
      </w:r>
      <w:r w:rsidR="00D62C9D">
        <w:t xml:space="preserve">wenn </w:t>
      </w:r>
      <w:proofErr w:type="gramStart"/>
      <w:r w:rsidR="00D62C9D">
        <w:t>eine persönliches Ziel</w:t>
      </w:r>
      <w:proofErr w:type="gramEnd"/>
      <w:r w:rsidR="00D62C9D">
        <w:t xml:space="preserve"> erreicht </w:t>
      </w:r>
      <w:r w:rsidR="00FD62D2">
        <w:t>wird</w:t>
      </w:r>
      <w:r w:rsidR="00D62C9D">
        <w:t xml:space="preserve"> oder der Lernstapel abgeschlossen </w:t>
      </w:r>
      <w:r w:rsidR="00B821C0">
        <w:t>ist</w:t>
      </w:r>
      <w:r w:rsidR="000810B7">
        <w:t xml:space="preserve">. </w:t>
      </w:r>
      <w:proofErr w:type="gramStart"/>
      <w:r w:rsidR="00510299">
        <w:t>Eine z</w:t>
      </w:r>
      <w:r w:rsidR="000810B7">
        <w:t xml:space="preserve">usätzlich </w:t>
      </w:r>
      <w:r w:rsidR="00FC7DE2">
        <w:t>Erweiterung</w:t>
      </w:r>
      <w:proofErr w:type="gramEnd"/>
      <w:r w:rsidR="00FC7DE2">
        <w:t xml:space="preserve"> wäre </w:t>
      </w:r>
      <w:r w:rsidR="000810B7">
        <w:t>auch ein sogenannter «Fortschrittstracker»</w:t>
      </w:r>
      <w:r w:rsidR="00FC7DE2">
        <w:t>, der</w:t>
      </w:r>
      <w:r w:rsidR="00481572">
        <w:t xml:space="preserve"> die Benutzer*innen informiert, wie weit sie schon sind, wie oft und wie lange sie in einem bestimmten Zeitraum gelernt haben. Fortschritt motiviert und durch einen Fortschrittstracker </w:t>
      </w:r>
      <w:r w:rsidR="00B60F90">
        <w:t xml:space="preserve">könnte dies </w:t>
      </w:r>
      <w:r w:rsidR="00481572">
        <w:t>festgehalten und überwacht werden. Zudem könnte i</w:t>
      </w:r>
      <w:r w:rsidR="00B25215">
        <w:t xml:space="preserve">m Frontend </w:t>
      </w:r>
      <w:r w:rsidR="00870A35">
        <w:t>das</w:t>
      </w:r>
      <w:r w:rsidR="00B25215">
        <w:t xml:space="preserve"> Nutzerprofil erweitert werden</w:t>
      </w:r>
      <w:r w:rsidR="000D087A">
        <w:t xml:space="preserve">, sodass </w:t>
      </w:r>
      <w:r w:rsidR="00A95317">
        <w:t xml:space="preserve">die Benutzer*innen Anpassungen an Ihren </w:t>
      </w:r>
      <w:r w:rsidR="00A036E4">
        <w:t>Profilen vornehmen können.</w:t>
      </w:r>
    </w:p>
    <w:p w14:paraId="3C8CA043" w14:textId="69837940" w:rsidR="00F019E0" w:rsidRDefault="000B544A" w:rsidP="000B544A">
      <w:pPr>
        <w:pStyle w:val="berschrift3"/>
      </w:pPr>
      <w:bookmarkStart w:id="84" w:name="_Toc167307333"/>
      <w:r>
        <w:t>Verbesserungspotenzial</w:t>
      </w:r>
      <w:bookmarkEnd w:id="84"/>
    </w:p>
    <w:p w14:paraId="0C53C032" w14:textId="63B95506" w:rsidR="00104CAA" w:rsidRDefault="00D9615D" w:rsidP="00104CAA">
      <w:r>
        <w:t xml:space="preserve">Obwohl ich </w:t>
      </w:r>
      <w:r w:rsidR="00A84828">
        <w:t>einen Zeitplan für meine Bachelorthesis und für dieses Projekt festgelegt</w:t>
      </w:r>
      <w:r>
        <w:t xml:space="preserve"> hatte</w:t>
      </w:r>
      <w:r w:rsidR="00A84828">
        <w:t xml:space="preserve">, hätte dieser spezifischer und detaillierter sein können. </w:t>
      </w:r>
      <w:r w:rsidR="007A7C7A">
        <w:t xml:space="preserve">Ein </w:t>
      </w:r>
      <w:r w:rsidR="003947AF">
        <w:t>detaillierte</w:t>
      </w:r>
      <w:r w:rsidR="004B382D">
        <w:t>re</w:t>
      </w:r>
      <w:r w:rsidR="007A7C7A">
        <w:t xml:space="preserve">r </w:t>
      </w:r>
      <w:r w:rsidR="00152498">
        <w:t xml:space="preserve">Zeitplan </w:t>
      </w:r>
      <w:r w:rsidR="007A7C7A">
        <w:t>hätte</w:t>
      </w:r>
      <w:r w:rsidR="00152498">
        <w:t xml:space="preserve"> </w:t>
      </w:r>
      <w:r w:rsidR="009D6644">
        <w:t xml:space="preserve">eine bessere Verteilung der Arbeiten </w:t>
      </w:r>
      <w:r w:rsidR="006929EA">
        <w:t>ermöglicht</w:t>
      </w:r>
      <w:r w:rsidR="00022917">
        <w:t xml:space="preserve">. </w:t>
      </w:r>
      <w:r w:rsidR="00A84828">
        <w:t>Zudem</w:t>
      </w:r>
      <w:r w:rsidR="00C97B01">
        <w:t xml:space="preserve"> hätte mein Zeitmanagement im Verlauf des Projekts </w:t>
      </w:r>
      <w:r w:rsidR="00B5449D">
        <w:t xml:space="preserve">generell </w:t>
      </w:r>
      <w:r w:rsidR="00C97B01">
        <w:t>besser sein können</w:t>
      </w:r>
      <w:r w:rsidR="004B382D">
        <w:t xml:space="preserve">, da der </w:t>
      </w:r>
      <w:r w:rsidR="00B5449D">
        <w:t>Arbeitsaufwand</w:t>
      </w:r>
      <w:r w:rsidR="004B382D">
        <w:t xml:space="preserve"> gegen Ende eher mehr </w:t>
      </w:r>
      <w:r w:rsidR="00B5449D">
        <w:t>z</w:t>
      </w:r>
      <w:r w:rsidR="004B382D">
        <w:t xml:space="preserve">unahm. Dennoch </w:t>
      </w:r>
      <w:r w:rsidR="00FE6FCB">
        <w:t>fand</w:t>
      </w:r>
      <w:r w:rsidR="004B382D">
        <w:t xml:space="preserve"> ich die </w:t>
      </w:r>
      <w:r w:rsidR="00FE6FCB">
        <w:t>allgemeine</w:t>
      </w:r>
      <w:r w:rsidR="004B382D">
        <w:t xml:space="preserve"> Planung meiner Arbeitsschritte sehr sinnvoll</w:t>
      </w:r>
      <w:r w:rsidR="00732C68">
        <w:t xml:space="preserve"> </w:t>
      </w:r>
      <w:r w:rsidR="004B382D">
        <w:t xml:space="preserve">und gewisse externe Faktoren </w:t>
      </w:r>
      <w:r w:rsidR="007A64CF">
        <w:t>lassen sich</w:t>
      </w:r>
      <w:r w:rsidR="004B382D">
        <w:t xml:space="preserve"> im Vorhinein nicht wirklich</w:t>
      </w:r>
      <w:r w:rsidR="00732C68">
        <w:t xml:space="preserve"> </w:t>
      </w:r>
      <w:r w:rsidR="007A64CF">
        <w:t>einplanen.</w:t>
      </w:r>
    </w:p>
    <w:p w14:paraId="0110796F" w14:textId="3ED4C4E2" w:rsidR="00104CAA" w:rsidRDefault="00D66437" w:rsidP="00C72A16">
      <w:pPr>
        <w:pStyle w:val="Listenabsatz"/>
        <w:ind w:left="0"/>
      </w:pPr>
      <w:r>
        <w:t xml:space="preserve">Ausprobieren, </w:t>
      </w:r>
      <w:r w:rsidR="00FC107C">
        <w:t>hat mir grossen Spass bereitet</w:t>
      </w:r>
      <w:r>
        <w:t>.</w:t>
      </w:r>
      <w:r w:rsidR="00F84AEC">
        <w:t xml:space="preserve"> </w:t>
      </w:r>
    </w:p>
    <w:bookmarkEnd w:id="1"/>
    <w:p w14:paraId="6CE101A4" w14:textId="7EE5F88A" w:rsidR="005909EE" w:rsidRPr="007A6DCA" w:rsidRDefault="005909EE" w:rsidP="005909EE"/>
    <w:p w14:paraId="0497BF74" w14:textId="77777777" w:rsidR="00A904CC" w:rsidRPr="007A6DCA" w:rsidRDefault="00A904CC" w:rsidP="005909EE"/>
    <w:p w14:paraId="33308BB1" w14:textId="628CD6B6" w:rsidR="00060F73" w:rsidRDefault="00060F73" w:rsidP="00E17FB6">
      <w:pPr>
        <w:pStyle w:val="berschrift1"/>
      </w:pPr>
      <w:bookmarkStart w:id="85" w:name="_Toc167307342"/>
      <w:r>
        <w:t>Verwendung von KI-gestützten Tools</w:t>
      </w:r>
      <w:bookmarkEnd w:id="85"/>
    </w:p>
    <w:tbl>
      <w:tblPr>
        <w:tblW w:w="0" w:type="auto"/>
        <w:tblBorders>
          <w:top w:val="single" w:sz="4" w:space="0" w:color="000000"/>
          <w:bottom w:val="single" w:sz="4" w:space="0" w:color="000000"/>
        </w:tblBorders>
        <w:tblLook w:val="04A0" w:firstRow="1" w:lastRow="0" w:firstColumn="1" w:lastColumn="0" w:noHBand="0" w:noVBand="1"/>
      </w:tblPr>
      <w:tblGrid>
        <w:gridCol w:w="2908"/>
        <w:gridCol w:w="2934"/>
        <w:gridCol w:w="2945"/>
      </w:tblGrid>
      <w:tr w:rsidR="00F74D81" w14:paraId="5627C240" w14:textId="77777777">
        <w:tc>
          <w:tcPr>
            <w:tcW w:w="8927" w:type="dxa"/>
            <w:gridSpan w:val="3"/>
            <w:tcBorders>
              <w:bottom w:val="single" w:sz="4" w:space="0" w:color="000000"/>
            </w:tcBorders>
            <w:shd w:val="clear" w:color="auto" w:fill="auto"/>
          </w:tcPr>
          <w:p w14:paraId="52B71EDC" w14:textId="47E5DFF8" w:rsidR="00F74D81" w:rsidRDefault="00F74D81" w:rsidP="00CF2D15">
            <w:pPr>
              <w:rPr>
                <w:b/>
                <w:bCs/>
                <w:color w:val="000000"/>
              </w:rPr>
            </w:pPr>
            <w:r>
              <w:rPr>
                <w:b/>
                <w:bCs/>
                <w:color w:val="000000"/>
              </w:rPr>
              <w:t>ChatGPT – 4o</w:t>
            </w:r>
          </w:p>
        </w:tc>
      </w:tr>
      <w:tr w:rsidR="00CB7A09" w14:paraId="3386918F" w14:textId="77777777">
        <w:tc>
          <w:tcPr>
            <w:tcW w:w="2975" w:type="dxa"/>
            <w:shd w:val="clear" w:color="auto" w:fill="CCCCCC"/>
          </w:tcPr>
          <w:p w14:paraId="4E53F368" w14:textId="71351C79" w:rsidR="007F3C26" w:rsidRDefault="00F74D81" w:rsidP="00CF2D15">
            <w:pPr>
              <w:rPr>
                <w:b/>
                <w:bCs/>
                <w:color w:val="000000"/>
              </w:rPr>
            </w:pPr>
            <w:r>
              <w:rPr>
                <w:b/>
                <w:bCs/>
                <w:color w:val="000000"/>
              </w:rPr>
              <w:t>S.</w:t>
            </w:r>
            <w:r w:rsidR="007F365F">
              <w:rPr>
                <w:b/>
                <w:bCs/>
                <w:color w:val="000000"/>
              </w:rPr>
              <w:t xml:space="preserve"> 2 Zeile </w:t>
            </w:r>
            <w:r w:rsidR="00DB10C3">
              <w:rPr>
                <w:b/>
                <w:bCs/>
                <w:color w:val="000000"/>
              </w:rPr>
              <w:t>1</w:t>
            </w:r>
            <w:r w:rsidR="007F365F">
              <w:rPr>
                <w:b/>
                <w:bCs/>
                <w:color w:val="000000"/>
              </w:rPr>
              <w:t xml:space="preserve"> - 37</w:t>
            </w:r>
          </w:p>
        </w:tc>
        <w:tc>
          <w:tcPr>
            <w:tcW w:w="2976" w:type="dxa"/>
            <w:shd w:val="clear" w:color="auto" w:fill="CCCCCC"/>
          </w:tcPr>
          <w:p w14:paraId="3BA41146" w14:textId="77777777" w:rsidR="007F3C26" w:rsidRDefault="00BB2898" w:rsidP="00CF2D15">
            <w:pPr>
              <w:rPr>
                <w:color w:val="000000"/>
              </w:rPr>
            </w:pPr>
            <w:r>
              <w:rPr>
                <w:color w:val="000000"/>
              </w:rPr>
              <w:t>Übernommen aus ChatGPT</w:t>
            </w:r>
          </w:p>
          <w:p w14:paraId="05ADB4AD" w14:textId="2077306D" w:rsidR="00DE2F0D" w:rsidRDefault="00DE2F0D" w:rsidP="00CF2D15">
            <w:pPr>
              <w:rPr>
                <w:color w:val="000000"/>
              </w:rPr>
            </w:pPr>
            <w:r>
              <w:rPr>
                <w:color w:val="000000"/>
              </w:rPr>
              <w:t>(22.05.2024)</w:t>
            </w:r>
          </w:p>
        </w:tc>
        <w:tc>
          <w:tcPr>
            <w:tcW w:w="2976" w:type="dxa"/>
            <w:shd w:val="clear" w:color="auto" w:fill="CCCCCC"/>
          </w:tcPr>
          <w:p w14:paraId="73F906CB" w14:textId="5E137C5E" w:rsidR="007F3C26" w:rsidRDefault="001A04EB" w:rsidP="00CF2D15">
            <w:pPr>
              <w:rPr>
                <w:color w:val="000000"/>
              </w:rPr>
            </w:pPr>
            <w:r>
              <w:rPr>
                <w:color w:val="000000"/>
              </w:rPr>
              <w:t>Prompt: Bitte korrigiere mir das ganze Dokument auf grammatikalische und orthografische Fehler.</w:t>
            </w:r>
          </w:p>
        </w:tc>
      </w:tr>
      <w:tr w:rsidR="00990D60" w14:paraId="0FF91398" w14:textId="77777777">
        <w:tc>
          <w:tcPr>
            <w:tcW w:w="2975" w:type="dxa"/>
            <w:shd w:val="clear" w:color="auto" w:fill="auto"/>
          </w:tcPr>
          <w:p w14:paraId="0891A3B7" w14:textId="10E72B68" w:rsidR="00990D60" w:rsidRDefault="00990D60" w:rsidP="00990D60">
            <w:pPr>
              <w:rPr>
                <w:b/>
                <w:bCs/>
                <w:color w:val="000000"/>
              </w:rPr>
            </w:pPr>
            <w:r>
              <w:rPr>
                <w:b/>
                <w:bCs/>
                <w:color w:val="000000"/>
              </w:rPr>
              <w:lastRenderedPageBreak/>
              <w:t xml:space="preserve">S.6, Zeile </w:t>
            </w:r>
            <w:r w:rsidR="00DB10C3">
              <w:rPr>
                <w:b/>
                <w:bCs/>
                <w:color w:val="000000"/>
              </w:rPr>
              <w:t>1</w:t>
            </w:r>
            <w:r>
              <w:rPr>
                <w:b/>
                <w:bCs/>
                <w:color w:val="000000"/>
              </w:rPr>
              <w:t xml:space="preserve"> - S.4</w:t>
            </w:r>
            <w:r w:rsidR="00D519F4">
              <w:rPr>
                <w:b/>
                <w:bCs/>
                <w:color w:val="000000"/>
              </w:rPr>
              <w:t>8</w:t>
            </w:r>
            <w:r>
              <w:rPr>
                <w:b/>
                <w:bCs/>
                <w:color w:val="000000"/>
              </w:rPr>
              <w:t xml:space="preserve">, Zeile </w:t>
            </w:r>
            <w:r w:rsidR="00D519F4">
              <w:rPr>
                <w:b/>
                <w:bCs/>
                <w:color w:val="000000"/>
              </w:rPr>
              <w:t>27</w:t>
            </w:r>
          </w:p>
        </w:tc>
        <w:tc>
          <w:tcPr>
            <w:tcW w:w="2976" w:type="dxa"/>
            <w:shd w:val="clear" w:color="auto" w:fill="auto"/>
          </w:tcPr>
          <w:p w14:paraId="4B7C46A5" w14:textId="77777777" w:rsidR="00990D60" w:rsidRDefault="00990D60" w:rsidP="00990D60">
            <w:pPr>
              <w:rPr>
                <w:color w:val="000000"/>
              </w:rPr>
            </w:pPr>
            <w:r>
              <w:rPr>
                <w:color w:val="000000"/>
              </w:rPr>
              <w:t>Übernommen aus ChatGPT</w:t>
            </w:r>
          </w:p>
          <w:p w14:paraId="56426A96" w14:textId="79AF14F5" w:rsidR="00990D60" w:rsidRDefault="00990D60" w:rsidP="00990D60">
            <w:pPr>
              <w:rPr>
                <w:color w:val="000000"/>
              </w:rPr>
            </w:pPr>
            <w:r>
              <w:rPr>
                <w:color w:val="000000"/>
              </w:rPr>
              <w:t>(22.05.2024)</w:t>
            </w:r>
          </w:p>
        </w:tc>
        <w:tc>
          <w:tcPr>
            <w:tcW w:w="2976" w:type="dxa"/>
            <w:shd w:val="clear" w:color="auto" w:fill="auto"/>
          </w:tcPr>
          <w:p w14:paraId="4CFFE4CB" w14:textId="2F6A834A" w:rsidR="00990D60" w:rsidRDefault="001A04EB" w:rsidP="00990D60">
            <w:pPr>
              <w:rPr>
                <w:color w:val="000000"/>
              </w:rPr>
            </w:pPr>
            <w:r>
              <w:rPr>
                <w:color w:val="000000"/>
              </w:rPr>
              <w:t>Prompt:</w:t>
            </w:r>
            <w:r w:rsidR="0026498D">
              <w:rPr>
                <w:color w:val="000000"/>
              </w:rPr>
              <w:t xml:space="preserve"> </w:t>
            </w:r>
            <w:r>
              <w:rPr>
                <w:color w:val="000000"/>
              </w:rPr>
              <w:t>Bitte korrigiere mir das ganze Dokument auf grammatikalische und orthografische Fehler.</w:t>
            </w:r>
          </w:p>
        </w:tc>
      </w:tr>
    </w:tbl>
    <w:p w14:paraId="5BF2F8D9" w14:textId="506413C9" w:rsidR="005909EE" w:rsidRPr="007A6DCA" w:rsidRDefault="00CD00F1" w:rsidP="00E17FB6">
      <w:pPr>
        <w:pStyle w:val="berschrift1"/>
      </w:pPr>
      <w:bookmarkStart w:id="86" w:name="_Toc167307343"/>
      <w:r>
        <w:t>Anleitung</w:t>
      </w:r>
      <w:bookmarkEnd w:id="86"/>
    </w:p>
    <w:p w14:paraId="5C26304C" w14:textId="1D62A4AB" w:rsidR="00CE63E7" w:rsidRDefault="00CE63E7" w:rsidP="00CE63E7">
      <w:r>
        <w:t xml:space="preserve">Um die </w:t>
      </w:r>
      <w:proofErr w:type="spellStart"/>
      <w:r>
        <w:t>Full</w:t>
      </w:r>
      <w:proofErr w:type="spellEnd"/>
      <w:r>
        <w:t xml:space="preserve">-Stack-App starten zu können, muss der </w:t>
      </w:r>
      <w:r w:rsidR="00307504">
        <w:t xml:space="preserve">entsprechende </w:t>
      </w:r>
      <w:r>
        <w:t xml:space="preserve">Ordner der </w:t>
      </w:r>
      <w:proofErr w:type="spellStart"/>
      <w:r>
        <w:t>Full</w:t>
      </w:r>
      <w:proofErr w:type="spellEnd"/>
      <w:r>
        <w:t>-Stack-App</w:t>
      </w:r>
      <w:r w:rsidR="00E74371">
        <w:t xml:space="preserve"> verfügbar sein</w:t>
      </w:r>
      <w:r>
        <w:t xml:space="preserve">. Sie müssen entweder den Ordner, in </w:t>
      </w:r>
      <w:r w:rsidR="009A20F6">
        <w:t>dem</w:t>
      </w:r>
      <w:r>
        <w:t xml:space="preserve"> sich die </w:t>
      </w:r>
      <w:proofErr w:type="spellStart"/>
      <w:r>
        <w:t>Full</w:t>
      </w:r>
      <w:proofErr w:type="spellEnd"/>
      <w:r>
        <w:t>-Stack-App befindet</w:t>
      </w:r>
      <w:r w:rsidR="009A20F6">
        <w:t>,</w:t>
      </w:r>
      <w:r w:rsidR="000D1EEA">
        <w:t xml:space="preserve"> von GitHub</w:t>
      </w:r>
      <w:r>
        <w:t xml:space="preserve"> herunterladen oder klonen</w:t>
      </w:r>
      <w:r w:rsidR="000D1EEA">
        <w:t xml:space="preserve">. </w:t>
      </w:r>
      <w:r>
        <w:t xml:space="preserve">Die </w:t>
      </w:r>
      <w:proofErr w:type="spellStart"/>
      <w:r>
        <w:t>Full</w:t>
      </w:r>
      <w:proofErr w:type="spellEnd"/>
      <w:r>
        <w:t xml:space="preserve">-Stack-App wird </w:t>
      </w:r>
      <w:r w:rsidR="000D1EEA">
        <w:t>über</w:t>
      </w:r>
      <w:r>
        <w:t xml:space="preserve"> GitHub verwaltet.</w:t>
      </w:r>
      <w:r w:rsidR="00206953">
        <w:t>.</w:t>
      </w:r>
      <w:r>
        <w:t>.</w:t>
      </w:r>
    </w:p>
    <w:p w14:paraId="25648E72" w14:textId="77777777" w:rsidR="00333F1F" w:rsidRDefault="00333F1F" w:rsidP="00CE63E7">
      <w:pPr>
        <w:rPr>
          <w:b/>
        </w:rPr>
      </w:pPr>
    </w:p>
    <w:p w14:paraId="437D42A5" w14:textId="1FDD8635" w:rsidR="00CE63E7" w:rsidRPr="00333F1F" w:rsidRDefault="00333F1F" w:rsidP="00CE63E7">
      <w:pPr>
        <w:rPr>
          <w:b/>
        </w:rPr>
      </w:pPr>
      <w:r>
        <w:rPr>
          <w:b/>
        </w:rPr>
        <w:t>Grundvoraussetzung</w:t>
      </w:r>
    </w:p>
    <w:p w14:paraId="4017BE15" w14:textId="2607F210" w:rsidR="00CE63E7" w:rsidRDefault="00CE63E7" w:rsidP="00CE63E7">
      <w:pPr>
        <w:numPr>
          <w:ilvl w:val="0"/>
          <w:numId w:val="26"/>
        </w:numPr>
      </w:pPr>
      <w:r>
        <w:t xml:space="preserve">Download- und Zugangsrechte für </w:t>
      </w:r>
      <w:proofErr w:type="spellStart"/>
      <w:r>
        <w:t>Full</w:t>
      </w:r>
      <w:proofErr w:type="spellEnd"/>
      <w:r>
        <w:t>-Stack-App anfordern (</w:t>
      </w:r>
      <w:r w:rsidR="004C40A0">
        <w:t>f</w:t>
      </w:r>
      <w:r>
        <w:t xml:space="preserve">alls der Ordner schon zur Verfügung steht, kann dieser Schritt übersprungen werden und zum Setup </w:t>
      </w:r>
      <w:r w:rsidR="009B530F">
        <w:t>weitergegangen werden</w:t>
      </w:r>
      <w:r>
        <w:t>)</w:t>
      </w:r>
    </w:p>
    <w:p w14:paraId="6482D847" w14:textId="1CF064F0" w:rsidR="008E41E7" w:rsidRDefault="00CE63E7" w:rsidP="00CE63E7">
      <w:pPr>
        <w:numPr>
          <w:ilvl w:val="0"/>
          <w:numId w:val="26"/>
        </w:numPr>
      </w:pPr>
      <w:r>
        <w:t>Mit Einladungslink das komplette Repository</w:t>
      </w:r>
      <w:r w:rsidR="001D73D1">
        <w:t xml:space="preserve"> </w:t>
      </w:r>
      <w:r>
        <w:t>(</w:t>
      </w:r>
      <w:hyperlink r:id="rId65" w:history="1">
        <w:r w:rsidR="00AE1B2D" w:rsidRPr="00053BF5">
          <w:rPr>
            <w:rStyle w:val="Hyperlink"/>
          </w:rPr>
          <w:t>https://github.com/callmemarcleo/language2-workspace</w:t>
        </w:r>
      </w:hyperlink>
      <w:r w:rsidR="00AE1B2D">
        <w:t xml:space="preserve">) </w:t>
      </w:r>
      <w:r>
        <w:t>herunterladen</w:t>
      </w:r>
    </w:p>
    <w:p w14:paraId="5529B1C1" w14:textId="77777777" w:rsidR="001D73D1" w:rsidRDefault="00CE63E7" w:rsidP="00CE63E7">
      <w:pPr>
        <w:numPr>
          <w:ilvl w:val="1"/>
          <w:numId w:val="26"/>
        </w:numPr>
      </w:pPr>
      <w:r>
        <w:t>Auf den Link gehen › grüner Button "Code"</w:t>
      </w:r>
      <w:r w:rsidR="008E41E7">
        <w:t xml:space="preserve"> </w:t>
      </w:r>
      <w:r>
        <w:t>anwählen › ZIP herunterladen</w:t>
      </w:r>
    </w:p>
    <w:p w14:paraId="0648EF92" w14:textId="0DC6D88D" w:rsidR="001D73D1" w:rsidRDefault="00CE63E7" w:rsidP="00CE63E7">
      <w:pPr>
        <w:numPr>
          <w:ilvl w:val="1"/>
          <w:numId w:val="26"/>
        </w:numPr>
      </w:pPr>
      <w:r>
        <w:t>Personen welche</w:t>
      </w:r>
      <w:r w:rsidR="008E41E7">
        <w:t xml:space="preserve"> </w:t>
      </w:r>
      <w:r>
        <w:t>mehr Erfahrung vorweisen, können das Repository einfach Klonen und selbst starte</w:t>
      </w:r>
      <w:r w:rsidR="003111D3">
        <w:t>n</w:t>
      </w:r>
    </w:p>
    <w:p w14:paraId="339DEAC3" w14:textId="7497D8C5" w:rsidR="001D73D1" w:rsidRDefault="00CE63E7" w:rsidP="00CE63E7">
      <w:pPr>
        <w:numPr>
          <w:ilvl w:val="0"/>
          <w:numId w:val="26"/>
        </w:numPr>
      </w:pPr>
      <w:r>
        <w:t xml:space="preserve">File Explorer (Windows) öffnen und der heruntergeladene ZIP-Ordner (von </w:t>
      </w:r>
      <w:proofErr w:type="spellStart"/>
      <w:r>
        <w:t>Github</w:t>
      </w:r>
      <w:proofErr w:type="spellEnd"/>
      <w:r>
        <w:t xml:space="preserve">-Repository) </w:t>
      </w:r>
      <w:r w:rsidR="00E237A9">
        <w:t>«</w:t>
      </w:r>
      <w:proofErr w:type="spellStart"/>
      <w:r>
        <w:t>entzippen</w:t>
      </w:r>
      <w:proofErr w:type="spellEnd"/>
      <w:r w:rsidR="00E237A9">
        <w:t>»</w:t>
      </w:r>
    </w:p>
    <w:p w14:paraId="1F16B77A" w14:textId="680009BB" w:rsidR="00CE63E7" w:rsidRDefault="00CE63E7" w:rsidP="006E6049">
      <w:pPr>
        <w:pStyle w:val="berschrift2"/>
        <w:numPr>
          <w:ilvl w:val="0"/>
          <w:numId w:val="0"/>
        </w:numPr>
        <w:ind w:left="851" w:hanging="851"/>
      </w:pPr>
      <w:bookmarkStart w:id="87" w:name="_Toc167307344"/>
      <w:r>
        <w:t>Setup</w:t>
      </w:r>
      <w:bookmarkEnd w:id="87"/>
    </w:p>
    <w:p w14:paraId="45898F13" w14:textId="341F725D" w:rsidR="00CE63E7" w:rsidRDefault="00761774" w:rsidP="00C00E7F">
      <w:pPr>
        <w:numPr>
          <w:ilvl w:val="3"/>
          <w:numId w:val="16"/>
        </w:numPr>
        <w:ind w:left="360"/>
      </w:pPr>
      <w:r>
        <w:t>D</w:t>
      </w:r>
      <w:r w:rsidR="00CE63E7">
        <w:t xml:space="preserve">ie </w:t>
      </w:r>
      <w:proofErr w:type="gramStart"/>
      <w:r w:rsidR="00CE63E7">
        <w:t>aktuellste</w:t>
      </w:r>
      <w:proofErr w:type="gramEnd"/>
      <w:r w:rsidR="00CE63E7">
        <w:t xml:space="preserve"> Version von Node.js (</w:t>
      </w:r>
      <w:hyperlink r:id="rId66" w:history="1">
        <w:r w:rsidR="00446178" w:rsidRPr="00053BF5">
          <w:rPr>
            <w:rStyle w:val="Hyperlink"/>
          </w:rPr>
          <w:t>https://nodejs.org/en</w:t>
        </w:r>
      </w:hyperlink>
      <w:r w:rsidR="00446178">
        <w:t>)</w:t>
      </w:r>
      <w:r w:rsidR="00CE63E7">
        <w:t xml:space="preserve"> herunterladen</w:t>
      </w:r>
      <w:r>
        <w:t>.</w:t>
      </w:r>
    </w:p>
    <w:p w14:paraId="494297E1" w14:textId="38651ACC" w:rsidR="00CE63E7" w:rsidRDefault="00023C3E" w:rsidP="00C00E7F">
      <w:pPr>
        <w:numPr>
          <w:ilvl w:val="3"/>
          <w:numId w:val="16"/>
        </w:numPr>
        <w:ind w:left="360"/>
      </w:pPr>
      <w:r>
        <w:t>Der</w:t>
      </w:r>
      <w:r w:rsidR="00CE63E7">
        <w:t xml:space="preserve"> </w:t>
      </w:r>
      <w:r w:rsidR="002456AF">
        <w:t xml:space="preserve">heruntergeladene </w:t>
      </w:r>
      <w:r w:rsidR="00CE63E7">
        <w:t>Ordner (</w:t>
      </w:r>
      <w:r w:rsidR="002456AF" w:rsidRPr="002456AF">
        <w:t>language2-workspace</w:t>
      </w:r>
      <w:r w:rsidR="00CE63E7">
        <w:t>) an einem bestimmten Ort speichern</w:t>
      </w:r>
      <w:r>
        <w:t>.</w:t>
      </w:r>
    </w:p>
    <w:p w14:paraId="1AC973A0" w14:textId="7D31F139" w:rsidR="00CE63E7" w:rsidRDefault="00CE63E7" w:rsidP="00C00E7F">
      <w:pPr>
        <w:numPr>
          <w:ilvl w:val="3"/>
          <w:numId w:val="16"/>
        </w:numPr>
        <w:ind w:left="360"/>
      </w:pPr>
      <w:r>
        <w:t xml:space="preserve">Im File Explorer (Windows) </w:t>
      </w:r>
      <w:r w:rsidR="00E803A9">
        <w:t>in diesen</w:t>
      </w:r>
      <w:r>
        <w:t xml:space="preserve"> Ordner navigieren</w:t>
      </w:r>
      <w:r w:rsidR="00040145">
        <w:t>. Sie müssen sich im Ordner befinden</w:t>
      </w:r>
    </w:p>
    <w:p w14:paraId="3D656F48" w14:textId="50382933" w:rsidR="00CE63E7" w:rsidRDefault="00A66DCD" w:rsidP="00C00E7F">
      <w:pPr>
        <w:numPr>
          <w:ilvl w:val="3"/>
          <w:numId w:val="16"/>
        </w:numPr>
        <w:ind w:left="360"/>
      </w:pPr>
      <w:r>
        <w:t>Dann i</w:t>
      </w:r>
      <w:r w:rsidR="00CE63E7">
        <w:t xml:space="preserve">n der </w:t>
      </w:r>
      <w:proofErr w:type="spellStart"/>
      <w:r w:rsidR="00CE63E7">
        <w:t>Explorerleiste</w:t>
      </w:r>
      <w:proofErr w:type="spellEnd"/>
      <w:r w:rsidR="00CE63E7">
        <w:t xml:space="preserve"> (</w:t>
      </w:r>
      <w:proofErr w:type="gramStart"/>
      <w:r w:rsidR="00CE63E7">
        <w:t>dort</w:t>
      </w:r>
      <w:proofErr w:type="gramEnd"/>
      <w:r w:rsidR="00CE63E7">
        <w:t xml:space="preserve"> wo der Pfad angegeben ist) bitte rein klicken (alles sollte jetzt blau markiert sein)</w:t>
      </w:r>
      <w:r>
        <w:t xml:space="preserve"> und </w:t>
      </w:r>
      <w:r w:rsidR="00CE63E7">
        <w:t>"</w:t>
      </w:r>
      <w:proofErr w:type="spellStart"/>
      <w:r w:rsidR="00CE63E7">
        <w:t>cmd</w:t>
      </w:r>
      <w:proofErr w:type="spellEnd"/>
      <w:r w:rsidR="00CE63E7">
        <w:t xml:space="preserve">" </w:t>
      </w:r>
      <w:r w:rsidR="00294267">
        <w:t xml:space="preserve">in die </w:t>
      </w:r>
      <w:proofErr w:type="spellStart"/>
      <w:r w:rsidR="00294267">
        <w:t>Explorerleiste</w:t>
      </w:r>
      <w:proofErr w:type="spellEnd"/>
      <w:r w:rsidR="00294267">
        <w:t xml:space="preserve"> </w:t>
      </w:r>
      <w:r w:rsidR="00CE63E7">
        <w:t>eingeben und Enter drücken</w:t>
      </w:r>
    </w:p>
    <w:p w14:paraId="3504945D" w14:textId="1C85A8C4" w:rsidR="00CE63E7" w:rsidRDefault="00CE63E7" w:rsidP="00C00E7F">
      <w:pPr>
        <w:numPr>
          <w:ilvl w:val="3"/>
          <w:numId w:val="16"/>
        </w:numPr>
        <w:ind w:left="360"/>
      </w:pPr>
      <w:r>
        <w:t xml:space="preserve">Es öffnet sich die Eingabeaufforderung (schwarzes CMD-Fenster). In der Eingabeaufforderung sollte derselbe Pfad angezeigt werden wie vorhin im </w:t>
      </w:r>
      <w:r w:rsidR="00276609">
        <w:t xml:space="preserve">File </w:t>
      </w:r>
      <w:r>
        <w:t xml:space="preserve">Explorer. Es ist sehr wichtig, dass Sie </w:t>
      </w:r>
      <w:r w:rsidR="00DB7714">
        <w:t>s</w:t>
      </w:r>
      <w:r>
        <w:t>ich im richtigen Pfad und Verzeichnis befinden, ansonsten können die weiteren Schritte nicht durchgeführt werden.</w:t>
      </w:r>
      <w:r w:rsidR="00C00E7F">
        <w:t xml:space="preserve"> </w:t>
      </w:r>
      <w:r>
        <w:t xml:space="preserve">Somit sollte jetzt </w:t>
      </w:r>
      <w:r w:rsidR="001853E5">
        <w:t>ihr</w:t>
      </w:r>
      <w:r>
        <w:t xml:space="preserve"> Pfad </w:t>
      </w:r>
      <w:r w:rsidR="00DC0681">
        <w:t xml:space="preserve">in der Eingabeaufforderung </w:t>
      </w:r>
      <w:r>
        <w:t>auf "\language2-workspace" enden.</w:t>
      </w:r>
      <w:r w:rsidR="00C00E7F">
        <w:t xml:space="preserve"> </w:t>
      </w:r>
      <w:r>
        <w:t xml:space="preserve">Wenn das </w:t>
      </w:r>
      <w:r>
        <w:lastRenderedPageBreak/>
        <w:t>der Fall ist, können Sie mit Schritt 6 weiterfahren. Wenn nicht müssen sie es nochmals über den File Explorer mit dem Befehl "</w:t>
      </w:r>
      <w:proofErr w:type="spellStart"/>
      <w:r>
        <w:t>cmd</w:t>
      </w:r>
      <w:proofErr w:type="spellEnd"/>
      <w:r>
        <w:t xml:space="preserve">" in der oberen </w:t>
      </w:r>
      <w:proofErr w:type="spellStart"/>
      <w:r>
        <w:t>Explorerleiste</w:t>
      </w:r>
      <w:proofErr w:type="spellEnd"/>
      <w:r>
        <w:t xml:space="preserve"> probieren.</w:t>
      </w:r>
    </w:p>
    <w:p w14:paraId="4E804E02" w14:textId="77777777" w:rsidR="00A47D1E" w:rsidRDefault="00CE63E7" w:rsidP="00C00E7F">
      <w:pPr>
        <w:numPr>
          <w:ilvl w:val="3"/>
          <w:numId w:val="16"/>
        </w:numPr>
        <w:ind w:left="360"/>
      </w:pPr>
      <w:r>
        <w:t xml:space="preserve">In der Eingabeaufforderung </w:t>
      </w:r>
    </w:p>
    <w:p w14:paraId="0BBC7AF8" w14:textId="71A1181D" w:rsidR="00CE63E7" w:rsidRDefault="00CE63E7" w:rsidP="00C00E7F">
      <w:pPr>
        <w:numPr>
          <w:ilvl w:val="3"/>
          <w:numId w:val="16"/>
        </w:numPr>
        <w:ind w:left="360"/>
      </w:pPr>
      <w:proofErr w:type="spellStart"/>
      <w:r w:rsidRPr="00301B74">
        <w:rPr>
          <w:color w:val="0000FF"/>
        </w:rPr>
        <w:t>npm</w:t>
      </w:r>
      <w:proofErr w:type="spellEnd"/>
      <w:r w:rsidRPr="00301B74">
        <w:rPr>
          <w:color w:val="0000FF"/>
        </w:rPr>
        <w:t xml:space="preserve"> </w:t>
      </w:r>
      <w:proofErr w:type="spellStart"/>
      <w:r w:rsidRPr="00301B74">
        <w:rPr>
          <w:color w:val="0000FF"/>
        </w:rPr>
        <w:t>install</w:t>
      </w:r>
      <w:proofErr w:type="spellEnd"/>
      <w:r w:rsidRPr="00301B74">
        <w:rPr>
          <w:color w:val="0000FF"/>
        </w:rPr>
        <w:t xml:space="preserve"> </w:t>
      </w:r>
      <w:r w:rsidR="00A47D1E">
        <w:t>+</w:t>
      </w:r>
      <w:r>
        <w:t xml:space="preserve"> ENTER </w:t>
      </w:r>
      <w:proofErr w:type="gramStart"/>
      <w:r>
        <w:t>drücken</w:t>
      </w:r>
      <w:r w:rsidR="00A47D1E">
        <w:t>:</w:t>
      </w:r>
      <w:r>
        <w:t>›</w:t>
      </w:r>
      <w:proofErr w:type="gramEnd"/>
      <w:r>
        <w:t xml:space="preserve"> ladet alle notwendigen Pakete herunter die in diesem Projekt benötigt werden</w:t>
      </w:r>
    </w:p>
    <w:p w14:paraId="39467777" w14:textId="1731C4AE" w:rsidR="00C93379" w:rsidRDefault="00C93379" w:rsidP="00C93379">
      <w:pPr>
        <w:numPr>
          <w:ilvl w:val="3"/>
          <w:numId w:val="16"/>
        </w:numPr>
        <w:ind w:left="360"/>
      </w:pPr>
      <w:proofErr w:type="spellStart"/>
      <w:r w:rsidRPr="00301B74">
        <w:rPr>
          <w:color w:val="0000FF"/>
        </w:rPr>
        <w:t>npx</w:t>
      </w:r>
      <w:proofErr w:type="spellEnd"/>
      <w:r w:rsidRPr="00301B74">
        <w:rPr>
          <w:color w:val="0000FF"/>
        </w:rPr>
        <w:t xml:space="preserve"> </w:t>
      </w:r>
      <w:proofErr w:type="spellStart"/>
      <w:r w:rsidRPr="00301B74">
        <w:rPr>
          <w:color w:val="0000FF"/>
        </w:rPr>
        <w:t>prisma</w:t>
      </w:r>
      <w:proofErr w:type="spellEnd"/>
      <w:r w:rsidRPr="00301B74">
        <w:rPr>
          <w:color w:val="0000FF"/>
        </w:rPr>
        <w:t xml:space="preserve"> </w:t>
      </w:r>
      <w:proofErr w:type="spellStart"/>
      <w:r w:rsidRPr="00301B74">
        <w:rPr>
          <w:color w:val="0000FF"/>
        </w:rPr>
        <w:t>generate</w:t>
      </w:r>
      <w:proofErr w:type="spellEnd"/>
      <w:r w:rsidRPr="00301B74">
        <w:rPr>
          <w:color w:val="0000FF"/>
        </w:rPr>
        <w:t xml:space="preserve"> </w:t>
      </w:r>
      <w:r>
        <w:t>+ ENTER drücken: stellt Verknüpfung zu Prisma Studio her</w:t>
      </w:r>
    </w:p>
    <w:p w14:paraId="6F3A04F8" w14:textId="76878D5B" w:rsidR="00C93379" w:rsidRDefault="00C93379" w:rsidP="00C00E7F">
      <w:pPr>
        <w:numPr>
          <w:ilvl w:val="3"/>
          <w:numId w:val="16"/>
        </w:numPr>
        <w:ind w:left="360"/>
      </w:pPr>
      <w:r w:rsidRPr="00C93379">
        <w:t>Ersetzen Sie in der Datei</w:t>
      </w:r>
      <w:r>
        <w:t xml:space="preserve"> </w:t>
      </w:r>
      <w:proofErr w:type="spellStart"/>
      <w:r>
        <w:rPr>
          <w:color w:val="0000FF"/>
        </w:rPr>
        <w:t>pages</w:t>
      </w:r>
      <w:proofErr w:type="spellEnd"/>
      <w:r>
        <w:rPr>
          <w:color w:val="0000FF"/>
        </w:rPr>
        <w:t>/</w:t>
      </w:r>
      <w:proofErr w:type="spellStart"/>
      <w:r>
        <w:rPr>
          <w:color w:val="0000FF"/>
        </w:rPr>
        <w:t>api</w:t>
      </w:r>
      <w:proofErr w:type="spellEnd"/>
      <w:r>
        <w:rPr>
          <w:color w:val="0000FF"/>
        </w:rPr>
        <w:t>/</w:t>
      </w:r>
      <w:proofErr w:type="spellStart"/>
      <w:r>
        <w:rPr>
          <w:color w:val="0000FF"/>
        </w:rPr>
        <w:t>auth</w:t>
      </w:r>
      <w:proofErr w:type="spellEnd"/>
      <w:r>
        <w:rPr>
          <w:color w:val="0000FF"/>
        </w:rPr>
        <w:t>/</w:t>
      </w:r>
      <w:proofErr w:type="spellStart"/>
      <w:r>
        <w:rPr>
          <w:color w:val="0000FF"/>
        </w:rPr>
        <w:t>lib</w:t>
      </w:r>
      <w:proofErr w:type="spellEnd"/>
      <w:r>
        <w:rPr>
          <w:color w:val="0000FF"/>
        </w:rPr>
        <w:t>/mongodb.js</w:t>
      </w:r>
      <w:r w:rsidRPr="00C93379">
        <w:t xml:space="preserve"> die </w:t>
      </w:r>
      <w:r>
        <w:t>V</w:t>
      </w:r>
      <w:r w:rsidRPr="00C93379">
        <w:t>ariable</w:t>
      </w:r>
      <w:r>
        <w:rPr>
          <w:color w:val="0000FF"/>
        </w:rPr>
        <w:t xml:space="preserve"> «MONGODB_URI» </w:t>
      </w:r>
      <w:r>
        <w:t>durch</w:t>
      </w:r>
      <w:r>
        <w:rPr>
          <w:color w:val="0000FF"/>
        </w:rPr>
        <w:t xml:space="preserve"> «DATABASE_URL»</w:t>
      </w:r>
    </w:p>
    <w:p w14:paraId="587EC91C" w14:textId="66B2FE15" w:rsidR="00C93379" w:rsidRDefault="00C93379" w:rsidP="00C93379">
      <w:pPr>
        <w:ind w:left="360"/>
      </w:pPr>
      <w:r>
        <w:rPr>
          <w:noProof/>
        </w:rPr>
        <w:drawing>
          <wp:inline distT="0" distB="0" distL="0" distR="0" wp14:anchorId="4CAB3A52" wp14:editId="08E163AD">
            <wp:extent cx="5579745" cy="3494405"/>
            <wp:effectExtent l="0" t="0" r="1905" b="0"/>
            <wp:docPr id="703439050" name="Grafik 1" descr="Ein Bild, das Text, Screenshot, Software, Websei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39050" name="Grafik 1" descr="Ein Bild, das Text, Screenshot, Software, Webseite enthält.&#10;&#10;Automatisch generierte Beschreibung"/>
                    <pic:cNvPicPr/>
                  </pic:nvPicPr>
                  <pic:blipFill>
                    <a:blip r:embed="rId67"/>
                    <a:stretch>
                      <a:fillRect/>
                    </a:stretch>
                  </pic:blipFill>
                  <pic:spPr>
                    <a:xfrm>
                      <a:off x="0" y="0"/>
                      <a:ext cx="5579745" cy="3494405"/>
                    </a:xfrm>
                    <a:prstGeom prst="rect">
                      <a:avLst/>
                    </a:prstGeom>
                  </pic:spPr>
                </pic:pic>
              </a:graphicData>
            </a:graphic>
          </wp:inline>
        </w:drawing>
      </w:r>
      <w:r w:rsidR="00250AA3" w:rsidRPr="00250AA3">
        <w:drawing>
          <wp:inline distT="0" distB="0" distL="0" distR="0" wp14:anchorId="7BCA4FE1" wp14:editId="2D455DAD">
            <wp:extent cx="5579745" cy="1570355"/>
            <wp:effectExtent l="0" t="0" r="1905" b="0"/>
            <wp:docPr id="883485172"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85172" name="Grafik 1" descr="Ein Bild, das Text, Screenshot, Schrift enthält.&#10;&#10;Automatisch generierte Beschreibung"/>
                    <pic:cNvPicPr/>
                  </pic:nvPicPr>
                  <pic:blipFill>
                    <a:blip r:embed="rId68"/>
                    <a:stretch>
                      <a:fillRect/>
                    </a:stretch>
                  </pic:blipFill>
                  <pic:spPr>
                    <a:xfrm>
                      <a:off x="0" y="0"/>
                      <a:ext cx="5579745" cy="1570355"/>
                    </a:xfrm>
                    <a:prstGeom prst="rect">
                      <a:avLst/>
                    </a:prstGeom>
                  </pic:spPr>
                </pic:pic>
              </a:graphicData>
            </a:graphic>
          </wp:inline>
        </w:drawing>
      </w:r>
    </w:p>
    <w:p w14:paraId="4836D921" w14:textId="77777777" w:rsidR="00250AA3" w:rsidRDefault="00250AA3" w:rsidP="00C93379">
      <w:pPr>
        <w:ind w:left="360"/>
      </w:pPr>
    </w:p>
    <w:p w14:paraId="25B76268" w14:textId="73F6F975" w:rsidR="00250AA3" w:rsidRDefault="003E3CB8" w:rsidP="003E3CB8">
      <w:r>
        <w:t>10.</w:t>
      </w:r>
      <w:r w:rsidRPr="003E3CB8">
        <w:t xml:space="preserve">  In der Datei </w:t>
      </w:r>
      <w:proofErr w:type="spellStart"/>
      <w:r w:rsidRPr="003E3CB8">
        <w:t>pages</w:t>
      </w:r>
      <w:proofErr w:type="spellEnd"/>
      <w:r w:rsidRPr="003E3CB8">
        <w:t>/deutsches.js den Split-Parameter auf ';' ändern.</w:t>
      </w:r>
    </w:p>
    <w:p w14:paraId="0487115B" w14:textId="77777777" w:rsidR="003E3CB8" w:rsidRDefault="00250AA3" w:rsidP="003E3CB8">
      <w:r w:rsidRPr="00250AA3">
        <w:drawing>
          <wp:inline distT="0" distB="0" distL="0" distR="0" wp14:anchorId="32EF52B3" wp14:editId="338AFD5A">
            <wp:extent cx="5579745" cy="415925"/>
            <wp:effectExtent l="0" t="0" r="1905" b="3175"/>
            <wp:docPr id="100758695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586955" name=""/>
                    <pic:cNvPicPr/>
                  </pic:nvPicPr>
                  <pic:blipFill>
                    <a:blip r:embed="rId69"/>
                    <a:stretch>
                      <a:fillRect/>
                    </a:stretch>
                  </pic:blipFill>
                  <pic:spPr>
                    <a:xfrm>
                      <a:off x="0" y="0"/>
                      <a:ext cx="5579745" cy="415925"/>
                    </a:xfrm>
                    <a:prstGeom prst="rect">
                      <a:avLst/>
                    </a:prstGeom>
                  </pic:spPr>
                </pic:pic>
              </a:graphicData>
            </a:graphic>
          </wp:inline>
        </w:drawing>
      </w:r>
    </w:p>
    <w:p w14:paraId="7A645915" w14:textId="73227DCF" w:rsidR="00964FCE" w:rsidRDefault="003E3CB8" w:rsidP="003E3CB8">
      <w:r>
        <w:t>11. i</w:t>
      </w:r>
      <w:r w:rsidRPr="003E3CB8">
        <w:t xml:space="preserve">n den Dateien </w:t>
      </w:r>
      <w:proofErr w:type="spellStart"/>
      <w:r w:rsidRPr="003E3CB8">
        <w:t>pages</w:t>
      </w:r>
      <w:proofErr w:type="spellEnd"/>
      <w:r w:rsidRPr="003E3CB8">
        <w:t xml:space="preserve">/Worterfassung.js und </w:t>
      </w:r>
      <w:proofErr w:type="spellStart"/>
      <w:r w:rsidRPr="003E3CB8">
        <w:t>pages</w:t>
      </w:r>
      <w:proofErr w:type="spellEnd"/>
      <w:r w:rsidRPr="003E3CB8">
        <w:t>/index.js bei jeder Auswahlbox style</w:t>
      </w:r>
      <w:proofErr w:type="gramStart"/>
      <w:r w:rsidRPr="003E3CB8">
        <w:t>={</w:t>
      </w:r>
      <w:proofErr w:type="gramEnd"/>
      <w:r w:rsidRPr="003E3CB8">
        <w:t xml:space="preserve">{ </w:t>
      </w:r>
      <w:proofErr w:type="spellStart"/>
      <w:r w:rsidRPr="003E3CB8">
        <w:t>width</w:t>
      </w:r>
      <w:proofErr w:type="spellEnd"/>
      <w:r w:rsidRPr="003E3CB8">
        <w:t xml:space="preserve">: '300px', </w:t>
      </w:r>
      <w:proofErr w:type="spellStart"/>
      <w:r w:rsidRPr="003E3CB8">
        <w:t>height</w:t>
      </w:r>
      <w:proofErr w:type="spellEnd"/>
      <w:r w:rsidRPr="003E3CB8">
        <w:t>: '150px' }} hinzufügen.</w:t>
      </w:r>
    </w:p>
    <w:p w14:paraId="679496C0" w14:textId="498AE4FD" w:rsidR="00964FCE" w:rsidRDefault="00964FCE" w:rsidP="00250AA3">
      <w:r w:rsidRPr="00964FCE">
        <w:drawing>
          <wp:inline distT="0" distB="0" distL="0" distR="0" wp14:anchorId="474D4683" wp14:editId="57A0A0D8">
            <wp:extent cx="5579745" cy="201930"/>
            <wp:effectExtent l="0" t="0" r="1905" b="7620"/>
            <wp:docPr id="205557654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576549" name=""/>
                    <pic:cNvPicPr/>
                  </pic:nvPicPr>
                  <pic:blipFill>
                    <a:blip r:embed="rId70"/>
                    <a:stretch>
                      <a:fillRect/>
                    </a:stretch>
                  </pic:blipFill>
                  <pic:spPr>
                    <a:xfrm>
                      <a:off x="0" y="0"/>
                      <a:ext cx="5579745" cy="201930"/>
                    </a:xfrm>
                    <a:prstGeom prst="rect">
                      <a:avLst/>
                    </a:prstGeom>
                  </pic:spPr>
                </pic:pic>
              </a:graphicData>
            </a:graphic>
          </wp:inline>
        </w:drawing>
      </w:r>
    </w:p>
    <w:p w14:paraId="225EAFD3" w14:textId="77777777" w:rsidR="00964FCE" w:rsidRDefault="00964FCE" w:rsidP="00250AA3"/>
    <w:p w14:paraId="05155B51" w14:textId="44A7A764" w:rsidR="00964FCE" w:rsidRPr="003E3CB8" w:rsidRDefault="003E3CB8" w:rsidP="00250AA3">
      <w:r w:rsidRPr="003E3CB8">
        <w:lastRenderedPageBreak/>
        <w:t xml:space="preserve">12. </w:t>
      </w:r>
      <w:hyperlink r:id="rId71" w:history="1">
        <w:r w:rsidR="00BE01F6" w:rsidRPr="003E3CB8">
          <w:rPr>
            <w:rStyle w:val="Hyperlink"/>
          </w:rPr>
          <w:t>MongoDB Compass Download (GUI) | MongoDB</w:t>
        </w:r>
      </w:hyperlink>
      <w:r w:rsidRPr="003E3CB8">
        <w:t xml:space="preserve"> </w:t>
      </w:r>
      <w:r w:rsidRPr="003E3CB8">
        <w:t>herunterladen, installieren und öffnen.</w:t>
      </w:r>
    </w:p>
    <w:p w14:paraId="2A2E401C" w14:textId="2E926EB5" w:rsidR="003E3CB8" w:rsidRDefault="003E3CB8" w:rsidP="00250AA3">
      <w:r>
        <w:t xml:space="preserve">13. </w:t>
      </w:r>
      <w:r w:rsidRPr="003E3CB8">
        <w:t xml:space="preserve">Die Datenbank-URL </w:t>
      </w:r>
      <w:proofErr w:type="gramStart"/>
      <w:r w:rsidRPr="003E3CB8">
        <w:t>aus .</w:t>
      </w:r>
      <w:proofErr w:type="spellStart"/>
      <w:r w:rsidRPr="003E3CB8">
        <w:t>env</w:t>
      </w:r>
      <w:proofErr w:type="spellEnd"/>
      <w:proofErr w:type="gramEnd"/>
      <w:r w:rsidRPr="003E3CB8">
        <w:t xml:space="preserve"> kopieren und in MongoDB Compass einfügen, um sich zu verbinden</w:t>
      </w:r>
      <w:r>
        <w:t>.</w:t>
      </w:r>
    </w:p>
    <w:p w14:paraId="2E0BDEFA" w14:textId="77777777" w:rsidR="003E3CB8" w:rsidRDefault="003E3CB8" w:rsidP="003E3CB8">
      <w:pPr>
        <w:spacing w:line="240" w:lineRule="auto"/>
      </w:pPr>
      <w:r>
        <w:t>14.</w:t>
      </w:r>
      <w:r w:rsidRPr="003E3CB8">
        <w:t xml:space="preserve"> Einen Query erstellen, um alle reflexiven Verben mit zusätzlichen Einträgen zu filtern.</w:t>
      </w:r>
    </w:p>
    <w:p w14:paraId="7BC779A3" w14:textId="77777777" w:rsidR="003E3CB8" w:rsidRDefault="003E3CB8" w:rsidP="003E3CB8">
      <w:pPr>
        <w:spacing w:line="240" w:lineRule="auto"/>
      </w:pPr>
    </w:p>
    <w:p w14:paraId="6D3398DC" w14:textId="33FA8D4F" w:rsidR="00B073B0" w:rsidRDefault="00964FCE" w:rsidP="003E3CB8">
      <w:pPr>
        <w:spacing w:line="240" w:lineRule="auto"/>
      </w:pPr>
      <w:r>
        <w:rPr>
          <w:noProof/>
        </w:rPr>
        <w:drawing>
          <wp:inline distT="0" distB="0" distL="0" distR="0" wp14:anchorId="1AF35C21" wp14:editId="1F5864B8">
            <wp:extent cx="5579745" cy="2488565"/>
            <wp:effectExtent l="0" t="0" r="1905" b="6985"/>
            <wp:docPr id="296492758" name="Grafik 1" descr="Ein Bild, das Text, Webseite, Schrift,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492758" name="Grafik 1" descr="Ein Bild, das Text, Webseite, Schrift, Software enthält.&#10;&#10;Automatisch generierte Beschreibung"/>
                    <pic:cNvPicPr/>
                  </pic:nvPicPr>
                  <pic:blipFill>
                    <a:blip r:embed="rId72"/>
                    <a:stretch>
                      <a:fillRect/>
                    </a:stretch>
                  </pic:blipFill>
                  <pic:spPr>
                    <a:xfrm>
                      <a:off x="0" y="0"/>
                      <a:ext cx="5579745" cy="2488565"/>
                    </a:xfrm>
                    <a:prstGeom prst="rect">
                      <a:avLst/>
                    </a:prstGeom>
                  </pic:spPr>
                </pic:pic>
              </a:graphicData>
            </a:graphic>
          </wp:inline>
        </w:drawing>
      </w:r>
      <w:r>
        <w:t xml:space="preserve"> </w:t>
      </w:r>
    </w:p>
    <w:p w14:paraId="000EE504" w14:textId="51A9A92D" w:rsidR="003E3CB8" w:rsidRPr="003E3CB8" w:rsidRDefault="003E3CB8" w:rsidP="003E3CB8">
      <w:pPr>
        <w:spacing w:line="240" w:lineRule="auto"/>
      </w:pPr>
      <w:r>
        <w:t xml:space="preserve">15. </w:t>
      </w:r>
      <w:r w:rsidRPr="003E3CB8">
        <w:t>Die gefilterten Daten exportieren und eine Sicherungskopie (Backup) erstellen.</w:t>
      </w:r>
    </w:p>
    <w:p w14:paraId="3D80D68D" w14:textId="2D6BA342" w:rsidR="00B073B0" w:rsidRDefault="00B073B0" w:rsidP="003E3CB8">
      <w:pPr>
        <w:spacing w:line="240" w:lineRule="auto"/>
      </w:pPr>
      <w:r>
        <w:t xml:space="preserve">Erstelle eine </w:t>
      </w:r>
      <w:proofErr w:type="spellStart"/>
      <w:r>
        <w:t>kopie</w:t>
      </w:r>
      <w:proofErr w:type="spellEnd"/>
      <w:r>
        <w:t>(</w:t>
      </w:r>
      <w:proofErr w:type="spellStart"/>
      <w:r>
        <w:t>backup</w:t>
      </w:r>
      <w:proofErr w:type="spellEnd"/>
      <w:r>
        <w:t>)</w:t>
      </w:r>
    </w:p>
    <w:p w14:paraId="5457A298" w14:textId="77777777" w:rsidR="003E3CB8" w:rsidRDefault="003E3CB8" w:rsidP="003E3CB8">
      <w:pPr>
        <w:spacing w:line="240" w:lineRule="auto"/>
      </w:pPr>
    </w:p>
    <w:p w14:paraId="0D3A1E80" w14:textId="100B7778" w:rsidR="003E3CB8" w:rsidRDefault="003E3CB8" w:rsidP="003E3CB8">
      <w:r>
        <w:t>16.</w:t>
      </w:r>
      <w:r w:rsidRPr="003E3CB8">
        <w:t xml:space="preserve"> Die angezeigten Daten mit dem Query aus der Datenbank löschen.</w:t>
      </w:r>
    </w:p>
    <w:p w14:paraId="593D3CF0" w14:textId="376A9CBB" w:rsidR="003E3CB8" w:rsidRDefault="003E3CB8">
      <w:pPr>
        <w:spacing w:line="240" w:lineRule="auto"/>
      </w:pPr>
      <w:r>
        <w:t xml:space="preserve">17. </w:t>
      </w:r>
      <w:r w:rsidRPr="003E3CB8">
        <w:t xml:space="preserve">Die exportierte JSON-Datei in ChatGPT hochladen und prüfen lassen, dass nur ein </w:t>
      </w:r>
      <w:proofErr w:type="spellStart"/>
      <w:r w:rsidRPr="003E3CB8">
        <w:t>Verbtyp</w:t>
      </w:r>
      <w:proofErr w:type="spellEnd"/>
      <w:r w:rsidRPr="003E3CB8">
        <w:t xml:space="preserve"> enthalten ist. ChatGPT soll den passenden Typ festlegen.</w:t>
      </w:r>
    </w:p>
    <w:p w14:paraId="4937D8C9" w14:textId="77777777" w:rsidR="003E3CB8" w:rsidRDefault="003E3CB8">
      <w:pPr>
        <w:spacing w:line="240" w:lineRule="auto"/>
      </w:pPr>
    </w:p>
    <w:p w14:paraId="3C5A3D88" w14:textId="276FE48D" w:rsidR="003E3CB8" w:rsidRDefault="003E3CB8" w:rsidP="003E3CB8">
      <w:r>
        <w:t xml:space="preserve">18. </w:t>
      </w:r>
      <w:r w:rsidRPr="003E3CB8">
        <w:t>Die überarbeitete JSON-Datei von ChatGPT herunterladen und in die Datenbank importieren.</w:t>
      </w:r>
    </w:p>
    <w:p w14:paraId="2AA1A67E" w14:textId="59B7D0A9" w:rsidR="003E3CB8" w:rsidRDefault="003E3CB8" w:rsidP="003E3CB8">
      <w:r>
        <w:t>19.</w:t>
      </w:r>
      <w:r w:rsidRPr="003E3CB8">
        <w:rPr>
          <w:rFonts w:ascii="Times New Roman" w:hAnsi="Symbol"/>
          <w:b/>
          <w:sz w:val="24"/>
          <w:szCs w:val="24"/>
          <w:lang w:eastAsia="de-CH"/>
        </w:rPr>
        <w:t xml:space="preserve"> </w:t>
      </w:r>
      <w:proofErr w:type="spellStart"/>
      <w:r w:rsidRPr="003E3CB8">
        <w:t>Tailwind</w:t>
      </w:r>
      <w:proofErr w:type="spellEnd"/>
      <w:r>
        <w:t xml:space="preserve"> material</w:t>
      </w:r>
      <w:r w:rsidRPr="003E3CB8">
        <w:t xml:space="preserve"> installieren und den Import in </w:t>
      </w:r>
      <w:proofErr w:type="spellStart"/>
      <w:r w:rsidRPr="003E3CB8">
        <w:t>pages</w:t>
      </w:r>
      <w:proofErr w:type="spellEnd"/>
      <w:r w:rsidRPr="003E3CB8">
        <w:t>/deutsch.js einfügen.</w:t>
      </w:r>
    </w:p>
    <w:p w14:paraId="54EF68D4" w14:textId="4D1107B8" w:rsidR="003E3CB8" w:rsidRDefault="003E3CB8">
      <w:pPr>
        <w:spacing w:line="240" w:lineRule="auto"/>
      </w:pPr>
      <w:r>
        <w:rPr>
          <w:noProof/>
        </w:rPr>
        <w:drawing>
          <wp:inline distT="0" distB="0" distL="0" distR="0" wp14:anchorId="2161EB19" wp14:editId="4484DBF9">
            <wp:extent cx="5464013" cy="449619"/>
            <wp:effectExtent l="0" t="0" r="3810" b="7620"/>
            <wp:docPr id="43022537" name="Grafik 1" descr="Ein Bild, das Screenshot, Schrift, Tex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22537" name="Grafik 1" descr="Ein Bild, das Screenshot, Schrift, Text, Reihe enthält.&#10;&#10;Automatisch generierte Beschreibung"/>
                    <pic:cNvPicPr/>
                  </pic:nvPicPr>
                  <pic:blipFill>
                    <a:blip r:embed="rId73"/>
                    <a:stretch>
                      <a:fillRect/>
                    </a:stretch>
                  </pic:blipFill>
                  <pic:spPr>
                    <a:xfrm>
                      <a:off x="0" y="0"/>
                      <a:ext cx="5464013" cy="449619"/>
                    </a:xfrm>
                    <a:prstGeom prst="rect">
                      <a:avLst/>
                    </a:prstGeom>
                  </pic:spPr>
                </pic:pic>
              </a:graphicData>
            </a:graphic>
          </wp:inline>
        </w:drawing>
      </w:r>
    </w:p>
    <w:p w14:paraId="22E5223B" w14:textId="77777777" w:rsidR="003E3CB8" w:rsidRDefault="003E3CB8">
      <w:pPr>
        <w:spacing w:line="240" w:lineRule="auto"/>
      </w:pPr>
    </w:p>
    <w:p w14:paraId="430E2F71" w14:textId="7BCCD356" w:rsidR="00B073B0" w:rsidRDefault="003E3CB8" w:rsidP="003E3CB8">
      <w:pPr>
        <w:spacing w:line="240" w:lineRule="auto"/>
      </w:pPr>
      <w:r w:rsidRPr="00DE6964">
        <w:drawing>
          <wp:inline distT="0" distB="0" distL="0" distR="0" wp14:anchorId="5EC51F2F" wp14:editId="4B4A49EE">
            <wp:extent cx="3219899" cy="1800476"/>
            <wp:effectExtent l="0" t="0" r="0" b="9525"/>
            <wp:docPr id="1188026743"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26743" name="Grafik 1" descr="Ein Bild, das Text, Screenshot, Schrift enthält.&#10;&#10;Automatisch generierte Beschreibung"/>
                    <pic:cNvPicPr/>
                  </pic:nvPicPr>
                  <pic:blipFill>
                    <a:blip r:embed="rId74"/>
                    <a:stretch>
                      <a:fillRect/>
                    </a:stretch>
                  </pic:blipFill>
                  <pic:spPr>
                    <a:xfrm>
                      <a:off x="0" y="0"/>
                      <a:ext cx="3219899" cy="1800476"/>
                    </a:xfrm>
                    <a:prstGeom prst="rect">
                      <a:avLst/>
                    </a:prstGeom>
                  </pic:spPr>
                </pic:pic>
              </a:graphicData>
            </a:graphic>
          </wp:inline>
        </w:drawing>
      </w:r>
      <w:r w:rsidR="00B073B0">
        <w:t xml:space="preserve"> </w:t>
      </w:r>
    </w:p>
    <w:p w14:paraId="4BA5918C" w14:textId="77777777" w:rsidR="00067948" w:rsidRDefault="003E3CB8" w:rsidP="00067948">
      <w:pPr>
        <w:spacing w:line="240" w:lineRule="auto"/>
      </w:pPr>
      <w:r>
        <w:t xml:space="preserve">20. </w:t>
      </w:r>
      <w:r w:rsidRPr="003E3CB8">
        <w:t xml:space="preserve">Mit der Funktion </w:t>
      </w:r>
      <w:proofErr w:type="spellStart"/>
      <w:r w:rsidRPr="003E3CB8">
        <w:t>dialog</w:t>
      </w:r>
      <w:proofErr w:type="spellEnd"/>
      <w:r w:rsidRPr="003E3CB8">
        <w:t xml:space="preserve"> ein Popup erstellen, das den Filter enthält.</w:t>
      </w:r>
    </w:p>
    <w:p w14:paraId="4951E0B9" w14:textId="7A9B025D" w:rsidR="00CE63E7" w:rsidRDefault="00067948" w:rsidP="00067948">
      <w:pPr>
        <w:spacing w:line="240" w:lineRule="auto"/>
      </w:pPr>
      <w:r>
        <w:t>21.</w:t>
      </w:r>
      <w:r>
        <w:rPr>
          <w:color w:val="0000FF"/>
        </w:rPr>
        <w:t xml:space="preserve"> </w:t>
      </w:r>
      <w:proofErr w:type="spellStart"/>
      <w:r w:rsidR="00CE63E7" w:rsidRPr="003E3CB8">
        <w:rPr>
          <w:color w:val="0000FF"/>
        </w:rPr>
        <w:t>npm</w:t>
      </w:r>
      <w:proofErr w:type="spellEnd"/>
      <w:r w:rsidR="00CE63E7" w:rsidRPr="003E3CB8">
        <w:rPr>
          <w:color w:val="0000FF"/>
        </w:rPr>
        <w:t xml:space="preserve"> </w:t>
      </w:r>
      <w:proofErr w:type="spellStart"/>
      <w:r w:rsidR="00CE63E7" w:rsidRPr="003E3CB8">
        <w:rPr>
          <w:color w:val="0000FF"/>
        </w:rPr>
        <w:t>run</w:t>
      </w:r>
      <w:proofErr w:type="spellEnd"/>
      <w:r w:rsidR="00CE63E7" w:rsidRPr="003E3CB8">
        <w:rPr>
          <w:color w:val="0000FF"/>
        </w:rPr>
        <w:t xml:space="preserve"> </w:t>
      </w:r>
      <w:proofErr w:type="spellStart"/>
      <w:r w:rsidR="00CE63E7" w:rsidRPr="003E3CB8">
        <w:rPr>
          <w:color w:val="0000FF"/>
        </w:rPr>
        <w:t>dev</w:t>
      </w:r>
      <w:proofErr w:type="spellEnd"/>
      <w:r w:rsidR="00E8598D" w:rsidRPr="003E3CB8">
        <w:rPr>
          <w:color w:val="0000FF"/>
        </w:rPr>
        <w:t xml:space="preserve"> </w:t>
      </w:r>
      <w:r w:rsidR="00E8598D">
        <w:t>+</w:t>
      </w:r>
      <w:r w:rsidR="00CE63E7">
        <w:t xml:space="preserve"> ENTER drücken</w:t>
      </w:r>
      <w:r w:rsidR="00E8598D">
        <w:t>:</w:t>
      </w:r>
      <w:r w:rsidR="00CE63E7">
        <w:t xml:space="preserve"> startet die Anwendung</w:t>
      </w:r>
    </w:p>
    <w:p w14:paraId="6526FD3C" w14:textId="323ED066" w:rsidR="00CE63E7" w:rsidRDefault="00CE63E7" w:rsidP="00067948">
      <w:pPr>
        <w:numPr>
          <w:ilvl w:val="0"/>
          <w:numId w:val="41"/>
        </w:numPr>
      </w:pPr>
      <w:r>
        <w:t>Jetzt sollte in diesem Fenster einen URL namens http://localhost:3000 erscheinen</w:t>
      </w:r>
    </w:p>
    <w:p w14:paraId="23CDD372" w14:textId="5D098CDC" w:rsidR="00CE63E7" w:rsidRDefault="00CE63E7" w:rsidP="00067948">
      <w:pPr>
        <w:numPr>
          <w:ilvl w:val="0"/>
          <w:numId w:val="41"/>
        </w:numPr>
      </w:pPr>
      <w:r>
        <w:lastRenderedPageBreak/>
        <w:t xml:space="preserve">Link </w:t>
      </w:r>
      <w:r w:rsidR="00607B3C">
        <w:t>kopieren</w:t>
      </w:r>
      <w:r w:rsidR="00E15995">
        <w:t xml:space="preserve"> und im Browser einfügen (</w:t>
      </w:r>
      <w:r>
        <w:t xml:space="preserve">die Adresse </w:t>
      </w:r>
      <w:r w:rsidR="00E15995">
        <w:t xml:space="preserve">könnte man </w:t>
      </w:r>
      <w:r>
        <w:t>auch manuell im Browser eingeben) und somit öffnet sich die Anwendung</w:t>
      </w:r>
    </w:p>
    <w:p w14:paraId="4A9DABC8" w14:textId="69CF8FF9" w:rsidR="00BA545D" w:rsidRDefault="00D5331E" w:rsidP="00067948">
      <w:pPr>
        <w:numPr>
          <w:ilvl w:val="0"/>
          <w:numId w:val="41"/>
        </w:numPr>
      </w:pPr>
      <w:r>
        <w:t>E</w:t>
      </w:r>
      <w:r w:rsidR="00CE63E7">
        <w:t>inloggen und dann sind sie angemeldet und können loslegen</w:t>
      </w:r>
    </w:p>
    <w:p w14:paraId="55AE9D28" w14:textId="77777777" w:rsidR="007146CF" w:rsidRDefault="007146CF" w:rsidP="005909EE"/>
    <w:p w14:paraId="3BBE5048" w14:textId="77777777" w:rsidR="00D93000" w:rsidRDefault="00D93000" w:rsidP="005909EE"/>
    <w:p w14:paraId="2517D501" w14:textId="36B16AD3" w:rsidR="00D5331E" w:rsidRDefault="00D5331E" w:rsidP="00C93379">
      <w:pPr>
        <w:pStyle w:val="berschrift2"/>
        <w:numPr>
          <w:ilvl w:val="0"/>
          <w:numId w:val="0"/>
        </w:numPr>
      </w:pPr>
      <w:bookmarkStart w:id="88" w:name="_Toc167307346"/>
      <w:r>
        <w:t xml:space="preserve"> </w:t>
      </w:r>
      <w:bookmarkEnd w:id="88"/>
    </w:p>
    <w:sectPr w:rsidR="00D5331E">
      <w:headerReference w:type="default" r:id="rId75"/>
      <w:pgSz w:w="11906" w:h="16838" w:code="9"/>
      <w:pgMar w:top="1418" w:right="1701" w:bottom="1134" w:left="141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98589F" w14:textId="77777777" w:rsidR="00FC14CF" w:rsidRPr="007A6DCA" w:rsidRDefault="00FC14CF">
      <w:r w:rsidRPr="007A6DCA">
        <w:separator/>
      </w:r>
    </w:p>
  </w:endnote>
  <w:endnote w:type="continuationSeparator" w:id="0">
    <w:p w14:paraId="0C284247" w14:textId="77777777" w:rsidR="00FC14CF" w:rsidRPr="007A6DCA" w:rsidRDefault="00FC14CF">
      <w:r w:rsidRPr="007A6DCA">
        <w:continuationSeparator/>
      </w:r>
    </w:p>
  </w:endnote>
  <w:endnote w:type="continuationNotice" w:id="1">
    <w:p w14:paraId="6AD780FD" w14:textId="77777777" w:rsidR="00FC14CF" w:rsidRDefault="00FC14C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CA6EAA" w14:textId="77777777" w:rsidR="00FC14CF" w:rsidRPr="007A6DCA" w:rsidRDefault="00FC14CF">
      <w:r w:rsidRPr="007A6DCA">
        <w:separator/>
      </w:r>
    </w:p>
  </w:footnote>
  <w:footnote w:type="continuationSeparator" w:id="0">
    <w:p w14:paraId="2E22FABE" w14:textId="77777777" w:rsidR="00FC14CF" w:rsidRPr="007A6DCA" w:rsidRDefault="00FC14CF">
      <w:r w:rsidRPr="007A6DCA">
        <w:continuationSeparator/>
      </w:r>
    </w:p>
  </w:footnote>
  <w:footnote w:type="continuationNotice" w:id="1">
    <w:p w14:paraId="2A8DC4AE" w14:textId="77777777" w:rsidR="00FC14CF" w:rsidRDefault="00FC14C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7D4257" w14:textId="77777777" w:rsidR="00B015CB" w:rsidRPr="007A6DCA" w:rsidRDefault="00B015CB">
    <w:pPr>
      <w:pStyle w:val="Kopfzeile"/>
      <w:pBdr>
        <w:bottom w:val="single" w:sz="4" w:space="1" w:color="auto"/>
      </w:pBdr>
      <w:tabs>
        <w:tab w:val="clear" w:pos="9072"/>
        <w:tab w:val="right" w:pos="8789"/>
      </w:tabs>
      <w:rPr>
        <w:sz w:val="20"/>
      </w:rPr>
    </w:pPr>
    <w:r w:rsidRPr="007A6DCA">
      <w:rPr>
        <w:sz w:val="20"/>
      </w:rPr>
      <w:tab/>
    </w:r>
    <w:r w:rsidRPr="007A6DCA">
      <w:rPr>
        <w:sz w:val="20"/>
      </w:rPr>
      <w:tab/>
      <w:t xml:space="preserve">Page </w:t>
    </w:r>
    <w:r w:rsidRPr="007A6DCA">
      <w:rPr>
        <w:sz w:val="20"/>
      </w:rPr>
      <w:fldChar w:fldCharType="begin"/>
    </w:r>
    <w:r w:rsidRPr="007A6DCA">
      <w:rPr>
        <w:sz w:val="20"/>
      </w:rPr>
      <w:instrText xml:space="preserve"> </w:instrText>
    </w:r>
    <w:r w:rsidR="0034789A" w:rsidRPr="007A6DCA">
      <w:rPr>
        <w:sz w:val="20"/>
      </w:rPr>
      <w:instrText>PAGE</w:instrText>
    </w:r>
    <w:r w:rsidRPr="007A6DCA">
      <w:rPr>
        <w:sz w:val="20"/>
      </w:rPr>
      <w:instrText xml:space="preserve"> </w:instrText>
    </w:r>
    <w:r w:rsidRPr="007A6DCA">
      <w:rPr>
        <w:sz w:val="20"/>
      </w:rPr>
      <w:fldChar w:fldCharType="separate"/>
    </w:r>
    <w:r w:rsidR="00AB40A6" w:rsidRPr="007A6DCA">
      <w:rPr>
        <w:sz w:val="20"/>
      </w:rPr>
      <w:t>7</w:t>
    </w:r>
    <w:r w:rsidRPr="007A6DCA">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509E7"/>
    <w:multiLevelType w:val="hybridMultilevel"/>
    <w:tmpl w:val="D94E223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3032816"/>
    <w:multiLevelType w:val="singleLevel"/>
    <w:tmpl w:val="771C1152"/>
    <w:lvl w:ilvl="0">
      <w:start w:val="1"/>
      <w:numFmt w:val="lowerLetter"/>
      <w:pStyle w:val="berschrift5"/>
      <w:lvlText w:val="%1)"/>
      <w:lvlJc w:val="left"/>
      <w:pPr>
        <w:tabs>
          <w:tab w:val="num" w:pos="708"/>
        </w:tabs>
        <w:ind w:left="708" w:hanging="708"/>
      </w:pPr>
      <w:rPr>
        <w:rFonts w:hint="default"/>
      </w:rPr>
    </w:lvl>
  </w:abstractNum>
  <w:abstractNum w:abstractNumId="2" w15:restartNumberingAfterBreak="0">
    <w:nsid w:val="04FF4A74"/>
    <w:multiLevelType w:val="hybridMultilevel"/>
    <w:tmpl w:val="0F28BAE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5373C0D"/>
    <w:multiLevelType w:val="hybridMultilevel"/>
    <w:tmpl w:val="06DEB032"/>
    <w:lvl w:ilvl="0" w:tplc="7F2660FE">
      <w:numFmt w:val="bullet"/>
      <w:lvlText w:val="·"/>
      <w:lvlJc w:val="left"/>
      <w:pPr>
        <w:ind w:left="990" w:hanging="63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5897641"/>
    <w:multiLevelType w:val="hybridMultilevel"/>
    <w:tmpl w:val="D31C5E2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0B723745"/>
    <w:multiLevelType w:val="hybridMultilevel"/>
    <w:tmpl w:val="022475E4"/>
    <w:lvl w:ilvl="0" w:tplc="7F2660FE">
      <w:numFmt w:val="bullet"/>
      <w:lvlText w:val="·"/>
      <w:lvlJc w:val="left"/>
      <w:pPr>
        <w:ind w:left="990" w:hanging="63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00B377E"/>
    <w:multiLevelType w:val="multilevel"/>
    <w:tmpl w:val="7FAA2DAE"/>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lowerLetter"/>
      <w:pStyle w:val="berschrift4"/>
      <w:lvlText w:val="%4)"/>
      <w:lvlJc w:val="left"/>
      <w:pPr>
        <w:tabs>
          <w:tab w:val="num" w:pos="1728"/>
        </w:tabs>
        <w:ind w:left="1728" w:hanging="648"/>
      </w:pPr>
    </w:lvl>
    <w:lvl w:ilvl="4">
      <w:start w:val="1"/>
      <w:numFmt w:val="lowerLetter"/>
      <w:lvlText w:val="%4%5)"/>
      <w:lvlJc w:val="left"/>
      <w:pPr>
        <w:tabs>
          <w:tab w:val="num" w:pos="2232"/>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122F471C"/>
    <w:multiLevelType w:val="multilevel"/>
    <w:tmpl w:val="927877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1B2B6D83"/>
    <w:multiLevelType w:val="hybridMultilevel"/>
    <w:tmpl w:val="21F04CA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1E891752"/>
    <w:multiLevelType w:val="hybridMultilevel"/>
    <w:tmpl w:val="D83E69DA"/>
    <w:lvl w:ilvl="0" w:tplc="F87EA5AA">
      <w:start w:val="22"/>
      <w:numFmt w:val="decimal"/>
      <w:lvlText w:val="%1."/>
      <w:lvlJc w:val="left"/>
      <w:pPr>
        <w:ind w:left="36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1F2B5EFA"/>
    <w:multiLevelType w:val="hybridMultilevel"/>
    <w:tmpl w:val="AA8AE6B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2F124C5"/>
    <w:multiLevelType w:val="hybridMultilevel"/>
    <w:tmpl w:val="9ABC85E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25992A06"/>
    <w:multiLevelType w:val="hybridMultilevel"/>
    <w:tmpl w:val="E7A8C210"/>
    <w:lvl w:ilvl="0" w:tplc="C060B8FA">
      <w:numFmt w:val="bullet"/>
      <w:lvlText w:val="-"/>
      <w:lvlJc w:val="left"/>
      <w:pPr>
        <w:ind w:left="720" w:hanging="360"/>
      </w:pPr>
      <w:rPr>
        <w:rFonts w:ascii="Arial" w:eastAsia="Times New Roman" w:hAnsi="Arial" w:cs="Aria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275C39B8"/>
    <w:multiLevelType w:val="hybridMultilevel"/>
    <w:tmpl w:val="718C69F6"/>
    <w:lvl w:ilvl="0" w:tplc="08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73E7A09"/>
    <w:multiLevelType w:val="hybridMultilevel"/>
    <w:tmpl w:val="6A5A9BB0"/>
    <w:lvl w:ilvl="0" w:tplc="7F2660FE">
      <w:numFmt w:val="bullet"/>
      <w:lvlText w:val="·"/>
      <w:lvlJc w:val="left"/>
      <w:pPr>
        <w:ind w:left="990" w:hanging="63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CE4349A"/>
    <w:multiLevelType w:val="hybridMultilevel"/>
    <w:tmpl w:val="5F98AC04"/>
    <w:lvl w:ilvl="0" w:tplc="C060B8FA">
      <w:numFmt w:val="bullet"/>
      <w:lvlText w:val="-"/>
      <w:lvlJc w:val="left"/>
      <w:pPr>
        <w:ind w:left="720" w:hanging="360"/>
      </w:pPr>
      <w:rPr>
        <w:rFonts w:ascii="Arial" w:eastAsia="Times New Roman" w:hAnsi="Arial" w:cs="Aria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41A64BD6"/>
    <w:multiLevelType w:val="hybridMultilevel"/>
    <w:tmpl w:val="C0645B7E"/>
    <w:lvl w:ilvl="0" w:tplc="C060B8FA">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423D5794"/>
    <w:multiLevelType w:val="hybridMultilevel"/>
    <w:tmpl w:val="067ACDE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BA83982"/>
    <w:multiLevelType w:val="multilevel"/>
    <w:tmpl w:val="8230F8BE"/>
    <w:lvl w:ilvl="0">
      <w:start w:val="1"/>
      <w:numFmt w:val="decimal"/>
      <w:pStyle w:val="berschrift1"/>
      <w:lvlText w:val="%1."/>
      <w:lvlJc w:val="left"/>
      <w:pPr>
        <w:tabs>
          <w:tab w:val="num" w:pos="360"/>
        </w:tabs>
        <w:ind w:left="360" w:hanging="360"/>
      </w:pPr>
    </w:lvl>
    <w:lvl w:ilvl="1">
      <w:start w:val="1"/>
      <w:numFmt w:val="decimal"/>
      <w:pStyle w:val="berschrift2"/>
      <w:lvlText w:val="%1.%2."/>
      <w:lvlJc w:val="left"/>
      <w:pPr>
        <w:tabs>
          <w:tab w:val="num" w:pos="1060"/>
        </w:tabs>
        <w:ind w:left="680" w:hanging="340"/>
      </w:pPr>
    </w:lvl>
    <w:lvl w:ilvl="2">
      <w:start w:val="1"/>
      <w:numFmt w:val="decimal"/>
      <w:pStyle w:val="berschrift3"/>
      <w:lvlText w:val="%1.%2.%3."/>
      <w:lvlJc w:val="left"/>
      <w:pPr>
        <w:tabs>
          <w:tab w:val="num" w:pos="1400"/>
        </w:tabs>
        <w:ind w:left="1134" w:hanging="454"/>
      </w:pPr>
    </w:lvl>
    <w:lvl w:ilvl="3">
      <w:start w:val="1"/>
      <w:numFmt w:val="lowerLetter"/>
      <w:lvlText w:val="%4)"/>
      <w:lvlJc w:val="left"/>
      <w:pPr>
        <w:tabs>
          <w:tab w:val="num" w:pos="1701"/>
        </w:tabs>
        <w:ind w:left="1701" w:hanging="567"/>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4E87466A"/>
    <w:multiLevelType w:val="multilevel"/>
    <w:tmpl w:val="494C3E6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4EF30FBF"/>
    <w:multiLevelType w:val="hybridMultilevel"/>
    <w:tmpl w:val="9D38EF54"/>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51474DEA"/>
    <w:multiLevelType w:val="hybridMultilevel"/>
    <w:tmpl w:val="0E2CF99A"/>
    <w:lvl w:ilvl="0" w:tplc="0807000F">
      <w:start w:val="1"/>
      <w:numFmt w:val="decimal"/>
      <w:lvlText w:val="%1."/>
      <w:lvlJc w:val="left"/>
      <w:pPr>
        <w:ind w:left="360" w:hanging="360"/>
      </w:pPr>
    </w:lvl>
    <w:lvl w:ilvl="1" w:tplc="08070019">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2" w15:restartNumberingAfterBreak="0">
    <w:nsid w:val="531B0C7E"/>
    <w:multiLevelType w:val="hybridMultilevel"/>
    <w:tmpl w:val="9F9EF9BA"/>
    <w:lvl w:ilvl="0" w:tplc="16D67240">
      <w:start w:val="21"/>
      <w:numFmt w:val="decimal"/>
      <w:lvlText w:val="%1."/>
      <w:lvlJc w:val="left"/>
      <w:pPr>
        <w:ind w:left="2880" w:hanging="360"/>
      </w:pPr>
      <w:rPr>
        <w:rFonts w:hint="default"/>
        <w:color w:val="0000FF"/>
      </w:rPr>
    </w:lvl>
    <w:lvl w:ilvl="1" w:tplc="08070019" w:tentative="1">
      <w:start w:val="1"/>
      <w:numFmt w:val="lowerLetter"/>
      <w:lvlText w:val="%2."/>
      <w:lvlJc w:val="left"/>
      <w:pPr>
        <w:ind w:left="3600" w:hanging="360"/>
      </w:pPr>
    </w:lvl>
    <w:lvl w:ilvl="2" w:tplc="0807001B" w:tentative="1">
      <w:start w:val="1"/>
      <w:numFmt w:val="lowerRoman"/>
      <w:lvlText w:val="%3."/>
      <w:lvlJc w:val="right"/>
      <w:pPr>
        <w:ind w:left="4320" w:hanging="180"/>
      </w:pPr>
    </w:lvl>
    <w:lvl w:ilvl="3" w:tplc="0807000F" w:tentative="1">
      <w:start w:val="1"/>
      <w:numFmt w:val="decimal"/>
      <w:lvlText w:val="%4."/>
      <w:lvlJc w:val="left"/>
      <w:pPr>
        <w:ind w:left="5040" w:hanging="360"/>
      </w:pPr>
    </w:lvl>
    <w:lvl w:ilvl="4" w:tplc="08070019" w:tentative="1">
      <w:start w:val="1"/>
      <w:numFmt w:val="lowerLetter"/>
      <w:lvlText w:val="%5."/>
      <w:lvlJc w:val="left"/>
      <w:pPr>
        <w:ind w:left="5760" w:hanging="360"/>
      </w:pPr>
    </w:lvl>
    <w:lvl w:ilvl="5" w:tplc="0807001B" w:tentative="1">
      <w:start w:val="1"/>
      <w:numFmt w:val="lowerRoman"/>
      <w:lvlText w:val="%6."/>
      <w:lvlJc w:val="right"/>
      <w:pPr>
        <w:ind w:left="6480" w:hanging="180"/>
      </w:pPr>
    </w:lvl>
    <w:lvl w:ilvl="6" w:tplc="0807000F" w:tentative="1">
      <w:start w:val="1"/>
      <w:numFmt w:val="decimal"/>
      <w:lvlText w:val="%7."/>
      <w:lvlJc w:val="left"/>
      <w:pPr>
        <w:ind w:left="7200" w:hanging="360"/>
      </w:pPr>
    </w:lvl>
    <w:lvl w:ilvl="7" w:tplc="08070019" w:tentative="1">
      <w:start w:val="1"/>
      <w:numFmt w:val="lowerLetter"/>
      <w:lvlText w:val="%8."/>
      <w:lvlJc w:val="left"/>
      <w:pPr>
        <w:ind w:left="7920" w:hanging="360"/>
      </w:pPr>
    </w:lvl>
    <w:lvl w:ilvl="8" w:tplc="0807001B" w:tentative="1">
      <w:start w:val="1"/>
      <w:numFmt w:val="lowerRoman"/>
      <w:lvlText w:val="%9."/>
      <w:lvlJc w:val="right"/>
      <w:pPr>
        <w:ind w:left="8640" w:hanging="180"/>
      </w:pPr>
    </w:lvl>
  </w:abstractNum>
  <w:abstractNum w:abstractNumId="23" w15:restartNumberingAfterBreak="0">
    <w:nsid w:val="57E52867"/>
    <w:multiLevelType w:val="multilevel"/>
    <w:tmpl w:val="F0D258C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8EE7E12"/>
    <w:multiLevelType w:val="hybridMultilevel"/>
    <w:tmpl w:val="BB066990"/>
    <w:lvl w:ilvl="0" w:tplc="0807000F">
      <w:start w:val="1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5" w15:restartNumberingAfterBreak="0">
    <w:nsid w:val="64EB4F27"/>
    <w:multiLevelType w:val="hybridMultilevel"/>
    <w:tmpl w:val="0F28BAEC"/>
    <w:lvl w:ilvl="0" w:tplc="0807000F">
      <w:start w:val="1"/>
      <w:numFmt w:val="decimal"/>
      <w:lvlText w:val="%1."/>
      <w:lvlJc w:val="left"/>
      <w:pPr>
        <w:ind w:left="720" w:hanging="360"/>
      </w:p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15:restartNumberingAfterBreak="0">
    <w:nsid w:val="72393F68"/>
    <w:multiLevelType w:val="hybridMultilevel"/>
    <w:tmpl w:val="6AAE2E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724875A4"/>
    <w:multiLevelType w:val="hybridMultilevel"/>
    <w:tmpl w:val="CD88762C"/>
    <w:lvl w:ilvl="0" w:tplc="331E59CE">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8" w15:restartNumberingAfterBreak="0">
    <w:nsid w:val="7A364301"/>
    <w:multiLevelType w:val="hybridMultilevel"/>
    <w:tmpl w:val="52F2A5C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CB73F10"/>
    <w:multiLevelType w:val="multilevel"/>
    <w:tmpl w:val="73F2A4F2"/>
    <w:lvl w:ilvl="0">
      <w:numFmt w:val="bullet"/>
      <w:lvlText w:val="-"/>
      <w:lvlJc w:val="left"/>
      <w:pPr>
        <w:tabs>
          <w:tab w:val="num" w:pos="720"/>
        </w:tabs>
        <w:ind w:left="720" w:hanging="360"/>
      </w:pPr>
      <w:rPr>
        <w:rFonts w:ascii="Arial" w:eastAsia="Times New Roman" w:hAnsi="Arial" w:cs="Arial"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42282341">
    <w:abstractNumId w:val="18"/>
  </w:num>
  <w:num w:numId="2" w16cid:durableId="418798210">
    <w:abstractNumId w:val="6"/>
  </w:num>
  <w:num w:numId="3" w16cid:durableId="1651792613">
    <w:abstractNumId w:val="18"/>
  </w:num>
  <w:num w:numId="4" w16cid:durableId="721054213">
    <w:abstractNumId w:val="18"/>
  </w:num>
  <w:num w:numId="5" w16cid:durableId="40984744">
    <w:abstractNumId w:val="1"/>
  </w:num>
  <w:num w:numId="6" w16cid:durableId="765155706">
    <w:abstractNumId w:val="27"/>
  </w:num>
  <w:num w:numId="7" w16cid:durableId="1636374521">
    <w:abstractNumId w:val="25"/>
  </w:num>
  <w:num w:numId="8" w16cid:durableId="537276764">
    <w:abstractNumId w:val="16"/>
  </w:num>
  <w:num w:numId="9" w16cid:durableId="1741095459">
    <w:abstractNumId w:val="12"/>
  </w:num>
  <w:num w:numId="10" w16cid:durableId="1225681089">
    <w:abstractNumId w:val="28"/>
  </w:num>
  <w:num w:numId="11" w16cid:durableId="8944987">
    <w:abstractNumId w:val="2"/>
  </w:num>
  <w:num w:numId="12" w16cid:durableId="238098714">
    <w:abstractNumId w:val="29"/>
  </w:num>
  <w:num w:numId="13" w16cid:durableId="1946231784">
    <w:abstractNumId w:val="15"/>
  </w:num>
  <w:num w:numId="14" w16cid:durableId="1112359493">
    <w:abstractNumId w:val="4"/>
  </w:num>
  <w:num w:numId="15" w16cid:durableId="278151380">
    <w:abstractNumId w:val="13"/>
  </w:num>
  <w:num w:numId="16" w16cid:durableId="1154183043">
    <w:abstractNumId w:val="23"/>
  </w:num>
  <w:num w:numId="17" w16cid:durableId="1708488288">
    <w:abstractNumId w:val="10"/>
  </w:num>
  <w:num w:numId="18" w16cid:durableId="789787639">
    <w:abstractNumId w:val="20"/>
  </w:num>
  <w:num w:numId="19" w16cid:durableId="973681280">
    <w:abstractNumId w:val="11"/>
  </w:num>
  <w:num w:numId="20" w16cid:durableId="1261139903">
    <w:abstractNumId w:val="14"/>
  </w:num>
  <w:num w:numId="21" w16cid:durableId="931356364">
    <w:abstractNumId w:val="5"/>
  </w:num>
  <w:num w:numId="22" w16cid:durableId="1316101805">
    <w:abstractNumId w:val="3"/>
  </w:num>
  <w:num w:numId="23" w16cid:durableId="223563642">
    <w:abstractNumId w:val="17"/>
  </w:num>
  <w:num w:numId="24" w16cid:durableId="410782046">
    <w:abstractNumId w:val="0"/>
  </w:num>
  <w:num w:numId="25" w16cid:durableId="1266771066">
    <w:abstractNumId w:val="26"/>
  </w:num>
  <w:num w:numId="26" w16cid:durableId="1218206237">
    <w:abstractNumId w:val="21"/>
  </w:num>
  <w:num w:numId="27" w16cid:durableId="1862738042">
    <w:abstractNumId w:val="8"/>
  </w:num>
  <w:num w:numId="28" w16cid:durableId="19687788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69527581">
    <w:abstractNumId w:val="1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64509397">
    <w:abstractNumId w:val="18"/>
  </w:num>
  <w:num w:numId="31" w16cid:durableId="1282153626">
    <w:abstractNumId w:val="18"/>
  </w:num>
  <w:num w:numId="32" w16cid:durableId="2114745667">
    <w:abstractNumId w:val="18"/>
  </w:num>
  <w:num w:numId="33" w16cid:durableId="506480272">
    <w:abstractNumId w:val="18"/>
  </w:num>
  <w:num w:numId="34" w16cid:durableId="148403135">
    <w:abstractNumId w:val="18"/>
  </w:num>
  <w:num w:numId="35" w16cid:durableId="312872355">
    <w:abstractNumId w:val="18"/>
  </w:num>
  <w:num w:numId="36" w16cid:durableId="2069836183">
    <w:abstractNumId w:val="18"/>
  </w:num>
  <w:num w:numId="37" w16cid:durableId="1790588045">
    <w:abstractNumId w:val="18"/>
  </w:num>
  <w:num w:numId="38" w16cid:durableId="1285848908">
    <w:abstractNumId w:val="18"/>
  </w:num>
  <w:num w:numId="39" w16cid:durableId="1695110969">
    <w:abstractNumId w:val="24"/>
  </w:num>
  <w:num w:numId="40" w16cid:durableId="326254622">
    <w:abstractNumId w:val="22"/>
  </w:num>
  <w:num w:numId="41" w16cid:durableId="17732380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856"/>
    <w:rsid w:val="0000126C"/>
    <w:rsid w:val="000015C1"/>
    <w:rsid w:val="000015E6"/>
    <w:rsid w:val="000016ED"/>
    <w:rsid w:val="00003048"/>
    <w:rsid w:val="000031AE"/>
    <w:rsid w:val="00003414"/>
    <w:rsid w:val="0000378B"/>
    <w:rsid w:val="00003AD3"/>
    <w:rsid w:val="00003DEE"/>
    <w:rsid w:val="0000404F"/>
    <w:rsid w:val="0000458F"/>
    <w:rsid w:val="0000464D"/>
    <w:rsid w:val="00004DAA"/>
    <w:rsid w:val="0000501C"/>
    <w:rsid w:val="0000527B"/>
    <w:rsid w:val="00005B6E"/>
    <w:rsid w:val="00005C27"/>
    <w:rsid w:val="00006D3F"/>
    <w:rsid w:val="000072C9"/>
    <w:rsid w:val="00007C8C"/>
    <w:rsid w:val="000105C9"/>
    <w:rsid w:val="00010981"/>
    <w:rsid w:val="00010C74"/>
    <w:rsid w:val="00010D8D"/>
    <w:rsid w:val="00011436"/>
    <w:rsid w:val="00011D4C"/>
    <w:rsid w:val="00013B6A"/>
    <w:rsid w:val="00014836"/>
    <w:rsid w:val="000148F5"/>
    <w:rsid w:val="00014AED"/>
    <w:rsid w:val="00015101"/>
    <w:rsid w:val="000153CF"/>
    <w:rsid w:val="00015522"/>
    <w:rsid w:val="00015E4A"/>
    <w:rsid w:val="00017C04"/>
    <w:rsid w:val="00020665"/>
    <w:rsid w:val="00020C5A"/>
    <w:rsid w:val="0002110E"/>
    <w:rsid w:val="0002174C"/>
    <w:rsid w:val="00021790"/>
    <w:rsid w:val="0002197C"/>
    <w:rsid w:val="00021A50"/>
    <w:rsid w:val="00021A67"/>
    <w:rsid w:val="00021E20"/>
    <w:rsid w:val="000224AD"/>
    <w:rsid w:val="000225C1"/>
    <w:rsid w:val="00022917"/>
    <w:rsid w:val="00022EC4"/>
    <w:rsid w:val="000234B6"/>
    <w:rsid w:val="00023621"/>
    <w:rsid w:val="00023C3E"/>
    <w:rsid w:val="00024007"/>
    <w:rsid w:val="000240ED"/>
    <w:rsid w:val="0002423C"/>
    <w:rsid w:val="00024B54"/>
    <w:rsid w:val="00025C83"/>
    <w:rsid w:val="000261BF"/>
    <w:rsid w:val="0002679C"/>
    <w:rsid w:val="00027CC8"/>
    <w:rsid w:val="00027D73"/>
    <w:rsid w:val="000306DA"/>
    <w:rsid w:val="00030BBE"/>
    <w:rsid w:val="00030BBF"/>
    <w:rsid w:val="00031471"/>
    <w:rsid w:val="00031939"/>
    <w:rsid w:val="0003266E"/>
    <w:rsid w:val="00032A3E"/>
    <w:rsid w:val="00032FBD"/>
    <w:rsid w:val="000334C2"/>
    <w:rsid w:val="00033678"/>
    <w:rsid w:val="00033EDE"/>
    <w:rsid w:val="000345DE"/>
    <w:rsid w:val="00034F0F"/>
    <w:rsid w:val="000355CA"/>
    <w:rsid w:val="00035ABC"/>
    <w:rsid w:val="00037277"/>
    <w:rsid w:val="00037BD9"/>
    <w:rsid w:val="0004007D"/>
    <w:rsid w:val="00040145"/>
    <w:rsid w:val="00042045"/>
    <w:rsid w:val="00042936"/>
    <w:rsid w:val="00043061"/>
    <w:rsid w:val="000435B9"/>
    <w:rsid w:val="00043682"/>
    <w:rsid w:val="00043B0A"/>
    <w:rsid w:val="00043E28"/>
    <w:rsid w:val="0004557B"/>
    <w:rsid w:val="0004657D"/>
    <w:rsid w:val="000465F7"/>
    <w:rsid w:val="000466DE"/>
    <w:rsid w:val="00047358"/>
    <w:rsid w:val="00047991"/>
    <w:rsid w:val="00047C4F"/>
    <w:rsid w:val="00047ECE"/>
    <w:rsid w:val="00050173"/>
    <w:rsid w:val="000504AB"/>
    <w:rsid w:val="00050A66"/>
    <w:rsid w:val="000512E2"/>
    <w:rsid w:val="00051A73"/>
    <w:rsid w:val="000521D9"/>
    <w:rsid w:val="000533EC"/>
    <w:rsid w:val="000538E5"/>
    <w:rsid w:val="000542FF"/>
    <w:rsid w:val="00054CC8"/>
    <w:rsid w:val="00054F42"/>
    <w:rsid w:val="0005669F"/>
    <w:rsid w:val="00056ECA"/>
    <w:rsid w:val="00057069"/>
    <w:rsid w:val="000572AD"/>
    <w:rsid w:val="000573BF"/>
    <w:rsid w:val="00057827"/>
    <w:rsid w:val="00057EC9"/>
    <w:rsid w:val="00060F73"/>
    <w:rsid w:val="0006233D"/>
    <w:rsid w:val="000627F5"/>
    <w:rsid w:val="00062F1C"/>
    <w:rsid w:val="00063132"/>
    <w:rsid w:val="000637E3"/>
    <w:rsid w:val="000640C6"/>
    <w:rsid w:val="00064682"/>
    <w:rsid w:val="00064688"/>
    <w:rsid w:val="00064953"/>
    <w:rsid w:val="00065BD7"/>
    <w:rsid w:val="00066108"/>
    <w:rsid w:val="00066154"/>
    <w:rsid w:val="00066B6E"/>
    <w:rsid w:val="00066D33"/>
    <w:rsid w:val="00067302"/>
    <w:rsid w:val="0006758C"/>
    <w:rsid w:val="00067948"/>
    <w:rsid w:val="00067F51"/>
    <w:rsid w:val="00070192"/>
    <w:rsid w:val="000706A3"/>
    <w:rsid w:val="000706A5"/>
    <w:rsid w:val="0007086B"/>
    <w:rsid w:val="00070C27"/>
    <w:rsid w:val="0007111C"/>
    <w:rsid w:val="00071B3D"/>
    <w:rsid w:val="00072AD0"/>
    <w:rsid w:val="00073167"/>
    <w:rsid w:val="0007327D"/>
    <w:rsid w:val="000735B3"/>
    <w:rsid w:val="00073995"/>
    <w:rsid w:val="00073DDA"/>
    <w:rsid w:val="0007418D"/>
    <w:rsid w:val="000743F2"/>
    <w:rsid w:val="00074A81"/>
    <w:rsid w:val="00074A88"/>
    <w:rsid w:val="00075656"/>
    <w:rsid w:val="00075C8C"/>
    <w:rsid w:val="00076AE6"/>
    <w:rsid w:val="00076CFA"/>
    <w:rsid w:val="00076D39"/>
    <w:rsid w:val="00077270"/>
    <w:rsid w:val="00077275"/>
    <w:rsid w:val="00077CB1"/>
    <w:rsid w:val="00077FFA"/>
    <w:rsid w:val="000810B7"/>
    <w:rsid w:val="0008203B"/>
    <w:rsid w:val="00082298"/>
    <w:rsid w:val="00082CBC"/>
    <w:rsid w:val="00083242"/>
    <w:rsid w:val="00083887"/>
    <w:rsid w:val="00083D3B"/>
    <w:rsid w:val="00083FA7"/>
    <w:rsid w:val="000841C9"/>
    <w:rsid w:val="0008584D"/>
    <w:rsid w:val="00085A3B"/>
    <w:rsid w:val="0008655C"/>
    <w:rsid w:val="00086A7C"/>
    <w:rsid w:val="00087608"/>
    <w:rsid w:val="00087676"/>
    <w:rsid w:val="00087ACD"/>
    <w:rsid w:val="00087B04"/>
    <w:rsid w:val="00090450"/>
    <w:rsid w:val="00090632"/>
    <w:rsid w:val="00090CE3"/>
    <w:rsid w:val="00090FE7"/>
    <w:rsid w:val="00091123"/>
    <w:rsid w:val="00091DF5"/>
    <w:rsid w:val="000921E8"/>
    <w:rsid w:val="00092C7F"/>
    <w:rsid w:val="000934FF"/>
    <w:rsid w:val="000938CF"/>
    <w:rsid w:val="00093BBA"/>
    <w:rsid w:val="00093CAB"/>
    <w:rsid w:val="00094AEE"/>
    <w:rsid w:val="00094C36"/>
    <w:rsid w:val="000951FA"/>
    <w:rsid w:val="000957E7"/>
    <w:rsid w:val="00096030"/>
    <w:rsid w:val="000960D4"/>
    <w:rsid w:val="000A062C"/>
    <w:rsid w:val="000A06E1"/>
    <w:rsid w:val="000A1CB1"/>
    <w:rsid w:val="000A2642"/>
    <w:rsid w:val="000A2A37"/>
    <w:rsid w:val="000A2BDE"/>
    <w:rsid w:val="000A2C72"/>
    <w:rsid w:val="000A3CC4"/>
    <w:rsid w:val="000A40F3"/>
    <w:rsid w:val="000A4293"/>
    <w:rsid w:val="000A45A2"/>
    <w:rsid w:val="000A4E83"/>
    <w:rsid w:val="000A60A7"/>
    <w:rsid w:val="000A648C"/>
    <w:rsid w:val="000A691F"/>
    <w:rsid w:val="000A7BBD"/>
    <w:rsid w:val="000B1CCD"/>
    <w:rsid w:val="000B3307"/>
    <w:rsid w:val="000B3BA3"/>
    <w:rsid w:val="000B41F7"/>
    <w:rsid w:val="000B440F"/>
    <w:rsid w:val="000B4AF7"/>
    <w:rsid w:val="000B544A"/>
    <w:rsid w:val="000B575D"/>
    <w:rsid w:val="000B66AA"/>
    <w:rsid w:val="000B7424"/>
    <w:rsid w:val="000C04C8"/>
    <w:rsid w:val="000C073D"/>
    <w:rsid w:val="000C0F69"/>
    <w:rsid w:val="000C0F9A"/>
    <w:rsid w:val="000C0FF3"/>
    <w:rsid w:val="000C1247"/>
    <w:rsid w:val="000C1760"/>
    <w:rsid w:val="000C1CD9"/>
    <w:rsid w:val="000C263D"/>
    <w:rsid w:val="000C2BF1"/>
    <w:rsid w:val="000C2E54"/>
    <w:rsid w:val="000C488F"/>
    <w:rsid w:val="000C4C20"/>
    <w:rsid w:val="000C5DE5"/>
    <w:rsid w:val="000C5EC9"/>
    <w:rsid w:val="000C5FED"/>
    <w:rsid w:val="000C6C83"/>
    <w:rsid w:val="000C6F6E"/>
    <w:rsid w:val="000C7354"/>
    <w:rsid w:val="000C773D"/>
    <w:rsid w:val="000D087A"/>
    <w:rsid w:val="000D088E"/>
    <w:rsid w:val="000D1708"/>
    <w:rsid w:val="000D1EEA"/>
    <w:rsid w:val="000D2A97"/>
    <w:rsid w:val="000D2AA5"/>
    <w:rsid w:val="000D37EB"/>
    <w:rsid w:val="000D3A96"/>
    <w:rsid w:val="000D3B33"/>
    <w:rsid w:val="000D3FA4"/>
    <w:rsid w:val="000D4552"/>
    <w:rsid w:val="000D469E"/>
    <w:rsid w:val="000D48CB"/>
    <w:rsid w:val="000D49C2"/>
    <w:rsid w:val="000D55CC"/>
    <w:rsid w:val="000D6330"/>
    <w:rsid w:val="000D6C2B"/>
    <w:rsid w:val="000D6F53"/>
    <w:rsid w:val="000D779A"/>
    <w:rsid w:val="000D78D1"/>
    <w:rsid w:val="000D7A98"/>
    <w:rsid w:val="000E087B"/>
    <w:rsid w:val="000E0C6E"/>
    <w:rsid w:val="000E1006"/>
    <w:rsid w:val="000E20FF"/>
    <w:rsid w:val="000E2505"/>
    <w:rsid w:val="000E2AFA"/>
    <w:rsid w:val="000E32C1"/>
    <w:rsid w:val="000E3B7A"/>
    <w:rsid w:val="000E41E3"/>
    <w:rsid w:val="000E56F1"/>
    <w:rsid w:val="000E5829"/>
    <w:rsid w:val="000E5FC2"/>
    <w:rsid w:val="000E627A"/>
    <w:rsid w:val="000E6412"/>
    <w:rsid w:val="000E7039"/>
    <w:rsid w:val="000E7F5C"/>
    <w:rsid w:val="000E7FAB"/>
    <w:rsid w:val="000F0629"/>
    <w:rsid w:val="000F0B0F"/>
    <w:rsid w:val="000F1F9C"/>
    <w:rsid w:val="000F2B8F"/>
    <w:rsid w:val="000F37BD"/>
    <w:rsid w:val="000F391C"/>
    <w:rsid w:val="000F3925"/>
    <w:rsid w:val="000F3E9D"/>
    <w:rsid w:val="000F4502"/>
    <w:rsid w:val="000F4CB1"/>
    <w:rsid w:val="000F4DDF"/>
    <w:rsid w:val="000F615E"/>
    <w:rsid w:val="000F61CD"/>
    <w:rsid w:val="000F65A6"/>
    <w:rsid w:val="000F6787"/>
    <w:rsid w:val="000F6C68"/>
    <w:rsid w:val="000F728E"/>
    <w:rsid w:val="000F7662"/>
    <w:rsid w:val="000F7DA2"/>
    <w:rsid w:val="00100D13"/>
    <w:rsid w:val="00100D61"/>
    <w:rsid w:val="0010136F"/>
    <w:rsid w:val="00102C17"/>
    <w:rsid w:val="00103001"/>
    <w:rsid w:val="00103A10"/>
    <w:rsid w:val="0010488D"/>
    <w:rsid w:val="00104CAA"/>
    <w:rsid w:val="00104D3B"/>
    <w:rsid w:val="00105836"/>
    <w:rsid w:val="0010585A"/>
    <w:rsid w:val="001059F7"/>
    <w:rsid w:val="00106277"/>
    <w:rsid w:val="001069F4"/>
    <w:rsid w:val="00106B77"/>
    <w:rsid w:val="00107037"/>
    <w:rsid w:val="001074D0"/>
    <w:rsid w:val="00107D91"/>
    <w:rsid w:val="001103A0"/>
    <w:rsid w:val="00110A24"/>
    <w:rsid w:val="001117F5"/>
    <w:rsid w:val="0011201D"/>
    <w:rsid w:val="00112E51"/>
    <w:rsid w:val="0011365A"/>
    <w:rsid w:val="0011433A"/>
    <w:rsid w:val="00114452"/>
    <w:rsid w:val="00114A22"/>
    <w:rsid w:val="00114CDA"/>
    <w:rsid w:val="00114F9B"/>
    <w:rsid w:val="00115FA7"/>
    <w:rsid w:val="00117654"/>
    <w:rsid w:val="001203B8"/>
    <w:rsid w:val="001211E0"/>
    <w:rsid w:val="00122205"/>
    <w:rsid w:val="00122664"/>
    <w:rsid w:val="00122BBE"/>
    <w:rsid w:val="00122CE5"/>
    <w:rsid w:val="001235FF"/>
    <w:rsid w:val="0012455C"/>
    <w:rsid w:val="0012466F"/>
    <w:rsid w:val="0012529A"/>
    <w:rsid w:val="001261BE"/>
    <w:rsid w:val="0012633F"/>
    <w:rsid w:val="00126428"/>
    <w:rsid w:val="001269A0"/>
    <w:rsid w:val="00127374"/>
    <w:rsid w:val="001279C2"/>
    <w:rsid w:val="00132229"/>
    <w:rsid w:val="00132637"/>
    <w:rsid w:val="0013297C"/>
    <w:rsid w:val="0013333E"/>
    <w:rsid w:val="00134977"/>
    <w:rsid w:val="00134DC0"/>
    <w:rsid w:val="00135108"/>
    <w:rsid w:val="00135649"/>
    <w:rsid w:val="0013608B"/>
    <w:rsid w:val="00136324"/>
    <w:rsid w:val="00136460"/>
    <w:rsid w:val="0013652C"/>
    <w:rsid w:val="00136533"/>
    <w:rsid w:val="00136DAC"/>
    <w:rsid w:val="00137BE9"/>
    <w:rsid w:val="00140D4B"/>
    <w:rsid w:val="00140DA7"/>
    <w:rsid w:val="001415E7"/>
    <w:rsid w:val="001415F5"/>
    <w:rsid w:val="0014174B"/>
    <w:rsid w:val="00142138"/>
    <w:rsid w:val="00142227"/>
    <w:rsid w:val="00143D99"/>
    <w:rsid w:val="001441FF"/>
    <w:rsid w:val="00145388"/>
    <w:rsid w:val="001462B4"/>
    <w:rsid w:val="0014699C"/>
    <w:rsid w:val="00147325"/>
    <w:rsid w:val="0014774D"/>
    <w:rsid w:val="00151129"/>
    <w:rsid w:val="00151965"/>
    <w:rsid w:val="00152498"/>
    <w:rsid w:val="00152DF1"/>
    <w:rsid w:val="0015300F"/>
    <w:rsid w:val="001530B5"/>
    <w:rsid w:val="001533C0"/>
    <w:rsid w:val="001535B2"/>
    <w:rsid w:val="00154264"/>
    <w:rsid w:val="0015442C"/>
    <w:rsid w:val="00154903"/>
    <w:rsid w:val="00154DB2"/>
    <w:rsid w:val="001552E8"/>
    <w:rsid w:val="001555CF"/>
    <w:rsid w:val="00155AB8"/>
    <w:rsid w:val="00156700"/>
    <w:rsid w:val="001575C1"/>
    <w:rsid w:val="001607FC"/>
    <w:rsid w:val="00160837"/>
    <w:rsid w:val="00160A72"/>
    <w:rsid w:val="00160E68"/>
    <w:rsid w:val="0016179A"/>
    <w:rsid w:val="00161F4E"/>
    <w:rsid w:val="001623AD"/>
    <w:rsid w:val="00162956"/>
    <w:rsid w:val="00162FA3"/>
    <w:rsid w:val="00163295"/>
    <w:rsid w:val="00163B47"/>
    <w:rsid w:val="00166161"/>
    <w:rsid w:val="00166461"/>
    <w:rsid w:val="0016655F"/>
    <w:rsid w:val="001669E0"/>
    <w:rsid w:val="00166A43"/>
    <w:rsid w:val="001700F1"/>
    <w:rsid w:val="00170456"/>
    <w:rsid w:val="001708B1"/>
    <w:rsid w:val="00170A6B"/>
    <w:rsid w:val="001718A0"/>
    <w:rsid w:val="001720D1"/>
    <w:rsid w:val="00172270"/>
    <w:rsid w:val="00172746"/>
    <w:rsid w:val="001735E8"/>
    <w:rsid w:val="0017369E"/>
    <w:rsid w:val="0017440F"/>
    <w:rsid w:val="001748FB"/>
    <w:rsid w:val="0017496A"/>
    <w:rsid w:val="001749CD"/>
    <w:rsid w:val="001752CC"/>
    <w:rsid w:val="001752ED"/>
    <w:rsid w:val="0017543D"/>
    <w:rsid w:val="001754F3"/>
    <w:rsid w:val="001764C1"/>
    <w:rsid w:val="001772C1"/>
    <w:rsid w:val="001777CB"/>
    <w:rsid w:val="00181750"/>
    <w:rsid w:val="00181A29"/>
    <w:rsid w:val="00181ADF"/>
    <w:rsid w:val="00181E26"/>
    <w:rsid w:val="00181F3C"/>
    <w:rsid w:val="00182480"/>
    <w:rsid w:val="00182958"/>
    <w:rsid w:val="00182E6F"/>
    <w:rsid w:val="001834D6"/>
    <w:rsid w:val="00183C84"/>
    <w:rsid w:val="00183C8D"/>
    <w:rsid w:val="00183DA6"/>
    <w:rsid w:val="001853E5"/>
    <w:rsid w:val="0018580B"/>
    <w:rsid w:val="001859AC"/>
    <w:rsid w:val="00185E82"/>
    <w:rsid w:val="001863FA"/>
    <w:rsid w:val="001865AC"/>
    <w:rsid w:val="0018665F"/>
    <w:rsid w:val="00186B0A"/>
    <w:rsid w:val="00186BC4"/>
    <w:rsid w:val="00187C83"/>
    <w:rsid w:val="00187D46"/>
    <w:rsid w:val="00190111"/>
    <w:rsid w:val="001906C2"/>
    <w:rsid w:val="00191228"/>
    <w:rsid w:val="00191796"/>
    <w:rsid w:val="00191A5B"/>
    <w:rsid w:val="00191A8D"/>
    <w:rsid w:val="001923AF"/>
    <w:rsid w:val="0019335D"/>
    <w:rsid w:val="00193E5B"/>
    <w:rsid w:val="00194365"/>
    <w:rsid w:val="00194977"/>
    <w:rsid w:val="00194C95"/>
    <w:rsid w:val="00195981"/>
    <w:rsid w:val="00195AB4"/>
    <w:rsid w:val="00195C20"/>
    <w:rsid w:val="0019611E"/>
    <w:rsid w:val="00196D15"/>
    <w:rsid w:val="00197FAB"/>
    <w:rsid w:val="001A0367"/>
    <w:rsid w:val="001A04EB"/>
    <w:rsid w:val="001A0E24"/>
    <w:rsid w:val="001A12A8"/>
    <w:rsid w:val="001A1DFF"/>
    <w:rsid w:val="001A2579"/>
    <w:rsid w:val="001A49E9"/>
    <w:rsid w:val="001A4C22"/>
    <w:rsid w:val="001A521D"/>
    <w:rsid w:val="001A52F8"/>
    <w:rsid w:val="001A5ACE"/>
    <w:rsid w:val="001A6A50"/>
    <w:rsid w:val="001A6C04"/>
    <w:rsid w:val="001A6D7F"/>
    <w:rsid w:val="001A6E1A"/>
    <w:rsid w:val="001A7393"/>
    <w:rsid w:val="001A74EF"/>
    <w:rsid w:val="001A779C"/>
    <w:rsid w:val="001A7A20"/>
    <w:rsid w:val="001A7CE6"/>
    <w:rsid w:val="001B04FC"/>
    <w:rsid w:val="001B06B0"/>
    <w:rsid w:val="001B1222"/>
    <w:rsid w:val="001B15F0"/>
    <w:rsid w:val="001B1720"/>
    <w:rsid w:val="001B2F20"/>
    <w:rsid w:val="001B2F22"/>
    <w:rsid w:val="001B3562"/>
    <w:rsid w:val="001B389C"/>
    <w:rsid w:val="001B3DAF"/>
    <w:rsid w:val="001B5122"/>
    <w:rsid w:val="001B5D90"/>
    <w:rsid w:val="001B66B1"/>
    <w:rsid w:val="001B728F"/>
    <w:rsid w:val="001B7576"/>
    <w:rsid w:val="001B7709"/>
    <w:rsid w:val="001B7F8D"/>
    <w:rsid w:val="001C0187"/>
    <w:rsid w:val="001C0B9C"/>
    <w:rsid w:val="001C0BA5"/>
    <w:rsid w:val="001C0C12"/>
    <w:rsid w:val="001C0EA9"/>
    <w:rsid w:val="001C1743"/>
    <w:rsid w:val="001C1958"/>
    <w:rsid w:val="001C1D29"/>
    <w:rsid w:val="001C20DE"/>
    <w:rsid w:val="001C22EC"/>
    <w:rsid w:val="001C2E02"/>
    <w:rsid w:val="001C3234"/>
    <w:rsid w:val="001C326E"/>
    <w:rsid w:val="001C3874"/>
    <w:rsid w:val="001C3B0F"/>
    <w:rsid w:val="001C41F1"/>
    <w:rsid w:val="001C4CBC"/>
    <w:rsid w:val="001C54BE"/>
    <w:rsid w:val="001C59D3"/>
    <w:rsid w:val="001C608C"/>
    <w:rsid w:val="001C6D36"/>
    <w:rsid w:val="001C7188"/>
    <w:rsid w:val="001C749C"/>
    <w:rsid w:val="001C78BE"/>
    <w:rsid w:val="001C7F8B"/>
    <w:rsid w:val="001D0667"/>
    <w:rsid w:val="001D0843"/>
    <w:rsid w:val="001D0993"/>
    <w:rsid w:val="001D0CF2"/>
    <w:rsid w:val="001D20B3"/>
    <w:rsid w:val="001D2D8F"/>
    <w:rsid w:val="001D3C58"/>
    <w:rsid w:val="001D4131"/>
    <w:rsid w:val="001D5960"/>
    <w:rsid w:val="001D5BE0"/>
    <w:rsid w:val="001D673E"/>
    <w:rsid w:val="001D73D1"/>
    <w:rsid w:val="001E0274"/>
    <w:rsid w:val="001E02E9"/>
    <w:rsid w:val="001E08B1"/>
    <w:rsid w:val="001E0E36"/>
    <w:rsid w:val="001E1B84"/>
    <w:rsid w:val="001E2236"/>
    <w:rsid w:val="001E28E0"/>
    <w:rsid w:val="001E2EBA"/>
    <w:rsid w:val="001E2F9C"/>
    <w:rsid w:val="001E31A8"/>
    <w:rsid w:val="001E3402"/>
    <w:rsid w:val="001E379B"/>
    <w:rsid w:val="001E3BFE"/>
    <w:rsid w:val="001E4160"/>
    <w:rsid w:val="001E4CE2"/>
    <w:rsid w:val="001E4F76"/>
    <w:rsid w:val="001E5260"/>
    <w:rsid w:val="001E534A"/>
    <w:rsid w:val="001E58AE"/>
    <w:rsid w:val="001E6042"/>
    <w:rsid w:val="001E6DE5"/>
    <w:rsid w:val="001E74F7"/>
    <w:rsid w:val="001E76D7"/>
    <w:rsid w:val="001E7CE2"/>
    <w:rsid w:val="001F00B0"/>
    <w:rsid w:val="001F09CC"/>
    <w:rsid w:val="001F0D7E"/>
    <w:rsid w:val="001F1A83"/>
    <w:rsid w:val="001F1C54"/>
    <w:rsid w:val="001F2954"/>
    <w:rsid w:val="001F32C0"/>
    <w:rsid w:val="001F38BC"/>
    <w:rsid w:val="001F3C5A"/>
    <w:rsid w:val="001F4627"/>
    <w:rsid w:val="001F46DB"/>
    <w:rsid w:val="001F4976"/>
    <w:rsid w:val="001F4B2F"/>
    <w:rsid w:val="001F53DA"/>
    <w:rsid w:val="001F56AD"/>
    <w:rsid w:val="001F5D1E"/>
    <w:rsid w:val="001F6311"/>
    <w:rsid w:val="001F6438"/>
    <w:rsid w:val="001F68ED"/>
    <w:rsid w:val="001F6996"/>
    <w:rsid w:val="001F6D49"/>
    <w:rsid w:val="001F7A46"/>
    <w:rsid w:val="002009AF"/>
    <w:rsid w:val="00200A0F"/>
    <w:rsid w:val="00200CCD"/>
    <w:rsid w:val="00201A03"/>
    <w:rsid w:val="002024D6"/>
    <w:rsid w:val="00202EF6"/>
    <w:rsid w:val="00203A2E"/>
    <w:rsid w:val="002040E6"/>
    <w:rsid w:val="0020567D"/>
    <w:rsid w:val="00205DCE"/>
    <w:rsid w:val="00205F00"/>
    <w:rsid w:val="002062D1"/>
    <w:rsid w:val="00206630"/>
    <w:rsid w:val="00206953"/>
    <w:rsid w:val="002100FE"/>
    <w:rsid w:val="00210E03"/>
    <w:rsid w:val="002120A8"/>
    <w:rsid w:val="00212140"/>
    <w:rsid w:val="002126CE"/>
    <w:rsid w:val="00213437"/>
    <w:rsid w:val="0021344C"/>
    <w:rsid w:val="002135E2"/>
    <w:rsid w:val="00215254"/>
    <w:rsid w:val="002161DD"/>
    <w:rsid w:val="00216482"/>
    <w:rsid w:val="00216488"/>
    <w:rsid w:val="00217C76"/>
    <w:rsid w:val="00220745"/>
    <w:rsid w:val="00221086"/>
    <w:rsid w:val="002210D0"/>
    <w:rsid w:val="002210D4"/>
    <w:rsid w:val="00221A3F"/>
    <w:rsid w:val="00221A66"/>
    <w:rsid w:val="00221C3E"/>
    <w:rsid w:val="00221F97"/>
    <w:rsid w:val="00222E0B"/>
    <w:rsid w:val="00223D1B"/>
    <w:rsid w:val="002240C3"/>
    <w:rsid w:val="00224140"/>
    <w:rsid w:val="00224CD0"/>
    <w:rsid w:val="00225485"/>
    <w:rsid w:val="002264E9"/>
    <w:rsid w:val="00226F35"/>
    <w:rsid w:val="00230C33"/>
    <w:rsid w:val="00230CF3"/>
    <w:rsid w:val="002310BB"/>
    <w:rsid w:val="002344D7"/>
    <w:rsid w:val="00234ACF"/>
    <w:rsid w:val="00235526"/>
    <w:rsid w:val="002357DC"/>
    <w:rsid w:val="00235835"/>
    <w:rsid w:val="00235E31"/>
    <w:rsid w:val="00236A1E"/>
    <w:rsid w:val="00236CD8"/>
    <w:rsid w:val="00237E67"/>
    <w:rsid w:val="00237F17"/>
    <w:rsid w:val="002401C1"/>
    <w:rsid w:val="002409F8"/>
    <w:rsid w:val="00240AC3"/>
    <w:rsid w:val="00240C86"/>
    <w:rsid w:val="002415F0"/>
    <w:rsid w:val="002416C3"/>
    <w:rsid w:val="00241A9C"/>
    <w:rsid w:val="0024234E"/>
    <w:rsid w:val="00242922"/>
    <w:rsid w:val="00242AC2"/>
    <w:rsid w:val="002431EE"/>
    <w:rsid w:val="002456AF"/>
    <w:rsid w:val="00246189"/>
    <w:rsid w:val="00246484"/>
    <w:rsid w:val="00246BE7"/>
    <w:rsid w:val="00247BF3"/>
    <w:rsid w:val="00250AA3"/>
    <w:rsid w:val="00250FCB"/>
    <w:rsid w:val="00252287"/>
    <w:rsid w:val="00253004"/>
    <w:rsid w:val="00253461"/>
    <w:rsid w:val="002539A7"/>
    <w:rsid w:val="00253F02"/>
    <w:rsid w:val="00254D2C"/>
    <w:rsid w:val="0025575B"/>
    <w:rsid w:val="002562C9"/>
    <w:rsid w:val="002564C6"/>
    <w:rsid w:val="002568E0"/>
    <w:rsid w:val="00256F49"/>
    <w:rsid w:val="00257581"/>
    <w:rsid w:val="00257F6C"/>
    <w:rsid w:val="0026087C"/>
    <w:rsid w:val="00261652"/>
    <w:rsid w:val="002619C4"/>
    <w:rsid w:val="002622A0"/>
    <w:rsid w:val="00262802"/>
    <w:rsid w:val="002629D2"/>
    <w:rsid w:val="00262B19"/>
    <w:rsid w:val="0026311F"/>
    <w:rsid w:val="0026324C"/>
    <w:rsid w:val="002639E6"/>
    <w:rsid w:val="00263BAE"/>
    <w:rsid w:val="002641EE"/>
    <w:rsid w:val="0026456A"/>
    <w:rsid w:val="0026498D"/>
    <w:rsid w:val="002649B8"/>
    <w:rsid w:val="00264E5E"/>
    <w:rsid w:val="00265C67"/>
    <w:rsid w:val="00265F78"/>
    <w:rsid w:val="0026720F"/>
    <w:rsid w:val="002673A1"/>
    <w:rsid w:val="00267ED6"/>
    <w:rsid w:val="0027042C"/>
    <w:rsid w:val="00270873"/>
    <w:rsid w:val="002710D8"/>
    <w:rsid w:val="002712D1"/>
    <w:rsid w:val="00271397"/>
    <w:rsid w:val="00272016"/>
    <w:rsid w:val="0027532B"/>
    <w:rsid w:val="002757AD"/>
    <w:rsid w:val="00275BD5"/>
    <w:rsid w:val="00276120"/>
    <w:rsid w:val="00276609"/>
    <w:rsid w:val="00277040"/>
    <w:rsid w:val="002773D6"/>
    <w:rsid w:val="002775DC"/>
    <w:rsid w:val="0027779F"/>
    <w:rsid w:val="00277A8D"/>
    <w:rsid w:val="00277BC8"/>
    <w:rsid w:val="00277BE2"/>
    <w:rsid w:val="00280538"/>
    <w:rsid w:val="00280599"/>
    <w:rsid w:val="00280AEA"/>
    <w:rsid w:val="002815B6"/>
    <w:rsid w:val="00281EB3"/>
    <w:rsid w:val="00282905"/>
    <w:rsid w:val="002829DE"/>
    <w:rsid w:val="002840F7"/>
    <w:rsid w:val="002841C3"/>
    <w:rsid w:val="00284E29"/>
    <w:rsid w:val="00284E9E"/>
    <w:rsid w:val="002852AA"/>
    <w:rsid w:val="0028536D"/>
    <w:rsid w:val="00285E42"/>
    <w:rsid w:val="00286295"/>
    <w:rsid w:val="002862D1"/>
    <w:rsid w:val="002863A4"/>
    <w:rsid w:val="00287394"/>
    <w:rsid w:val="00287E42"/>
    <w:rsid w:val="0029037B"/>
    <w:rsid w:val="002907C3"/>
    <w:rsid w:val="002911FD"/>
    <w:rsid w:val="002912DF"/>
    <w:rsid w:val="0029183D"/>
    <w:rsid w:val="00291E3B"/>
    <w:rsid w:val="00292D91"/>
    <w:rsid w:val="00292F56"/>
    <w:rsid w:val="00292FC5"/>
    <w:rsid w:val="00293F33"/>
    <w:rsid w:val="002941B5"/>
    <w:rsid w:val="00294267"/>
    <w:rsid w:val="002943D9"/>
    <w:rsid w:val="00294F6F"/>
    <w:rsid w:val="00295684"/>
    <w:rsid w:val="00295914"/>
    <w:rsid w:val="002959C1"/>
    <w:rsid w:val="00295A43"/>
    <w:rsid w:val="00297830"/>
    <w:rsid w:val="00297D85"/>
    <w:rsid w:val="00297ED2"/>
    <w:rsid w:val="002A02BD"/>
    <w:rsid w:val="002A1A70"/>
    <w:rsid w:val="002A2871"/>
    <w:rsid w:val="002A383F"/>
    <w:rsid w:val="002A3F12"/>
    <w:rsid w:val="002A439D"/>
    <w:rsid w:val="002A45C3"/>
    <w:rsid w:val="002A5011"/>
    <w:rsid w:val="002A5A22"/>
    <w:rsid w:val="002A5AD0"/>
    <w:rsid w:val="002A679D"/>
    <w:rsid w:val="002A708D"/>
    <w:rsid w:val="002A7322"/>
    <w:rsid w:val="002A77D0"/>
    <w:rsid w:val="002A7802"/>
    <w:rsid w:val="002A7911"/>
    <w:rsid w:val="002A7B14"/>
    <w:rsid w:val="002B0038"/>
    <w:rsid w:val="002B02B2"/>
    <w:rsid w:val="002B0917"/>
    <w:rsid w:val="002B0E9B"/>
    <w:rsid w:val="002B18BE"/>
    <w:rsid w:val="002B2111"/>
    <w:rsid w:val="002B246F"/>
    <w:rsid w:val="002B330F"/>
    <w:rsid w:val="002B3425"/>
    <w:rsid w:val="002B3E92"/>
    <w:rsid w:val="002B3F55"/>
    <w:rsid w:val="002B4819"/>
    <w:rsid w:val="002B4A4B"/>
    <w:rsid w:val="002B5EF4"/>
    <w:rsid w:val="002B666D"/>
    <w:rsid w:val="002B6D8D"/>
    <w:rsid w:val="002B796C"/>
    <w:rsid w:val="002C0CEA"/>
    <w:rsid w:val="002C254C"/>
    <w:rsid w:val="002C2805"/>
    <w:rsid w:val="002C283D"/>
    <w:rsid w:val="002C29F1"/>
    <w:rsid w:val="002C3DF0"/>
    <w:rsid w:val="002C3EB5"/>
    <w:rsid w:val="002C42F2"/>
    <w:rsid w:val="002C4A80"/>
    <w:rsid w:val="002C4C92"/>
    <w:rsid w:val="002C5A2D"/>
    <w:rsid w:val="002C5B5D"/>
    <w:rsid w:val="002C5FFB"/>
    <w:rsid w:val="002C6DE0"/>
    <w:rsid w:val="002C715B"/>
    <w:rsid w:val="002C7505"/>
    <w:rsid w:val="002C7944"/>
    <w:rsid w:val="002D0538"/>
    <w:rsid w:val="002D07EA"/>
    <w:rsid w:val="002D1324"/>
    <w:rsid w:val="002D199C"/>
    <w:rsid w:val="002D234B"/>
    <w:rsid w:val="002D294A"/>
    <w:rsid w:val="002D2A50"/>
    <w:rsid w:val="002D315E"/>
    <w:rsid w:val="002D33B8"/>
    <w:rsid w:val="002D37DF"/>
    <w:rsid w:val="002D3C9A"/>
    <w:rsid w:val="002D43A0"/>
    <w:rsid w:val="002D4484"/>
    <w:rsid w:val="002D45DE"/>
    <w:rsid w:val="002D48F1"/>
    <w:rsid w:val="002D56CA"/>
    <w:rsid w:val="002D5EDE"/>
    <w:rsid w:val="002D65CB"/>
    <w:rsid w:val="002D7149"/>
    <w:rsid w:val="002D751D"/>
    <w:rsid w:val="002D7D60"/>
    <w:rsid w:val="002E1919"/>
    <w:rsid w:val="002E243F"/>
    <w:rsid w:val="002E25F9"/>
    <w:rsid w:val="002E2C9D"/>
    <w:rsid w:val="002E36AB"/>
    <w:rsid w:val="002E3A8B"/>
    <w:rsid w:val="002E42CE"/>
    <w:rsid w:val="002E4368"/>
    <w:rsid w:val="002E47B5"/>
    <w:rsid w:val="002E494C"/>
    <w:rsid w:val="002E5DB7"/>
    <w:rsid w:val="002E67B5"/>
    <w:rsid w:val="002E7D43"/>
    <w:rsid w:val="002E7ECE"/>
    <w:rsid w:val="002F006C"/>
    <w:rsid w:val="002F0961"/>
    <w:rsid w:val="002F0BAB"/>
    <w:rsid w:val="002F194D"/>
    <w:rsid w:val="002F281C"/>
    <w:rsid w:val="002F2C6F"/>
    <w:rsid w:val="002F2EED"/>
    <w:rsid w:val="002F39A8"/>
    <w:rsid w:val="002F4449"/>
    <w:rsid w:val="002F46D1"/>
    <w:rsid w:val="002F4EDF"/>
    <w:rsid w:val="002F5716"/>
    <w:rsid w:val="002F5E1E"/>
    <w:rsid w:val="002F6130"/>
    <w:rsid w:val="002F6360"/>
    <w:rsid w:val="002F6B9B"/>
    <w:rsid w:val="002F6C26"/>
    <w:rsid w:val="002F6C5B"/>
    <w:rsid w:val="002F6D41"/>
    <w:rsid w:val="002F7357"/>
    <w:rsid w:val="002F7EC7"/>
    <w:rsid w:val="003006B5"/>
    <w:rsid w:val="00301B74"/>
    <w:rsid w:val="00301F6A"/>
    <w:rsid w:val="003023C1"/>
    <w:rsid w:val="00302B13"/>
    <w:rsid w:val="00302D52"/>
    <w:rsid w:val="00303337"/>
    <w:rsid w:val="00303C40"/>
    <w:rsid w:val="00303FB9"/>
    <w:rsid w:val="00304635"/>
    <w:rsid w:val="003053AD"/>
    <w:rsid w:val="00305866"/>
    <w:rsid w:val="003063FD"/>
    <w:rsid w:val="00306E33"/>
    <w:rsid w:val="00307182"/>
    <w:rsid w:val="00307504"/>
    <w:rsid w:val="0030789A"/>
    <w:rsid w:val="003079C1"/>
    <w:rsid w:val="0031034B"/>
    <w:rsid w:val="003106E2"/>
    <w:rsid w:val="00310C99"/>
    <w:rsid w:val="00310CF6"/>
    <w:rsid w:val="003111D3"/>
    <w:rsid w:val="00312271"/>
    <w:rsid w:val="00313146"/>
    <w:rsid w:val="00315E9C"/>
    <w:rsid w:val="00315F9C"/>
    <w:rsid w:val="00316576"/>
    <w:rsid w:val="003165A6"/>
    <w:rsid w:val="003166AE"/>
    <w:rsid w:val="00316F2B"/>
    <w:rsid w:val="00317793"/>
    <w:rsid w:val="003177FA"/>
    <w:rsid w:val="00317816"/>
    <w:rsid w:val="00321075"/>
    <w:rsid w:val="003216B2"/>
    <w:rsid w:val="00321E60"/>
    <w:rsid w:val="00321F54"/>
    <w:rsid w:val="00322311"/>
    <w:rsid w:val="0032276C"/>
    <w:rsid w:val="00323310"/>
    <w:rsid w:val="00324088"/>
    <w:rsid w:val="003243A7"/>
    <w:rsid w:val="003245D1"/>
    <w:rsid w:val="003246B9"/>
    <w:rsid w:val="003255C0"/>
    <w:rsid w:val="00325CE1"/>
    <w:rsid w:val="00326339"/>
    <w:rsid w:val="00326409"/>
    <w:rsid w:val="00326C1B"/>
    <w:rsid w:val="00326EAA"/>
    <w:rsid w:val="00327E65"/>
    <w:rsid w:val="003308B1"/>
    <w:rsid w:val="003314F0"/>
    <w:rsid w:val="00331819"/>
    <w:rsid w:val="0033205F"/>
    <w:rsid w:val="003322E1"/>
    <w:rsid w:val="00332954"/>
    <w:rsid w:val="00332DAD"/>
    <w:rsid w:val="00333228"/>
    <w:rsid w:val="00333A04"/>
    <w:rsid w:val="00333F1F"/>
    <w:rsid w:val="00334A26"/>
    <w:rsid w:val="00335230"/>
    <w:rsid w:val="0033543B"/>
    <w:rsid w:val="00335A10"/>
    <w:rsid w:val="0033650B"/>
    <w:rsid w:val="00336DF7"/>
    <w:rsid w:val="003374AB"/>
    <w:rsid w:val="00337F18"/>
    <w:rsid w:val="00340BB3"/>
    <w:rsid w:val="0034110F"/>
    <w:rsid w:val="0034137B"/>
    <w:rsid w:val="003419F8"/>
    <w:rsid w:val="00342199"/>
    <w:rsid w:val="003424E8"/>
    <w:rsid w:val="0034264D"/>
    <w:rsid w:val="0034268A"/>
    <w:rsid w:val="00342DA1"/>
    <w:rsid w:val="00343075"/>
    <w:rsid w:val="003431AA"/>
    <w:rsid w:val="003449A4"/>
    <w:rsid w:val="003451CB"/>
    <w:rsid w:val="00345D49"/>
    <w:rsid w:val="00346402"/>
    <w:rsid w:val="003466E3"/>
    <w:rsid w:val="003474AC"/>
    <w:rsid w:val="0034789A"/>
    <w:rsid w:val="00351474"/>
    <w:rsid w:val="00351A4B"/>
    <w:rsid w:val="00352036"/>
    <w:rsid w:val="003525AB"/>
    <w:rsid w:val="003529F0"/>
    <w:rsid w:val="00352CC6"/>
    <w:rsid w:val="00353E27"/>
    <w:rsid w:val="00353E42"/>
    <w:rsid w:val="003542CF"/>
    <w:rsid w:val="0035546E"/>
    <w:rsid w:val="00355BF1"/>
    <w:rsid w:val="00356145"/>
    <w:rsid w:val="0035632B"/>
    <w:rsid w:val="003579FA"/>
    <w:rsid w:val="00357C37"/>
    <w:rsid w:val="00357ECD"/>
    <w:rsid w:val="00360A64"/>
    <w:rsid w:val="00361C58"/>
    <w:rsid w:val="00362077"/>
    <w:rsid w:val="00362CDE"/>
    <w:rsid w:val="00363024"/>
    <w:rsid w:val="003634EA"/>
    <w:rsid w:val="0036362A"/>
    <w:rsid w:val="00363F2A"/>
    <w:rsid w:val="00364A18"/>
    <w:rsid w:val="00365E40"/>
    <w:rsid w:val="003661D9"/>
    <w:rsid w:val="0036642F"/>
    <w:rsid w:val="00366C3E"/>
    <w:rsid w:val="00366DEA"/>
    <w:rsid w:val="00366ECA"/>
    <w:rsid w:val="00367A11"/>
    <w:rsid w:val="00367CCA"/>
    <w:rsid w:val="00370035"/>
    <w:rsid w:val="00370E70"/>
    <w:rsid w:val="003710F5"/>
    <w:rsid w:val="003714E1"/>
    <w:rsid w:val="00372395"/>
    <w:rsid w:val="0037275E"/>
    <w:rsid w:val="00372D00"/>
    <w:rsid w:val="003731B7"/>
    <w:rsid w:val="003732E0"/>
    <w:rsid w:val="00375A5E"/>
    <w:rsid w:val="00375F95"/>
    <w:rsid w:val="003769B3"/>
    <w:rsid w:val="00376AD1"/>
    <w:rsid w:val="00376C0B"/>
    <w:rsid w:val="00376E21"/>
    <w:rsid w:val="00377996"/>
    <w:rsid w:val="00377DEC"/>
    <w:rsid w:val="00377F2D"/>
    <w:rsid w:val="003805E3"/>
    <w:rsid w:val="00380A83"/>
    <w:rsid w:val="00380AA7"/>
    <w:rsid w:val="00381335"/>
    <w:rsid w:val="00381AD2"/>
    <w:rsid w:val="00382362"/>
    <w:rsid w:val="00383260"/>
    <w:rsid w:val="003842C3"/>
    <w:rsid w:val="00384480"/>
    <w:rsid w:val="00384802"/>
    <w:rsid w:val="00384F9F"/>
    <w:rsid w:val="00385BF9"/>
    <w:rsid w:val="0038661A"/>
    <w:rsid w:val="0038697C"/>
    <w:rsid w:val="003869CB"/>
    <w:rsid w:val="0038763B"/>
    <w:rsid w:val="00390E1E"/>
    <w:rsid w:val="00391428"/>
    <w:rsid w:val="0039168B"/>
    <w:rsid w:val="00391C85"/>
    <w:rsid w:val="0039200D"/>
    <w:rsid w:val="003927E7"/>
    <w:rsid w:val="00392902"/>
    <w:rsid w:val="00392A94"/>
    <w:rsid w:val="0039368A"/>
    <w:rsid w:val="003938E3"/>
    <w:rsid w:val="003947AF"/>
    <w:rsid w:val="003956A0"/>
    <w:rsid w:val="00395805"/>
    <w:rsid w:val="00395B12"/>
    <w:rsid w:val="003962FC"/>
    <w:rsid w:val="003963B6"/>
    <w:rsid w:val="0039736F"/>
    <w:rsid w:val="003976EB"/>
    <w:rsid w:val="003977BE"/>
    <w:rsid w:val="003A02C7"/>
    <w:rsid w:val="003A08D2"/>
    <w:rsid w:val="003A0CD0"/>
    <w:rsid w:val="003A216C"/>
    <w:rsid w:val="003A279B"/>
    <w:rsid w:val="003A2A9E"/>
    <w:rsid w:val="003A2B25"/>
    <w:rsid w:val="003A2BE7"/>
    <w:rsid w:val="003A3096"/>
    <w:rsid w:val="003A33E9"/>
    <w:rsid w:val="003A3BC4"/>
    <w:rsid w:val="003A3F9E"/>
    <w:rsid w:val="003A4838"/>
    <w:rsid w:val="003A49D0"/>
    <w:rsid w:val="003A4F1E"/>
    <w:rsid w:val="003A4F77"/>
    <w:rsid w:val="003A576B"/>
    <w:rsid w:val="003A5802"/>
    <w:rsid w:val="003A59F1"/>
    <w:rsid w:val="003A62DE"/>
    <w:rsid w:val="003A7C07"/>
    <w:rsid w:val="003A7D3F"/>
    <w:rsid w:val="003B0A1B"/>
    <w:rsid w:val="003B10D8"/>
    <w:rsid w:val="003B1E1C"/>
    <w:rsid w:val="003B21CD"/>
    <w:rsid w:val="003B2364"/>
    <w:rsid w:val="003B2588"/>
    <w:rsid w:val="003B2BC6"/>
    <w:rsid w:val="003B3671"/>
    <w:rsid w:val="003B4320"/>
    <w:rsid w:val="003B4881"/>
    <w:rsid w:val="003B4D07"/>
    <w:rsid w:val="003B5D35"/>
    <w:rsid w:val="003B5FD2"/>
    <w:rsid w:val="003B6498"/>
    <w:rsid w:val="003B6853"/>
    <w:rsid w:val="003B72D2"/>
    <w:rsid w:val="003B7C5C"/>
    <w:rsid w:val="003B7D22"/>
    <w:rsid w:val="003C0A36"/>
    <w:rsid w:val="003C1A6F"/>
    <w:rsid w:val="003C2680"/>
    <w:rsid w:val="003C2F97"/>
    <w:rsid w:val="003C3539"/>
    <w:rsid w:val="003C3710"/>
    <w:rsid w:val="003C38FB"/>
    <w:rsid w:val="003C46CA"/>
    <w:rsid w:val="003C4A75"/>
    <w:rsid w:val="003C4F49"/>
    <w:rsid w:val="003C573E"/>
    <w:rsid w:val="003C6151"/>
    <w:rsid w:val="003C68FF"/>
    <w:rsid w:val="003C6D63"/>
    <w:rsid w:val="003C6EAA"/>
    <w:rsid w:val="003C7179"/>
    <w:rsid w:val="003C7403"/>
    <w:rsid w:val="003D0D7D"/>
    <w:rsid w:val="003D13AF"/>
    <w:rsid w:val="003D184A"/>
    <w:rsid w:val="003D199A"/>
    <w:rsid w:val="003D1DAF"/>
    <w:rsid w:val="003D261B"/>
    <w:rsid w:val="003D2C12"/>
    <w:rsid w:val="003D30E3"/>
    <w:rsid w:val="003D3AA8"/>
    <w:rsid w:val="003D3CF5"/>
    <w:rsid w:val="003D431E"/>
    <w:rsid w:val="003D4B99"/>
    <w:rsid w:val="003D4F15"/>
    <w:rsid w:val="003D4F2E"/>
    <w:rsid w:val="003D55EC"/>
    <w:rsid w:val="003D614B"/>
    <w:rsid w:val="003D64B6"/>
    <w:rsid w:val="003D6877"/>
    <w:rsid w:val="003D7B5A"/>
    <w:rsid w:val="003E0483"/>
    <w:rsid w:val="003E111D"/>
    <w:rsid w:val="003E301E"/>
    <w:rsid w:val="003E3AF8"/>
    <w:rsid w:val="003E3CB8"/>
    <w:rsid w:val="003E4B88"/>
    <w:rsid w:val="003E4BBD"/>
    <w:rsid w:val="003E4D09"/>
    <w:rsid w:val="003E4D6A"/>
    <w:rsid w:val="003E6ED6"/>
    <w:rsid w:val="003E7069"/>
    <w:rsid w:val="003F0E50"/>
    <w:rsid w:val="003F108F"/>
    <w:rsid w:val="003F13F0"/>
    <w:rsid w:val="003F1E65"/>
    <w:rsid w:val="003F2470"/>
    <w:rsid w:val="003F35C4"/>
    <w:rsid w:val="003F3C39"/>
    <w:rsid w:val="003F41DC"/>
    <w:rsid w:val="003F5147"/>
    <w:rsid w:val="003F6750"/>
    <w:rsid w:val="003F68E4"/>
    <w:rsid w:val="003F6903"/>
    <w:rsid w:val="003F7147"/>
    <w:rsid w:val="003F74DB"/>
    <w:rsid w:val="003F7A8C"/>
    <w:rsid w:val="00400799"/>
    <w:rsid w:val="0040090E"/>
    <w:rsid w:val="00400BD9"/>
    <w:rsid w:val="00400DF5"/>
    <w:rsid w:val="00400E8A"/>
    <w:rsid w:val="0040123B"/>
    <w:rsid w:val="0040168D"/>
    <w:rsid w:val="004017A6"/>
    <w:rsid w:val="00401C51"/>
    <w:rsid w:val="00401DEF"/>
    <w:rsid w:val="004021E1"/>
    <w:rsid w:val="00402671"/>
    <w:rsid w:val="004028CB"/>
    <w:rsid w:val="00402B6E"/>
    <w:rsid w:val="00403561"/>
    <w:rsid w:val="00403792"/>
    <w:rsid w:val="00403F35"/>
    <w:rsid w:val="00404062"/>
    <w:rsid w:val="0040444B"/>
    <w:rsid w:val="00405041"/>
    <w:rsid w:val="004057E1"/>
    <w:rsid w:val="004057F1"/>
    <w:rsid w:val="00405AEB"/>
    <w:rsid w:val="004066D9"/>
    <w:rsid w:val="004072C4"/>
    <w:rsid w:val="00407DC6"/>
    <w:rsid w:val="00410345"/>
    <w:rsid w:val="00410913"/>
    <w:rsid w:val="00411488"/>
    <w:rsid w:val="00411B8F"/>
    <w:rsid w:val="00411DBA"/>
    <w:rsid w:val="00412638"/>
    <w:rsid w:val="0041373D"/>
    <w:rsid w:val="00414C44"/>
    <w:rsid w:val="00416655"/>
    <w:rsid w:val="004167F0"/>
    <w:rsid w:val="00416D47"/>
    <w:rsid w:val="00416E86"/>
    <w:rsid w:val="00417552"/>
    <w:rsid w:val="00417CC5"/>
    <w:rsid w:val="00417D79"/>
    <w:rsid w:val="0042038E"/>
    <w:rsid w:val="004203C9"/>
    <w:rsid w:val="00420EBD"/>
    <w:rsid w:val="004211C1"/>
    <w:rsid w:val="004215D4"/>
    <w:rsid w:val="00421F57"/>
    <w:rsid w:val="004225DD"/>
    <w:rsid w:val="00423EB0"/>
    <w:rsid w:val="0042547A"/>
    <w:rsid w:val="00425530"/>
    <w:rsid w:val="00425957"/>
    <w:rsid w:val="00425CCB"/>
    <w:rsid w:val="00426F9C"/>
    <w:rsid w:val="0042741B"/>
    <w:rsid w:val="0042753F"/>
    <w:rsid w:val="004276DB"/>
    <w:rsid w:val="00430525"/>
    <w:rsid w:val="00430529"/>
    <w:rsid w:val="00430BEB"/>
    <w:rsid w:val="00430D51"/>
    <w:rsid w:val="00430D79"/>
    <w:rsid w:val="00431A0E"/>
    <w:rsid w:val="0043218E"/>
    <w:rsid w:val="0043246C"/>
    <w:rsid w:val="00432D60"/>
    <w:rsid w:val="00432F81"/>
    <w:rsid w:val="0043389E"/>
    <w:rsid w:val="00433F0F"/>
    <w:rsid w:val="00434C77"/>
    <w:rsid w:val="00434CA1"/>
    <w:rsid w:val="00434CB1"/>
    <w:rsid w:val="00435E9C"/>
    <w:rsid w:val="004361B8"/>
    <w:rsid w:val="0043630F"/>
    <w:rsid w:val="00436584"/>
    <w:rsid w:val="0043678D"/>
    <w:rsid w:val="00436834"/>
    <w:rsid w:val="0043735B"/>
    <w:rsid w:val="00437423"/>
    <w:rsid w:val="004375CB"/>
    <w:rsid w:val="0043777F"/>
    <w:rsid w:val="00437973"/>
    <w:rsid w:val="004379C1"/>
    <w:rsid w:val="00437EBE"/>
    <w:rsid w:val="00437EEE"/>
    <w:rsid w:val="004406DF"/>
    <w:rsid w:val="00440CF4"/>
    <w:rsid w:val="00441042"/>
    <w:rsid w:val="004411B1"/>
    <w:rsid w:val="0044198B"/>
    <w:rsid w:val="00441CAD"/>
    <w:rsid w:val="00442045"/>
    <w:rsid w:val="00444B68"/>
    <w:rsid w:val="00444D5E"/>
    <w:rsid w:val="00445476"/>
    <w:rsid w:val="00446178"/>
    <w:rsid w:val="004463ED"/>
    <w:rsid w:val="004464E8"/>
    <w:rsid w:val="004466C6"/>
    <w:rsid w:val="0044675A"/>
    <w:rsid w:val="0044710E"/>
    <w:rsid w:val="00447DFD"/>
    <w:rsid w:val="0045011E"/>
    <w:rsid w:val="0045015F"/>
    <w:rsid w:val="004506A0"/>
    <w:rsid w:val="004509F7"/>
    <w:rsid w:val="004511EB"/>
    <w:rsid w:val="004519B3"/>
    <w:rsid w:val="00452B01"/>
    <w:rsid w:val="00452CF7"/>
    <w:rsid w:val="004533AB"/>
    <w:rsid w:val="004533F3"/>
    <w:rsid w:val="0045373B"/>
    <w:rsid w:val="00453E40"/>
    <w:rsid w:val="0045473D"/>
    <w:rsid w:val="00454FED"/>
    <w:rsid w:val="00455981"/>
    <w:rsid w:val="004560ED"/>
    <w:rsid w:val="0045646D"/>
    <w:rsid w:val="00456796"/>
    <w:rsid w:val="00456B10"/>
    <w:rsid w:val="00456D84"/>
    <w:rsid w:val="004577D0"/>
    <w:rsid w:val="00457FBF"/>
    <w:rsid w:val="004601FE"/>
    <w:rsid w:val="00460B00"/>
    <w:rsid w:val="00460E4B"/>
    <w:rsid w:val="004616F7"/>
    <w:rsid w:val="00461F46"/>
    <w:rsid w:val="004624D3"/>
    <w:rsid w:val="00462929"/>
    <w:rsid w:val="00462F4B"/>
    <w:rsid w:val="00463078"/>
    <w:rsid w:val="004635B7"/>
    <w:rsid w:val="004640CC"/>
    <w:rsid w:val="004644B4"/>
    <w:rsid w:val="0046512E"/>
    <w:rsid w:val="0046542F"/>
    <w:rsid w:val="004659AA"/>
    <w:rsid w:val="00466A65"/>
    <w:rsid w:val="00467822"/>
    <w:rsid w:val="004679AF"/>
    <w:rsid w:val="00470188"/>
    <w:rsid w:val="004708A9"/>
    <w:rsid w:val="00471BC1"/>
    <w:rsid w:val="00472DF6"/>
    <w:rsid w:val="00472F6C"/>
    <w:rsid w:val="00474370"/>
    <w:rsid w:val="004746DA"/>
    <w:rsid w:val="00475A93"/>
    <w:rsid w:val="00476AB8"/>
    <w:rsid w:val="00476C7C"/>
    <w:rsid w:val="00477936"/>
    <w:rsid w:val="004808C6"/>
    <w:rsid w:val="00480A4A"/>
    <w:rsid w:val="00480BC3"/>
    <w:rsid w:val="00481572"/>
    <w:rsid w:val="00482763"/>
    <w:rsid w:val="0048287C"/>
    <w:rsid w:val="0048296A"/>
    <w:rsid w:val="0048299A"/>
    <w:rsid w:val="00482A5B"/>
    <w:rsid w:val="004835FA"/>
    <w:rsid w:val="0048369B"/>
    <w:rsid w:val="00483995"/>
    <w:rsid w:val="00484653"/>
    <w:rsid w:val="00484686"/>
    <w:rsid w:val="0048661D"/>
    <w:rsid w:val="0048686F"/>
    <w:rsid w:val="004875A4"/>
    <w:rsid w:val="00487C95"/>
    <w:rsid w:val="00487F4B"/>
    <w:rsid w:val="00490411"/>
    <w:rsid w:val="004904F9"/>
    <w:rsid w:val="0049065C"/>
    <w:rsid w:val="00490AB1"/>
    <w:rsid w:val="00491397"/>
    <w:rsid w:val="00491C4D"/>
    <w:rsid w:val="0049210C"/>
    <w:rsid w:val="00492838"/>
    <w:rsid w:val="004928C9"/>
    <w:rsid w:val="00492C1B"/>
    <w:rsid w:val="00493866"/>
    <w:rsid w:val="00493B17"/>
    <w:rsid w:val="00494143"/>
    <w:rsid w:val="004947E7"/>
    <w:rsid w:val="004950AD"/>
    <w:rsid w:val="004950EA"/>
    <w:rsid w:val="00495F25"/>
    <w:rsid w:val="004964DD"/>
    <w:rsid w:val="00496A8C"/>
    <w:rsid w:val="00496C37"/>
    <w:rsid w:val="004972EC"/>
    <w:rsid w:val="00497B78"/>
    <w:rsid w:val="004A0273"/>
    <w:rsid w:val="004A0DB6"/>
    <w:rsid w:val="004A0E2D"/>
    <w:rsid w:val="004A1026"/>
    <w:rsid w:val="004A1066"/>
    <w:rsid w:val="004A179A"/>
    <w:rsid w:val="004A17C4"/>
    <w:rsid w:val="004A214C"/>
    <w:rsid w:val="004A22CE"/>
    <w:rsid w:val="004A24C0"/>
    <w:rsid w:val="004A2A4C"/>
    <w:rsid w:val="004A34E1"/>
    <w:rsid w:val="004A3C24"/>
    <w:rsid w:val="004A4066"/>
    <w:rsid w:val="004A45F0"/>
    <w:rsid w:val="004A46C9"/>
    <w:rsid w:val="004A4E00"/>
    <w:rsid w:val="004A5227"/>
    <w:rsid w:val="004A5950"/>
    <w:rsid w:val="004A5977"/>
    <w:rsid w:val="004A6A23"/>
    <w:rsid w:val="004A6F5B"/>
    <w:rsid w:val="004A70D7"/>
    <w:rsid w:val="004A7246"/>
    <w:rsid w:val="004A76CD"/>
    <w:rsid w:val="004A7B88"/>
    <w:rsid w:val="004B00E9"/>
    <w:rsid w:val="004B046F"/>
    <w:rsid w:val="004B09BE"/>
    <w:rsid w:val="004B142F"/>
    <w:rsid w:val="004B3440"/>
    <w:rsid w:val="004B3615"/>
    <w:rsid w:val="004B382D"/>
    <w:rsid w:val="004B3E8A"/>
    <w:rsid w:val="004B48B5"/>
    <w:rsid w:val="004B5018"/>
    <w:rsid w:val="004B5942"/>
    <w:rsid w:val="004B6653"/>
    <w:rsid w:val="004B6AA7"/>
    <w:rsid w:val="004B780D"/>
    <w:rsid w:val="004C007F"/>
    <w:rsid w:val="004C0523"/>
    <w:rsid w:val="004C1522"/>
    <w:rsid w:val="004C1E36"/>
    <w:rsid w:val="004C27A9"/>
    <w:rsid w:val="004C27D8"/>
    <w:rsid w:val="004C2E90"/>
    <w:rsid w:val="004C30C3"/>
    <w:rsid w:val="004C40A0"/>
    <w:rsid w:val="004C429E"/>
    <w:rsid w:val="004C4688"/>
    <w:rsid w:val="004C4AD2"/>
    <w:rsid w:val="004C5039"/>
    <w:rsid w:val="004C5318"/>
    <w:rsid w:val="004C5B66"/>
    <w:rsid w:val="004C607D"/>
    <w:rsid w:val="004C78C9"/>
    <w:rsid w:val="004C7F23"/>
    <w:rsid w:val="004D0D58"/>
    <w:rsid w:val="004D11C6"/>
    <w:rsid w:val="004D1DE0"/>
    <w:rsid w:val="004D28C1"/>
    <w:rsid w:val="004D2ECA"/>
    <w:rsid w:val="004D3064"/>
    <w:rsid w:val="004D3428"/>
    <w:rsid w:val="004D3821"/>
    <w:rsid w:val="004D38D8"/>
    <w:rsid w:val="004D39EC"/>
    <w:rsid w:val="004D3B03"/>
    <w:rsid w:val="004D3B33"/>
    <w:rsid w:val="004D41E6"/>
    <w:rsid w:val="004D4D14"/>
    <w:rsid w:val="004D4F1A"/>
    <w:rsid w:val="004D6242"/>
    <w:rsid w:val="004D6A4D"/>
    <w:rsid w:val="004D6B38"/>
    <w:rsid w:val="004D7BE7"/>
    <w:rsid w:val="004E0280"/>
    <w:rsid w:val="004E0840"/>
    <w:rsid w:val="004E0A45"/>
    <w:rsid w:val="004E1FE4"/>
    <w:rsid w:val="004E267F"/>
    <w:rsid w:val="004E2D20"/>
    <w:rsid w:val="004E3D2F"/>
    <w:rsid w:val="004E3DE7"/>
    <w:rsid w:val="004E414B"/>
    <w:rsid w:val="004E48E2"/>
    <w:rsid w:val="004E5287"/>
    <w:rsid w:val="004E5D2D"/>
    <w:rsid w:val="004E5E2F"/>
    <w:rsid w:val="004E6FA6"/>
    <w:rsid w:val="004E7B85"/>
    <w:rsid w:val="004E7BFA"/>
    <w:rsid w:val="004E7CEE"/>
    <w:rsid w:val="004F0850"/>
    <w:rsid w:val="004F14CC"/>
    <w:rsid w:val="004F2151"/>
    <w:rsid w:val="004F24DC"/>
    <w:rsid w:val="004F3447"/>
    <w:rsid w:val="004F3DF0"/>
    <w:rsid w:val="004F445D"/>
    <w:rsid w:val="004F723D"/>
    <w:rsid w:val="004F75B8"/>
    <w:rsid w:val="004F79E1"/>
    <w:rsid w:val="005015E6"/>
    <w:rsid w:val="00501C25"/>
    <w:rsid w:val="00502037"/>
    <w:rsid w:val="005020A8"/>
    <w:rsid w:val="00503276"/>
    <w:rsid w:val="00505451"/>
    <w:rsid w:val="00505815"/>
    <w:rsid w:val="00505C28"/>
    <w:rsid w:val="00506C20"/>
    <w:rsid w:val="0050737C"/>
    <w:rsid w:val="0050755A"/>
    <w:rsid w:val="0050761B"/>
    <w:rsid w:val="00507BE9"/>
    <w:rsid w:val="00507FAF"/>
    <w:rsid w:val="00510299"/>
    <w:rsid w:val="00510551"/>
    <w:rsid w:val="00510646"/>
    <w:rsid w:val="0051067A"/>
    <w:rsid w:val="0051081D"/>
    <w:rsid w:val="00510E29"/>
    <w:rsid w:val="00512542"/>
    <w:rsid w:val="00512600"/>
    <w:rsid w:val="00512695"/>
    <w:rsid w:val="00512B34"/>
    <w:rsid w:val="00512B75"/>
    <w:rsid w:val="00512DB3"/>
    <w:rsid w:val="00514A61"/>
    <w:rsid w:val="00514C1B"/>
    <w:rsid w:val="0051521A"/>
    <w:rsid w:val="00515B3A"/>
    <w:rsid w:val="00515DBC"/>
    <w:rsid w:val="00517AFC"/>
    <w:rsid w:val="00517B76"/>
    <w:rsid w:val="00520514"/>
    <w:rsid w:val="005207F9"/>
    <w:rsid w:val="00520911"/>
    <w:rsid w:val="00521246"/>
    <w:rsid w:val="00521802"/>
    <w:rsid w:val="00521B68"/>
    <w:rsid w:val="00521DB4"/>
    <w:rsid w:val="00521DED"/>
    <w:rsid w:val="005227A0"/>
    <w:rsid w:val="0052371D"/>
    <w:rsid w:val="00523838"/>
    <w:rsid w:val="00524917"/>
    <w:rsid w:val="005249AA"/>
    <w:rsid w:val="005249E1"/>
    <w:rsid w:val="00525EDC"/>
    <w:rsid w:val="00525EE1"/>
    <w:rsid w:val="0053018A"/>
    <w:rsid w:val="00530501"/>
    <w:rsid w:val="00531647"/>
    <w:rsid w:val="005322D0"/>
    <w:rsid w:val="0053367A"/>
    <w:rsid w:val="00533E7C"/>
    <w:rsid w:val="00534AA6"/>
    <w:rsid w:val="00534AB9"/>
    <w:rsid w:val="00534BB6"/>
    <w:rsid w:val="00534EEB"/>
    <w:rsid w:val="00535256"/>
    <w:rsid w:val="005358EF"/>
    <w:rsid w:val="0053710F"/>
    <w:rsid w:val="00537780"/>
    <w:rsid w:val="005401CA"/>
    <w:rsid w:val="00540447"/>
    <w:rsid w:val="00540A8F"/>
    <w:rsid w:val="00540C99"/>
    <w:rsid w:val="00541484"/>
    <w:rsid w:val="005416EC"/>
    <w:rsid w:val="00541ABA"/>
    <w:rsid w:val="00541CD6"/>
    <w:rsid w:val="00542C66"/>
    <w:rsid w:val="00543B2C"/>
    <w:rsid w:val="00543BC5"/>
    <w:rsid w:val="005440E5"/>
    <w:rsid w:val="0054438F"/>
    <w:rsid w:val="00544CE6"/>
    <w:rsid w:val="00544DFA"/>
    <w:rsid w:val="0054580F"/>
    <w:rsid w:val="00545D73"/>
    <w:rsid w:val="00545EE8"/>
    <w:rsid w:val="0055019B"/>
    <w:rsid w:val="005509AD"/>
    <w:rsid w:val="0055245A"/>
    <w:rsid w:val="005539D0"/>
    <w:rsid w:val="00554CAB"/>
    <w:rsid w:val="00554CFF"/>
    <w:rsid w:val="005551AB"/>
    <w:rsid w:val="00556330"/>
    <w:rsid w:val="00556DC2"/>
    <w:rsid w:val="005572B2"/>
    <w:rsid w:val="00557670"/>
    <w:rsid w:val="0056014C"/>
    <w:rsid w:val="005601FE"/>
    <w:rsid w:val="00560FD1"/>
    <w:rsid w:val="00561138"/>
    <w:rsid w:val="00561223"/>
    <w:rsid w:val="00562473"/>
    <w:rsid w:val="00562475"/>
    <w:rsid w:val="00562803"/>
    <w:rsid w:val="00562DC7"/>
    <w:rsid w:val="00563CD0"/>
    <w:rsid w:val="00563D6D"/>
    <w:rsid w:val="00563FB9"/>
    <w:rsid w:val="005645F6"/>
    <w:rsid w:val="00564CE7"/>
    <w:rsid w:val="00567C61"/>
    <w:rsid w:val="005706CA"/>
    <w:rsid w:val="005707B5"/>
    <w:rsid w:val="005709A2"/>
    <w:rsid w:val="00571938"/>
    <w:rsid w:val="005722F9"/>
    <w:rsid w:val="005724FC"/>
    <w:rsid w:val="00573539"/>
    <w:rsid w:val="00573879"/>
    <w:rsid w:val="00573C2E"/>
    <w:rsid w:val="00573C6E"/>
    <w:rsid w:val="00574118"/>
    <w:rsid w:val="00574DAA"/>
    <w:rsid w:val="00575A08"/>
    <w:rsid w:val="00576B9F"/>
    <w:rsid w:val="00576D65"/>
    <w:rsid w:val="00576FBC"/>
    <w:rsid w:val="005772C2"/>
    <w:rsid w:val="005773F1"/>
    <w:rsid w:val="0057750A"/>
    <w:rsid w:val="00577ABC"/>
    <w:rsid w:val="00577E94"/>
    <w:rsid w:val="00577FC5"/>
    <w:rsid w:val="00580BA2"/>
    <w:rsid w:val="00580DB5"/>
    <w:rsid w:val="00581288"/>
    <w:rsid w:val="00581465"/>
    <w:rsid w:val="00581CF0"/>
    <w:rsid w:val="00582012"/>
    <w:rsid w:val="005832D0"/>
    <w:rsid w:val="00583508"/>
    <w:rsid w:val="00584072"/>
    <w:rsid w:val="00584C6B"/>
    <w:rsid w:val="005855EB"/>
    <w:rsid w:val="00585814"/>
    <w:rsid w:val="00585A9F"/>
    <w:rsid w:val="00586CA3"/>
    <w:rsid w:val="005909EE"/>
    <w:rsid w:val="00590C1C"/>
    <w:rsid w:val="00590D84"/>
    <w:rsid w:val="005924A0"/>
    <w:rsid w:val="00592B17"/>
    <w:rsid w:val="00592B55"/>
    <w:rsid w:val="00594730"/>
    <w:rsid w:val="00594C94"/>
    <w:rsid w:val="00595456"/>
    <w:rsid w:val="00595472"/>
    <w:rsid w:val="00595F37"/>
    <w:rsid w:val="00596BAD"/>
    <w:rsid w:val="0059751D"/>
    <w:rsid w:val="0059752E"/>
    <w:rsid w:val="005976B6"/>
    <w:rsid w:val="005979B2"/>
    <w:rsid w:val="00597E38"/>
    <w:rsid w:val="005A0A80"/>
    <w:rsid w:val="005A0FBA"/>
    <w:rsid w:val="005A0FCC"/>
    <w:rsid w:val="005A19F8"/>
    <w:rsid w:val="005A1A0C"/>
    <w:rsid w:val="005A1BB4"/>
    <w:rsid w:val="005A1D9F"/>
    <w:rsid w:val="005A1EA8"/>
    <w:rsid w:val="005A1F52"/>
    <w:rsid w:val="005A21C4"/>
    <w:rsid w:val="005A24E1"/>
    <w:rsid w:val="005A3A39"/>
    <w:rsid w:val="005A424E"/>
    <w:rsid w:val="005A5185"/>
    <w:rsid w:val="005A5C6A"/>
    <w:rsid w:val="005B0B94"/>
    <w:rsid w:val="005B1462"/>
    <w:rsid w:val="005B15D0"/>
    <w:rsid w:val="005B235D"/>
    <w:rsid w:val="005B2488"/>
    <w:rsid w:val="005B2767"/>
    <w:rsid w:val="005B2975"/>
    <w:rsid w:val="005B2DD7"/>
    <w:rsid w:val="005B3048"/>
    <w:rsid w:val="005B3262"/>
    <w:rsid w:val="005B382E"/>
    <w:rsid w:val="005B4420"/>
    <w:rsid w:val="005B4BB9"/>
    <w:rsid w:val="005B5FC3"/>
    <w:rsid w:val="005B608B"/>
    <w:rsid w:val="005B60BA"/>
    <w:rsid w:val="005B628B"/>
    <w:rsid w:val="005B6812"/>
    <w:rsid w:val="005B68FC"/>
    <w:rsid w:val="005B6CF2"/>
    <w:rsid w:val="005B6E30"/>
    <w:rsid w:val="005B6E5E"/>
    <w:rsid w:val="005B6FFA"/>
    <w:rsid w:val="005B7879"/>
    <w:rsid w:val="005B7988"/>
    <w:rsid w:val="005B7A17"/>
    <w:rsid w:val="005C0852"/>
    <w:rsid w:val="005C08E1"/>
    <w:rsid w:val="005C0C69"/>
    <w:rsid w:val="005C1296"/>
    <w:rsid w:val="005C134E"/>
    <w:rsid w:val="005C148E"/>
    <w:rsid w:val="005C15ED"/>
    <w:rsid w:val="005C3392"/>
    <w:rsid w:val="005C3F30"/>
    <w:rsid w:val="005C446F"/>
    <w:rsid w:val="005C4831"/>
    <w:rsid w:val="005C4A7E"/>
    <w:rsid w:val="005C4C88"/>
    <w:rsid w:val="005C4E0E"/>
    <w:rsid w:val="005C52FA"/>
    <w:rsid w:val="005C5800"/>
    <w:rsid w:val="005C5889"/>
    <w:rsid w:val="005C5C8C"/>
    <w:rsid w:val="005C653F"/>
    <w:rsid w:val="005C75DC"/>
    <w:rsid w:val="005D02F6"/>
    <w:rsid w:val="005D0DCA"/>
    <w:rsid w:val="005D1BDD"/>
    <w:rsid w:val="005D1DD2"/>
    <w:rsid w:val="005D252C"/>
    <w:rsid w:val="005D425F"/>
    <w:rsid w:val="005D4ABA"/>
    <w:rsid w:val="005D4B32"/>
    <w:rsid w:val="005D52F8"/>
    <w:rsid w:val="005D66D8"/>
    <w:rsid w:val="005D74BC"/>
    <w:rsid w:val="005D75EF"/>
    <w:rsid w:val="005D7600"/>
    <w:rsid w:val="005D7F0A"/>
    <w:rsid w:val="005E02EA"/>
    <w:rsid w:val="005E064F"/>
    <w:rsid w:val="005E06D3"/>
    <w:rsid w:val="005E15C0"/>
    <w:rsid w:val="005E226F"/>
    <w:rsid w:val="005E2C83"/>
    <w:rsid w:val="005E342B"/>
    <w:rsid w:val="005E39CE"/>
    <w:rsid w:val="005E3B03"/>
    <w:rsid w:val="005E4725"/>
    <w:rsid w:val="005E52D3"/>
    <w:rsid w:val="005E56E2"/>
    <w:rsid w:val="005E578C"/>
    <w:rsid w:val="005E5BA4"/>
    <w:rsid w:val="005E5FE5"/>
    <w:rsid w:val="005E668E"/>
    <w:rsid w:val="005E6E99"/>
    <w:rsid w:val="005E6EB6"/>
    <w:rsid w:val="005E6F80"/>
    <w:rsid w:val="005E7DC0"/>
    <w:rsid w:val="005F0FF6"/>
    <w:rsid w:val="005F2434"/>
    <w:rsid w:val="005F2923"/>
    <w:rsid w:val="005F29F2"/>
    <w:rsid w:val="005F2DCE"/>
    <w:rsid w:val="005F3074"/>
    <w:rsid w:val="005F33EE"/>
    <w:rsid w:val="005F3769"/>
    <w:rsid w:val="005F3E41"/>
    <w:rsid w:val="005F4577"/>
    <w:rsid w:val="005F4AC9"/>
    <w:rsid w:val="005F4FBA"/>
    <w:rsid w:val="005F5AAD"/>
    <w:rsid w:val="005F5BF9"/>
    <w:rsid w:val="005F5DB2"/>
    <w:rsid w:val="005F6484"/>
    <w:rsid w:val="005F64D3"/>
    <w:rsid w:val="005F670C"/>
    <w:rsid w:val="005F7061"/>
    <w:rsid w:val="006008F0"/>
    <w:rsid w:val="006017C1"/>
    <w:rsid w:val="00603321"/>
    <w:rsid w:val="00604DC1"/>
    <w:rsid w:val="0060532F"/>
    <w:rsid w:val="006053EC"/>
    <w:rsid w:val="006056A4"/>
    <w:rsid w:val="00605D90"/>
    <w:rsid w:val="0060697C"/>
    <w:rsid w:val="00607A1D"/>
    <w:rsid w:val="00607B3C"/>
    <w:rsid w:val="00610423"/>
    <w:rsid w:val="006106DD"/>
    <w:rsid w:val="006108AA"/>
    <w:rsid w:val="00610C8D"/>
    <w:rsid w:val="00611606"/>
    <w:rsid w:val="0061162F"/>
    <w:rsid w:val="006128B9"/>
    <w:rsid w:val="00612B48"/>
    <w:rsid w:val="00612DE0"/>
    <w:rsid w:val="006131B8"/>
    <w:rsid w:val="006134AA"/>
    <w:rsid w:val="00615382"/>
    <w:rsid w:val="006154DF"/>
    <w:rsid w:val="00615541"/>
    <w:rsid w:val="0061581C"/>
    <w:rsid w:val="00615946"/>
    <w:rsid w:val="00615D18"/>
    <w:rsid w:val="006169F6"/>
    <w:rsid w:val="00616D3A"/>
    <w:rsid w:val="006170CB"/>
    <w:rsid w:val="00617A87"/>
    <w:rsid w:val="006205A4"/>
    <w:rsid w:val="00620ED2"/>
    <w:rsid w:val="00621A7A"/>
    <w:rsid w:val="00621ABC"/>
    <w:rsid w:val="00621AC5"/>
    <w:rsid w:val="0062210C"/>
    <w:rsid w:val="00622F11"/>
    <w:rsid w:val="0062475D"/>
    <w:rsid w:val="006259F8"/>
    <w:rsid w:val="00626872"/>
    <w:rsid w:val="0063080E"/>
    <w:rsid w:val="00631343"/>
    <w:rsid w:val="006313FD"/>
    <w:rsid w:val="0063158E"/>
    <w:rsid w:val="00631E64"/>
    <w:rsid w:val="0063216C"/>
    <w:rsid w:val="00632413"/>
    <w:rsid w:val="00632D4C"/>
    <w:rsid w:val="00632F99"/>
    <w:rsid w:val="00634868"/>
    <w:rsid w:val="00634893"/>
    <w:rsid w:val="006357A7"/>
    <w:rsid w:val="00635957"/>
    <w:rsid w:val="00636868"/>
    <w:rsid w:val="00637708"/>
    <w:rsid w:val="0064051B"/>
    <w:rsid w:val="00640BA2"/>
    <w:rsid w:val="00641197"/>
    <w:rsid w:val="00641276"/>
    <w:rsid w:val="006423B9"/>
    <w:rsid w:val="00642991"/>
    <w:rsid w:val="00642E96"/>
    <w:rsid w:val="006437F7"/>
    <w:rsid w:val="00643FB0"/>
    <w:rsid w:val="00644672"/>
    <w:rsid w:val="006446C8"/>
    <w:rsid w:val="00644A87"/>
    <w:rsid w:val="00645300"/>
    <w:rsid w:val="0064602A"/>
    <w:rsid w:val="0064679D"/>
    <w:rsid w:val="006467B0"/>
    <w:rsid w:val="006468E6"/>
    <w:rsid w:val="0064692F"/>
    <w:rsid w:val="00646FDD"/>
    <w:rsid w:val="006476A6"/>
    <w:rsid w:val="00650136"/>
    <w:rsid w:val="006506DB"/>
    <w:rsid w:val="006509F5"/>
    <w:rsid w:val="00650BEA"/>
    <w:rsid w:val="006510E7"/>
    <w:rsid w:val="00651B69"/>
    <w:rsid w:val="00652C62"/>
    <w:rsid w:val="00653C06"/>
    <w:rsid w:val="00653E49"/>
    <w:rsid w:val="00654021"/>
    <w:rsid w:val="00654269"/>
    <w:rsid w:val="00654E28"/>
    <w:rsid w:val="0065538C"/>
    <w:rsid w:val="006558F5"/>
    <w:rsid w:val="00655C2E"/>
    <w:rsid w:val="00656A3D"/>
    <w:rsid w:val="00656FCC"/>
    <w:rsid w:val="006576EC"/>
    <w:rsid w:val="00657724"/>
    <w:rsid w:val="0065774D"/>
    <w:rsid w:val="00657E1F"/>
    <w:rsid w:val="006604E4"/>
    <w:rsid w:val="0066079C"/>
    <w:rsid w:val="00660EEB"/>
    <w:rsid w:val="006614FF"/>
    <w:rsid w:val="0066176D"/>
    <w:rsid w:val="00661B5D"/>
    <w:rsid w:val="00661FF7"/>
    <w:rsid w:val="00662783"/>
    <w:rsid w:val="00662DB3"/>
    <w:rsid w:val="00662DE5"/>
    <w:rsid w:val="0066401D"/>
    <w:rsid w:val="006643E2"/>
    <w:rsid w:val="0066474E"/>
    <w:rsid w:val="00664E4C"/>
    <w:rsid w:val="00665032"/>
    <w:rsid w:val="0066549A"/>
    <w:rsid w:val="00665C7A"/>
    <w:rsid w:val="00665DC6"/>
    <w:rsid w:val="0066633D"/>
    <w:rsid w:val="00667344"/>
    <w:rsid w:val="0067026B"/>
    <w:rsid w:val="0067300C"/>
    <w:rsid w:val="006736FE"/>
    <w:rsid w:val="00673AF7"/>
    <w:rsid w:val="00673BD9"/>
    <w:rsid w:val="00673C61"/>
    <w:rsid w:val="00673E50"/>
    <w:rsid w:val="006744E6"/>
    <w:rsid w:val="006747AE"/>
    <w:rsid w:val="0067616E"/>
    <w:rsid w:val="0067739D"/>
    <w:rsid w:val="00681161"/>
    <w:rsid w:val="00681EFA"/>
    <w:rsid w:val="00683162"/>
    <w:rsid w:val="00685479"/>
    <w:rsid w:val="00685E9C"/>
    <w:rsid w:val="006868BD"/>
    <w:rsid w:val="00686C05"/>
    <w:rsid w:val="006905E2"/>
    <w:rsid w:val="00690930"/>
    <w:rsid w:val="00691285"/>
    <w:rsid w:val="00691B3F"/>
    <w:rsid w:val="00691F27"/>
    <w:rsid w:val="00692589"/>
    <w:rsid w:val="006929EA"/>
    <w:rsid w:val="00692B87"/>
    <w:rsid w:val="00694562"/>
    <w:rsid w:val="006948EB"/>
    <w:rsid w:val="006950E8"/>
    <w:rsid w:val="00695F05"/>
    <w:rsid w:val="00696516"/>
    <w:rsid w:val="006965C0"/>
    <w:rsid w:val="006967EF"/>
    <w:rsid w:val="00696D6F"/>
    <w:rsid w:val="00697350"/>
    <w:rsid w:val="00697653"/>
    <w:rsid w:val="006A2169"/>
    <w:rsid w:val="006A24F3"/>
    <w:rsid w:val="006A2955"/>
    <w:rsid w:val="006A2B5E"/>
    <w:rsid w:val="006A326F"/>
    <w:rsid w:val="006A5014"/>
    <w:rsid w:val="006A5640"/>
    <w:rsid w:val="006A5693"/>
    <w:rsid w:val="006A58F7"/>
    <w:rsid w:val="006A5FA7"/>
    <w:rsid w:val="006A67C7"/>
    <w:rsid w:val="006A6A42"/>
    <w:rsid w:val="006A6AC5"/>
    <w:rsid w:val="006A7393"/>
    <w:rsid w:val="006A7D51"/>
    <w:rsid w:val="006A7F43"/>
    <w:rsid w:val="006B000F"/>
    <w:rsid w:val="006B0819"/>
    <w:rsid w:val="006B0939"/>
    <w:rsid w:val="006B096E"/>
    <w:rsid w:val="006B1203"/>
    <w:rsid w:val="006B1AD3"/>
    <w:rsid w:val="006B2C1B"/>
    <w:rsid w:val="006B445A"/>
    <w:rsid w:val="006B49BC"/>
    <w:rsid w:val="006B588F"/>
    <w:rsid w:val="006B702B"/>
    <w:rsid w:val="006B7F32"/>
    <w:rsid w:val="006C051D"/>
    <w:rsid w:val="006C15A9"/>
    <w:rsid w:val="006C2954"/>
    <w:rsid w:val="006C2B13"/>
    <w:rsid w:val="006C2FCE"/>
    <w:rsid w:val="006C32E5"/>
    <w:rsid w:val="006C4886"/>
    <w:rsid w:val="006C5F5B"/>
    <w:rsid w:val="006C6F2D"/>
    <w:rsid w:val="006C756C"/>
    <w:rsid w:val="006C75B3"/>
    <w:rsid w:val="006D07C0"/>
    <w:rsid w:val="006D12F0"/>
    <w:rsid w:val="006D1492"/>
    <w:rsid w:val="006D1631"/>
    <w:rsid w:val="006D17D3"/>
    <w:rsid w:val="006D1922"/>
    <w:rsid w:val="006D1F88"/>
    <w:rsid w:val="006D2025"/>
    <w:rsid w:val="006D2390"/>
    <w:rsid w:val="006D2846"/>
    <w:rsid w:val="006D2B9D"/>
    <w:rsid w:val="006D2FFD"/>
    <w:rsid w:val="006D3ABC"/>
    <w:rsid w:val="006D3EDB"/>
    <w:rsid w:val="006D50ED"/>
    <w:rsid w:val="006D569F"/>
    <w:rsid w:val="006D5C4B"/>
    <w:rsid w:val="006D64EB"/>
    <w:rsid w:val="006D7151"/>
    <w:rsid w:val="006D7824"/>
    <w:rsid w:val="006D7B0A"/>
    <w:rsid w:val="006E096F"/>
    <w:rsid w:val="006E0B37"/>
    <w:rsid w:val="006E12AE"/>
    <w:rsid w:val="006E1762"/>
    <w:rsid w:val="006E186D"/>
    <w:rsid w:val="006E202A"/>
    <w:rsid w:val="006E2C18"/>
    <w:rsid w:val="006E3322"/>
    <w:rsid w:val="006E356B"/>
    <w:rsid w:val="006E4761"/>
    <w:rsid w:val="006E4F3C"/>
    <w:rsid w:val="006E50BB"/>
    <w:rsid w:val="006E56D3"/>
    <w:rsid w:val="006E59C9"/>
    <w:rsid w:val="006E6049"/>
    <w:rsid w:val="006E6763"/>
    <w:rsid w:val="006E70B2"/>
    <w:rsid w:val="006E72E9"/>
    <w:rsid w:val="006E747F"/>
    <w:rsid w:val="006E7B61"/>
    <w:rsid w:val="006F022F"/>
    <w:rsid w:val="006F031A"/>
    <w:rsid w:val="006F0634"/>
    <w:rsid w:val="006F06EE"/>
    <w:rsid w:val="006F17F1"/>
    <w:rsid w:val="006F227E"/>
    <w:rsid w:val="006F2C08"/>
    <w:rsid w:val="006F2CF4"/>
    <w:rsid w:val="006F2DBE"/>
    <w:rsid w:val="006F3907"/>
    <w:rsid w:val="006F39B3"/>
    <w:rsid w:val="006F3CBF"/>
    <w:rsid w:val="006F4B45"/>
    <w:rsid w:val="006F50C4"/>
    <w:rsid w:val="006F5BA7"/>
    <w:rsid w:val="006F5E49"/>
    <w:rsid w:val="006F6272"/>
    <w:rsid w:val="006F6863"/>
    <w:rsid w:val="006F692C"/>
    <w:rsid w:val="006F6A29"/>
    <w:rsid w:val="006F6E41"/>
    <w:rsid w:val="006F7197"/>
    <w:rsid w:val="006F755D"/>
    <w:rsid w:val="007003AB"/>
    <w:rsid w:val="00700CDB"/>
    <w:rsid w:val="007019E4"/>
    <w:rsid w:val="00702155"/>
    <w:rsid w:val="007022B1"/>
    <w:rsid w:val="00702E20"/>
    <w:rsid w:val="007032B7"/>
    <w:rsid w:val="007042FD"/>
    <w:rsid w:val="007044D1"/>
    <w:rsid w:val="00705019"/>
    <w:rsid w:val="00705042"/>
    <w:rsid w:val="0070658C"/>
    <w:rsid w:val="0070726D"/>
    <w:rsid w:val="00710174"/>
    <w:rsid w:val="00710675"/>
    <w:rsid w:val="00710801"/>
    <w:rsid w:val="00710B5B"/>
    <w:rsid w:val="00711B11"/>
    <w:rsid w:val="00712615"/>
    <w:rsid w:val="00712897"/>
    <w:rsid w:val="007128CE"/>
    <w:rsid w:val="00712980"/>
    <w:rsid w:val="007129DD"/>
    <w:rsid w:val="00712DC4"/>
    <w:rsid w:val="007135F0"/>
    <w:rsid w:val="0071384B"/>
    <w:rsid w:val="0071432B"/>
    <w:rsid w:val="007146CF"/>
    <w:rsid w:val="00714F05"/>
    <w:rsid w:val="00715D97"/>
    <w:rsid w:val="0071634E"/>
    <w:rsid w:val="00716767"/>
    <w:rsid w:val="0071703B"/>
    <w:rsid w:val="0071789D"/>
    <w:rsid w:val="00717CBA"/>
    <w:rsid w:val="00717FB7"/>
    <w:rsid w:val="007214B0"/>
    <w:rsid w:val="0072189C"/>
    <w:rsid w:val="007228E5"/>
    <w:rsid w:val="0072364C"/>
    <w:rsid w:val="00723A04"/>
    <w:rsid w:val="00723ABF"/>
    <w:rsid w:val="00723DD1"/>
    <w:rsid w:val="00724166"/>
    <w:rsid w:val="00724F58"/>
    <w:rsid w:val="0072517D"/>
    <w:rsid w:val="007251BF"/>
    <w:rsid w:val="00726200"/>
    <w:rsid w:val="00726E22"/>
    <w:rsid w:val="007278A9"/>
    <w:rsid w:val="00727D96"/>
    <w:rsid w:val="0073020E"/>
    <w:rsid w:val="00730A42"/>
    <w:rsid w:val="00730D64"/>
    <w:rsid w:val="00730F3D"/>
    <w:rsid w:val="00731036"/>
    <w:rsid w:val="0073151B"/>
    <w:rsid w:val="00731BD3"/>
    <w:rsid w:val="00731EE3"/>
    <w:rsid w:val="00732C68"/>
    <w:rsid w:val="00732E8B"/>
    <w:rsid w:val="0073357E"/>
    <w:rsid w:val="00734CE9"/>
    <w:rsid w:val="0073531B"/>
    <w:rsid w:val="00735476"/>
    <w:rsid w:val="00735536"/>
    <w:rsid w:val="0073632B"/>
    <w:rsid w:val="00736570"/>
    <w:rsid w:val="00736698"/>
    <w:rsid w:val="00737529"/>
    <w:rsid w:val="00737DCE"/>
    <w:rsid w:val="00740414"/>
    <w:rsid w:val="0074072E"/>
    <w:rsid w:val="00740BC1"/>
    <w:rsid w:val="00740D86"/>
    <w:rsid w:val="007412AD"/>
    <w:rsid w:val="00742B3F"/>
    <w:rsid w:val="00742CE2"/>
    <w:rsid w:val="00742ED8"/>
    <w:rsid w:val="00742F9E"/>
    <w:rsid w:val="00743012"/>
    <w:rsid w:val="007434EA"/>
    <w:rsid w:val="0074361E"/>
    <w:rsid w:val="007443A8"/>
    <w:rsid w:val="00744B9A"/>
    <w:rsid w:val="00744F46"/>
    <w:rsid w:val="00744F8F"/>
    <w:rsid w:val="0074506B"/>
    <w:rsid w:val="007453AB"/>
    <w:rsid w:val="0074540E"/>
    <w:rsid w:val="00745607"/>
    <w:rsid w:val="00746334"/>
    <w:rsid w:val="00746362"/>
    <w:rsid w:val="007502A0"/>
    <w:rsid w:val="0075076F"/>
    <w:rsid w:val="00751229"/>
    <w:rsid w:val="007518A5"/>
    <w:rsid w:val="00751C43"/>
    <w:rsid w:val="00752892"/>
    <w:rsid w:val="007532E8"/>
    <w:rsid w:val="00753E5D"/>
    <w:rsid w:val="007547CC"/>
    <w:rsid w:val="0075491B"/>
    <w:rsid w:val="007552DF"/>
    <w:rsid w:val="007552EA"/>
    <w:rsid w:val="00756446"/>
    <w:rsid w:val="00756F26"/>
    <w:rsid w:val="00757032"/>
    <w:rsid w:val="0075748B"/>
    <w:rsid w:val="007579B0"/>
    <w:rsid w:val="00757A32"/>
    <w:rsid w:val="00757E4C"/>
    <w:rsid w:val="00760759"/>
    <w:rsid w:val="00760C5E"/>
    <w:rsid w:val="00760F7F"/>
    <w:rsid w:val="00761774"/>
    <w:rsid w:val="00761A44"/>
    <w:rsid w:val="0076221A"/>
    <w:rsid w:val="00762242"/>
    <w:rsid w:val="0076228F"/>
    <w:rsid w:val="00762488"/>
    <w:rsid w:val="00762AAA"/>
    <w:rsid w:val="00762BE9"/>
    <w:rsid w:val="00764068"/>
    <w:rsid w:val="00764385"/>
    <w:rsid w:val="00764D03"/>
    <w:rsid w:val="00765626"/>
    <w:rsid w:val="00765941"/>
    <w:rsid w:val="00765DAE"/>
    <w:rsid w:val="007664C5"/>
    <w:rsid w:val="00766521"/>
    <w:rsid w:val="0076662C"/>
    <w:rsid w:val="00766C47"/>
    <w:rsid w:val="0076753F"/>
    <w:rsid w:val="00767AFB"/>
    <w:rsid w:val="00770ED5"/>
    <w:rsid w:val="00770FD2"/>
    <w:rsid w:val="00771515"/>
    <w:rsid w:val="00771D96"/>
    <w:rsid w:val="00774233"/>
    <w:rsid w:val="007744BA"/>
    <w:rsid w:val="007749E5"/>
    <w:rsid w:val="00774A15"/>
    <w:rsid w:val="0077555B"/>
    <w:rsid w:val="0077562E"/>
    <w:rsid w:val="00775C5D"/>
    <w:rsid w:val="007764DF"/>
    <w:rsid w:val="00776F52"/>
    <w:rsid w:val="00777759"/>
    <w:rsid w:val="00777AAA"/>
    <w:rsid w:val="00777AE5"/>
    <w:rsid w:val="00777DB7"/>
    <w:rsid w:val="00780312"/>
    <w:rsid w:val="00782494"/>
    <w:rsid w:val="007826A0"/>
    <w:rsid w:val="007826C9"/>
    <w:rsid w:val="00782A5B"/>
    <w:rsid w:val="00782E4F"/>
    <w:rsid w:val="007830CB"/>
    <w:rsid w:val="00783A24"/>
    <w:rsid w:val="00783C2C"/>
    <w:rsid w:val="00783F29"/>
    <w:rsid w:val="00786132"/>
    <w:rsid w:val="00786F62"/>
    <w:rsid w:val="00791120"/>
    <w:rsid w:val="00793093"/>
    <w:rsid w:val="00793101"/>
    <w:rsid w:val="0079373C"/>
    <w:rsid w:val="00794DB3"/>
    <w:rsid w:val="00795589"/>
    <w:rsid w:val="00795E60"/>
    <w:rsid w:val="007966A0"/>
    <w:rsid w:val="00796DD2"/>
    <w:rsid w:val="00797611"/>
    <w:rsid w:val="00797DDD"/>
    <w:rsid w:val="007A07E9"/>
    <w:rsid w:val="007A095D"/>
    <w:rsid w:val="007A15E3"/>
    <w:rsid w:val="007A18FC"/>
    <w:rsid w:val="007A19F1"/>
    <w:rsid w:val="007A1F6B"/>
    <w:rsid w:val="007A29D7"/>
    <w:rsid w:val="007A2DD9"/>
    <w:rsid w:val="007A3EC0"/>
    <w:rsid w:val="007A41A7"/>
    <w:rsid w:val="007A4A47"/>
    <w:rsid w:val="007A4F87"/>
    <w:rsid w:val="007A58B2"/>
    <w:rsid w:val="007A62C7"/>
    <w:rsid w:val="007A64CF"/>
    <w:rsid w:val="007A6732"/>
    <w:rsid w:val="007A6DCA"/>
    <w:rsid w:val="007A7781"/>
    <w:rsid w:val="007A7C7A"/>
    <w:rsid w:val="007A7C7E"/>
    <w:rsid w:val="007A7F28"/>
    <w:rsid w:val="007B117C"/>
    <w:rsid w:val="007B1720"/>
    <w:rsid w:val="007B1D95"/>
    <w:rsid w:val="007B1EA4"/>
    <w:rsid w:val="007B1F4F"/>
    <w:rsid w:val="007B43A0"/>
    <w:rsid w:val="007B6808"/>
    <w:rsid w:val="007B7604"/>
    <w:rsid w:val="007C0C9C"/>
    <w:rsid w:val="007C17A9"/>
    <w:rsid w:val="007C199F"/>
    <w:rsid w:val="007C1C76"/>
    <w:rsid w:val="007C24F1"/>
    <w:rsid w:val="007C2C18"/>
    <w:rsid w:val="007C2CFF"/>
    <w:rsid w:val="007C2FFA"/>
    <w:rsid w:val="007C32FC"/>
    <w:rsid w:val="007C3F22"/>
    <w:rsid w:val="007C4C2B"/>
    <w:rsid w:val="007C4D6A"/>
    <w:rsid w:val="007C4DA9"/>
    <w:rsid w:val="007C67F8"/>
    <w:rsid w:val="007C6918"/>
    <w:rsid w:val="007C6924"/>
    <w:rsid w:val="007C6B41"/>
    <w:rsid w:val="007C6F08"/>
    <w:rsid w:val="007C7688"/>
    <w:rsid w:val="007C787B"/>
    <w:rsid w:val="007C79C8"/>
    <w:rsid w:val="007D0B62"/>
    <w:rsid w:val="007D11CB"/>
    <w:rsid w:val="007D2B0E"/>
    <w:rsid w:val="007D2D4B"/>
    <w:rsid w:val="007D4345"/>
    <w:rsid w:val="007D4358"/>
    <w:rsid w:val="007D4ABD"/>
    <w:rsid w:val="007D4B0B"/>
    <w:rsid w:val="007D4E07"/>
    <w:rsid w:val="007D5468"/>
    <w:rsid w:val="007D5CFD"/>
    <w:rsid w:val="007D6535"/>
    <w:rsid w:val="007D6558"/>
    <w:rsid w:val="007D6766"/>
    <w:rsid w:val="007D7240"/>
    <w:rsid w:val="007D73C6"/>
    <w:rsid w:val="007D7B64"/>
    <w:rsid w:val="007E08DA"/>
    <w:rsid w:val="007E0988"/>
    <w:rsid w:val="007E1649"/>
    <w:rsid w:val="007E184F"/>
    <w:rsid w:val="007E19A8"/>
    <w:rsid w:val="007E1E51"/>
    <w:rsid w:val="007E293D"/>
    <w:rsid w:val="007E3783"/>
    <w:rsid w:val="007E39B8"/>
    <w:rsid w:val="007E414C"/>
    <w:rsid w:val="007E4340"/>
    <w:rsid w:val="007E43AB"/>
    <w:rsid w:val="007E4E5A"/>
    <w:rsid w:val="007E58F7"/>
    <w:rsid w:val="007E599A"/>
    <w:rsid w:val="007E5ACC"/>
    <w:rsid w:val="007E5D3F"/>
    <w:rsid w:val="007E641E"/>
    <w:rsid w:val="007E6ABB"/>
    <w:rsid w:val="007E6D32"/>
    <w:rsid w:val="007E74D8"/>
    <w:rsid w:val="007F0CF1"/>
    <w:rsid w:val="007F22E8"/>
    <w:rsid w:val="007F330B"/>
    <w:rsid w:val="007F365F"/>
    <w:rsid w:val="007F3C26"/>
    <w:rsid w:val="007F3D97"/>
    <w:rsid w:val="007F41C7"/>
    <w:rsid w:val="007F4E83"/>
    <w:rsid w:val="007F4F08"/>
    <w:rsid w:val="007F534A"/>
    <w:rsid w:val="007F618F"/>
    <w:rsid w:val="007F6350"/>
    <w:rsid w:val="007F6706"/>
    <w:rsid w:val="007F7519"/>
    <w:rsid w:val="007F7923"/>
    <w:rsid w:val="007F792C"/>
    <w:rsid w:val="007F79F6"/>
    <w:rsid w:val="007F7CB8"/>
    <w:rsid w:val="007F7CCA"/>
    <w:rsid w:val="0080022C"/>
    <w:rsid w:val="00801935"/>
    <w:rsid w:val="00801D14"/>
    <w:rsid w:val="00802622"/>
    <w:rsid w:val="00802E2E"/>
    <w:rsid w:val="00802F7D"/>
    <w:rsid w:val="00803584"/>
    <w:rsid w:val="008035F9"/>
    <w:rsid w:val="00803730"/>
    <w:rsid w:val="0080391F"/>
    <w:rsid w:val="00803B28"/>
    <w:rsid w:val="00803CD1"/>
    <w:rsid w:val="008046B1"/>
    <w:rsid w:val="008058A2"/>
    <w:rsid w:val="008062A1"/>
    <w:rsid w:val="0080667D"/>
    <w:rsid w:val="008071B7"/>
    <w:rsid w:val="008073AD"/>
    <w:rsid w:val="00807984"/>
    <w:rsid w:val="00807F0F"/>
    <w:rsid w:val="00807F1C"/>
    <w:rsid w:val="00810389"/>
    <w:rsid w:val="00811768"/>
    <w:rsid w:val="00811D53"/>
    <w:rsid w:val="008121E0"/>
    <w:rsid w:val="0081268F"/>
    <w:rsid w:val="0081289A"/>
    <w:rsid w:val="0081310B"/>
    <w:rsid w:val="00813587"/>
    <w:rsid w:val="00813AC9"/>
    <w:rsid w:val="008143AB"/>
    <w:rsid w:val="008152C5"/>
    <w:rsid w:val="00815A1D"/>
    <w:rsid w:val="00816A15"/>
    <w:rsid w:val="00816E0F"/>
    <w:rsid w:val="00817D12"/>
    <w:rsid w:val="0082061D"/>
    <w:rsid w:val="0082132C"/>
    <w:rsid w:val="008217DF"/>
    <w:rsid w:val="008224E3"/>
    <w:rsid w:val="00822DBD"/>
    <w:rsid w:val="008233E8"/>
    <w:rsid w:val="00823820"/>
    <w:rsid w:val="00823C98"/>
    <w:rsid w:val="00824571"/>
    <w:rsid w:val="00824AAC"/>
    <w:rsid w:val="0082624B"/>
    <w:rsid w:val="00826936"/>
    <w:rsid w:val="00826C68"/>
    <w:rsid w:val="00826D58"/>
    <w:rsid w:val="00830374"/>
    <w:rsid w:val="00830788"/>
    <w:rsid w:val="00830948"/>
    <w:rsid w:val="00833316"/>
    <w:rsid w:val="008334E8"/>
    <w:rsid w:val="008337C3"/>
    <w:rsid w:val="00833829"/>
    <w:rsid w:val="008338C8"/>
    <w:rsid w:val="008343EC"/>
    <w:rsid w:val="0083598C"/>
    <w:rsid w:val="00835EFC"/>
    <w:rsid w:val="0083652D"/>
    <w:rsid w:val="00836BCA"/>
    <w:rsid w:val="00836EEC"/>
    <w:rsid w:val="00837D2B"/>
    <w:rsid w:val="008400EB"/>
    <w:rsid w:val="0084015A"/>
    <w:rsid w:val="00840575"/>
    <w:rsid w:val="00840F94"/>
    <w:rsid w:val="00841492"/>
    <w:rsid w:val="008418BE"/>
    <w:rsid w:val="00842A39"/>
    <w:rsid w:val="008434DA"/>
    <w:rsid w:val="008436E4"/>
    <w:rsid w:val="008437F6"/>
    <w:rsid w:val="00843D6D"/>
    <w:rsid w:val="0084406F"/>
    <w:rsid w:val="008443A0"/>
    <w:rsid w:val="00844CBF"/>
    <w:rsid w:val="00844D2D"/>
    <w:rsid w:val="00844E76"/>
    <w:rsid w:val="0084597B"/>
    <w:rsid w:val="00845A3C"/>
    <w:rsid w:val="00845C32"/>
    <w:rsid w:val="00845E70"/>
    <w:rsid w:val="0084660E"/>
    <w:rsid w:val="008469D7"/>
    <w:rsid w:val="00847248"/>
    <w:rsid w:val="00847AF8"/>
    <w:rsid w:val="00847E5C"/>
    <w:rsid w:val="00850353"/>
    <w:rsid w:val="00850D60"/>
    <w:rsid w:val="008517F8"/>
    <w:rsid w:val="008521E4"/>
    <w:rsid w:val="00852220"/>
    <w:rsid w:val="00852549"/>
    <w:rsid w:val="008525D5"/>
    <w:rsid w:val="00852F66"/>
    <w:rsid w:val="0085331D"/>
    <w:rsid w:val="0085377D"/>
    <w:rsid w:val="00854368"/>
    <w:rsid w:val="0085447A"/>
    <w:rsid w:val="0085453E"/>
    <w:rsid w:val="00854B9C"/>
    <w:rsid w:val="00854C72"/>
    <w:rsid w:val="00854CF7"/>
    <w:rsid w:val="00855D71"/>
    <w:rsid w:val="00855DA3"/>
    <w:rsid w:val="0085605F"/>
    <w:rsid w:val="00856393"/>
    <w:rsid w:val="00856D67"/>
    <w:rsid w:val="00856DEA"/>
    <w:rsid w:val="00856EBA"/>
    <w:rsid w:val="00857326"/>
    <w:rsid w:val="008574CC"/>
    <w:rsid w:val="008579EC"/>
    <w:rsid w:val="0086021E"/>
    <w:rsid w:val="008606F8"/>
    <w:rsid w:val="00860A79"/>
    <w:rsid w:val="00860CC1"/>
    <w:rsid w:val="008616F3"/>
    <w:rsid w:val="00861FB9"/>
    <w:rsid w:val="008645CB"/>
    <w:rsid w:val="008648C8"/>
    <w:rsid w:val="00865CAE"/>
    <w:rsid w:val="00865FC4"/>
    <w:rsid w:val="0086687B"/>
    <w:rsid w:val="00866E5C"/>
    <w:rsid w:val="008672E2"/>
    <w:rsid w:val="0086776C"/>
    <w:rsid w:val="00867854"/>
    <w:rsid w:val="00867ADD"/>
    <w:rsid w:val="00870A35"/>
    <w:rsid w:val="0087180A"/>
    <w:rsid w:val="00873ECB"/>
    <w:rsid w:val="00874054"/>
    <w:rsid w:val="00874283"/>
    <w:rsid w:val="008746E3"/>
    <w:rsid w:val="0087487B"/>
    <w:rsid w:val="00874C2D"/>
    <w:rsid w:val="0087500C"/>
    <w:rsid w:val="00875140"/>
    <w:rsid w:val="008751EF"/>
    <w:rsid w:val="00875246"/>
    <w:rsid w:val="00875CEE"/>
    <w:rsid w:val="00875D9E"/>
    <w:rsid w:val="00877D6A"/>
    <w:rsid w:val="008805AF"/>
    <w:rsid w:val="0088098A"/>
    <w:rsid w:val="00880C83"/>
    <w:rsid w:val="00880D9A"/>
    <w:rsid w:val="00880F2F"/>
    <w:rsid w:val="0088149A"/>
    <w:rsid w:val="008814E2"/>
    <w:rsid w:val="008818CC"/>
    <w:rsid w:val="00881EDB"/>
    <w:rsid w:val="008825DA"/>
    <w:rsid w:val="00882AFA"/>
    <w:rsid w:val="00883D3D"/>
    <w:rsid w:val="00883E4E"/>
    <w:rsid w:val="00884E8B"/>
    <w:rsid w:val="00885E52"/>
    <w:rsid w:val="0088616C"/>
    <w:rsid w:val="00886A09"/>
    <w:rsid w:val="00886F3E"/>
    <w:rsid w:val="00887233"/>
    <w:rsid w:val="00887360"/>
    <w:rsid w:val="00887ADE"/>
    <w:rsid w:val="00887F2E"/>
    <w:rsid w:val="00890026"/>
    <w:rsid w:val="00890074"/>
    <w:rsid w:val="0089024B"/>
    <w:rsid w:val="00890A45"/>
    <w:rsid w:val="00890CC5"/>
    <w:rsid w:val="00890F6F"/>
    <w:rsid w:val="00891616"/>
    <w:rsid w:val="00891C10"/>
    <w:rsid w:val="008921E3"/>
    <w:rsid w:val="00892A94"/>
    <w:rsid w:val="00893C1D"/>
    <w:rsid w:val="0089415A"/>
    <w:rsid w:val="00894768"/>
    <w:rsid w:val="00894A13"/>
    <w:rsid w:val="00894E44"/>
    <w:rsid w:val="0089543C"/>
    <w:rsid w:val="00895559"/>
    <w:rsid w:val="00895B98"/>
    <w:rsid w:val="00896E86"/>
    <w:rsid w:val="00897AEB"/>
    <w:rsid w:val="00897EF5"/>
    <w:rsid w:val="008A025F"/>
    <w:rsid w:val="008A0911"/>
    <w:rsid w:val="008A1078"/>
    <w:rsid w:val="008A134F"/>
    <w:rsid w:val="008A2002"/>
    <w:rsid w:val="008A20EB"/>
    <w:rsid w:val="008A2245"/>
    <w:rsid w:val="008A249D"/>
    <w:rsid w:val="008A2649"/>
    <w:rsid w:val="008A27BE"/>
    <w:rsid w:val="008A3008"/>
    <w:rsid w:val="008A34D5"/>
    <w:rsid w:val="008A3C32"/>
    <w:rsid w:val="008A4765"/>
    <w:rsid w:val="008A4811"/>
    <w:rsid w:val="008A4A08"/>
    <w:rsid w:val="008A4F13"/>
    <w:rsid w:val="008A5856"/>
    <w:rsid w:val="008A712A"/>
    <w:rsid w:val="008A7987"/>
    <w:rsid w:val="008A7BD5"/>
    <w:rsid w:val="008B0093"/>
    <w:rsid w:val="008B058B"/>
    <w:rsid w:val="008B0B0A"/>
    <w:rsid w:val="008B1500"/>
    <w:rsid w:val="008B18C9"/>
    <w:rsid w:val="008B2362"/>
    <w:rsid w:val="008B28D5"/>
    <w:rsid w:val="008B2FE5"/>
    <w:rsid w:val="008B3928"/>
    <w:rsid w:val="008B43C3"/>
    <w:rsid w:val="008B583A"/>
    <w:rsid w:val="008B5A57"/>
    <w:rsid w:val="008B623E"/>
    <w:rsid w:val="008B6A03"/>
    <w:rsid w:val="008B6B43"/>
    <w:rsid w:val="008B6D04"/>
    <w:rsid w:val="008B7A56"/>
    <w:rsid w:val="008C2913"/>
    <w:rsid w:val="008C2B64"/>
    <w:rsid w:val="008C3676"/>
    <w:rsid w:val="008C3833"/>
    <w:rsid w:val="008C4392"/>
    <w:rsid w:val="008C4AEA"/>
    <w:rsid w:val="008C5C11"/>
    <w:rsid w:val="008C6834"/>
    <w:rsid w:val="008C6D41"/>
    <w:rsid w:val="008C7128"/>
    <w:rsid w:val="008C77FE"/>
    <w:rsid w:val="008C7C46"/>
    <w:rsid w:val="008C7F4F"/>
    <w:rsid w:val="008D0571"/>
    <w:rsid w:val="008D05F0"/>
    <w:rsid w:val="008D089A"/>
    <w:rsid w:val="008D08DD"/>
    <w:rsid w:val="008D1359"/>
    <w:rsid w:val="008D1A3B"/>
    <w:rsid w:val="008D2A80"/>
    <w:rsid w:val="008D3C29"/>
    <w:rsid w:val="008D3EBC"/>
    <w:rsid w:val="008D432A"/>
    <w:rsid w:val="008D4C18"/>
    <w:rsid w:val="008D50A7"/>
    <w:rsid w:val="008D5313"/>
    <w:rsid w:val="008D5AAE"/>
    <w:rsid w:val="008D5DED"/>
    <w:rsid w:val="008D6F71"/>
    <w:rsid w:val="008D70EE"/>
    <w:rsid w:val="008D7838"/>
    <w:rsid w:val="008D7D95"/>
    <w:rsid w:val="008D7F25"/>
    <w:rsid w:val="008E016D"/>
    <w:rsid w:val="008E0409"/>
    <w:rsid w:val="008E08C8"/>
    <w:rsid w:val="008E216E"/>
    <w:rsid w:val="008E268D"/>
    <w:rsid w:val="008E30CC"/>
    <w:rsid w:val="008E3FF5"/>
    <w:rsid w:val="008E41E7"/>
    <w:rsid w:val="008E45D7"/>
    <w:rsid w:val="008E5305"/>
    <w:rsid w:val="008E5405"/>
    <w:rsid w:val="008E5944"/>
    <w:rsid w:val="008E61DE"/>
    <w:rsid w:val="008E63F0"/>
    <w:rsid w:val="008E6BD1"/>
    <w:rsid w:val="008E71E8"/>
    <w:rsid w:val="008E7518"/>
    <w:rsid w:val="008F05F6"/>
    <w:rsid w:val="008F0A3D"/>
    <w:rsid w:val="008F12ED"/>
    <w:rsid w:val="008F1386"/>
    <w:rsid w:val="008F2066"/>
    <w:rsid w:val="008F2985"/>
    <w:rsid w:val="008F2B82"/>
    <w:rsid w:val="008F3E14"/>
    <w:rsid w:val="008F41D0"/>
    <w:rsid w:val="008F464E"/>
    <w:rsid w:val="008F4731"/>
    <w:rsid w:val="008F5323"/>
    <w:rsid w:val="008F6973"/>
    <w:rsid w:val="009002F3"/>
    <w:rsid w:val="00900715"/>
    <w:rsid w:val="00901D3F"/>
    <w:rsid w:val="009024E7"/>
    <w:rsid w:val="00902EF4"/>
    <w:rsid w:val="00903718"/>
    <w:rsid w:val="00903925"/>
    <w:rsid w:val="009039A7"/>
    <w:rsid w:val="0090461D"/>
    <w:rsid w:val="00904EBE"/>
    <w:rsid w:val="00905F3D"/>
    <w:rsid w:val="00906666"/>
    <w:rsid w:val="00906CD3"/>
    <w:rsid w:val="0090726D"/>
    <w:rsid w:val="009072D4"/>
    <w:rsid w:val="00907D85"/>
    <w:rsid w:val="00907FDC"/>
    <w:rsid w:val="00910555"/>
    <w:rsid w:val="0091055E"/>
    <w:rsid w:val="00910947"/>
    <w:rsid w:val="00910D0D"/>
    <w:rsid w:val="009115EB"/>
    <w:rsid w:val="0091260A"/>
    <w:rsid w:val="00912786"/>
    <w:rsid w:val="009127BA"/>
    <w:rsid w:val="0091292B"/>
    <w:rsid w:val="00912A3D"/>
    <w:rsid w:val="00912EB4"/>
    <w:rsid w:val="009136B1"/>
    <w:rsid w:val="009136E9"/>
    <w:rsid w:val="0091382D"/>
    <w:rsid w:val="00914192"/>
    <w:rsid w:val="009141E2"/>
    <w:rsid w:val="00915192"/>
    <w:rsid w:val="00915527"/>
    <w:rsid w:val="0091581E"/>
    <w:rsid w:val="00915E4D"/>
    <w:rsid w:val="009161DB"/>
    <w:rsid w:val="009163BF"/>
    <w:rsid w:val="00916B77"/>
    <w:rsid w:val="00916CDC"/>
    <w:rsid w:val="00917931"/>
    <w:rsid w:val="009179D7"/>
    <w:rsid w:val="00917D7B"/>
    <w:rsid w:val="0092083B"/>
    <w:rsid w:val="00920DF9"/>
    <w:rsid w:val="00920E38"/>
    <w:rsid w:val="009221B2"/>
    <w:rsid w:val="00923821"/>
    <w:rsid w:val="009242E3"/>
    <w:rsid w:val="0092481A"/>
    <w:rsid w:val="009249F2"/>
    <w:rsid w:val="00924F28"/>
    <w:rsid w:val="009251D9"/>
    <w:rsid w:val="009252B8"/>
    <w:rsid w:val="009257F3"/>
    <w:rsid w:val="00925C2A"/>
    <w:rsid w:val="0092605F"/>
    <w:rsid w:val="00926294"/>
    <w:rsid w:val="009263F2"/>
    <w:rsid w:val="009271AE"/>
    <w:rsid w:val="00930E3E"/>
    <w:rsid w:val="009329D1"/>
    <w:rsid w:val="009333CB"/>
    <w:rsid w:val="00933447"/>
    <w:rsid w:val="009339AD"/>
    <w:rsid w:val="00933B81"/>
    <w:rsid w:val="00934285"/>
    <w:rsid w:val="00934806"/>
    <w:rsid w:val="00934862"/>
    <w:rsid w:val="00934A38"/>
    <w:rsid w:val="00934B2C"/>
    <w:rsid w:val="00934BB0"/>
    <w:rsid w:val="00935416"/>
    <w:rsid w:val="009357B3"/>
    <w:rsid w:val="009358D4"/>
    <w:rsid w:val="00935ECD"/>
    <w:rsid w:val="009361FF"/>
    <w:rsid w:val="00936E30"/>
    <w:rsid w:val="00936EDA"/>
    <w:rsid w:val="00937C42"/>
    <w:rsid w:val="00940CA5"/>
    <w:rsid w:val="00941045"/>
    <w:rsid w:val="00941B96"/>
    <w:rsid w:val="00943203"/>
    <w:rsid w:val="0094320A"/>
    <w:rsid w:val="00943912"/>
    <w:rsid w:val="00944CE4"/>
    <w:rsid w:val="0094536C"/>
    <w:rsid w:val="00945671"/>
    <w:rsid w:val="00946785"/>
    <w:rsid w:val="00946801"/>
    <w:rsid w:val="00947358"/>
    <w:rsid w:val="00947C18"/>
    <w:rsid w:val="00950278"/>
    <w:rsid w:val="009507C2"/>
    <w:rsid w:val="00950EBD"/>
    <w:rsid w:val="00951D91"/>
    <w:rsid w:val="00952018"/>
    <w:rsid w:val="00952118"/>
    <w:rsid w:val="00952389"/>
    <w:rsid w:val="009523A0"/>
    <w:rsid w:val="00952AEE"/>
    <w:rsid w:val="00952B77"/>
    <w:rsid w:val="00952CDB"/>
    <w:rsid w:val="0095443F"/>
    <w:rsid w:val="00954970"/>
    <w:rsid w:val="00954BC5"/>
    <w:rsid w:val="00954DC4"/>
    <w:rsid w:val="00955912"/>
    <w:rsid w:val="00955D9D"/>
    <w:rsid w:val="0095613E"/>
    <w:rsid w:val="009566A9"/>
    <w:rsid w:val="00956833"/>
    <w:rsid w:val="009569EB"/>
    <w:rsid w:val="00956A94"/>
    <w:rsid w:val="00956CDE"/>
    <w:rsid w:val="00956D1A"/>
    <w:rsid w:val="00956DB6"/>
    <w:rsid w:val="009572DE"/>
    <w:rsid w:val="00960765"/>
    <w:rsid w:val="00961BB9"/>
    <w:rsid w:val="00961C80"/>
    <w:rsid w:val="0096202F"/>
    <w:rsid w:val="00962213"/>
    <w:rsid w:val="0096379A"/>
    <w:rsid w:val="00963A63"/>
    <w:rsid w:val="00964082"/>
    <w:rsid w:val="009647CD"/>
    <w:rsid w:val="00964B3D"/>
    <w:rsid w:val="00964D30"/>
    <w:rsid w:val="00964FCE"/>
    <w:rsid w:val="00965265"/>
    <w:rsid w:val="009652E6"/>
    <w:rsid w:val="00965465"/>
    <w:rsid w:val="0096546C"/>
    <w:rsid w:val="00965EB6"/>
    <w:rsid w:val="00966636"/>
    <w:rsid w:val="00966B43"/>
    <w:rsid w:val="00966D21"/>
    <w:rsid w:val="00966D38"/>
    <w:rsid w:val="00967380"/>
    <w:rsid w:val="00967425"/>
    <w:rsid w:val="00967D73"/>
    <w:rsid w:val="009706F0"/>
    <w:rsid w:val="0097102D"/>
    <w:rsid w:val="00971870"/>
    <w:rsid w:val="0097205F"/>
    <w:rsid w:val="009720A2"/>
    <w:rsid w:val="00972823"/>
    <w:rsid w:val="0097450E"/>
    <w:rsid w:val="00974D1D"/>
    <w:rsid w:val="00974DB0"/>
    <w:rsid w:val="009756B3"/>
    <w:rsid w:val="009756CC"/>
    <w:rsid w:val="00975DD1"/>
    <w:rsid w:val="00975EED"/>
    <w:rsid w:val="00976357"/>
    <w:rsid w:val="00976816"/>
    <w:rsid w:val="009771E1"/>
    <w:rsid w:val="0097738E"/>
    <w:rsid w:val="00977883"/>
    <w:rsid w:val="009805F5"/>
    <w:rsid w:val="00980F45"/>
    <w:rsid w:val="0098100C"/>
    <w:rsid w:val="0098175B"/>
    <w:rsid w:val="00982217"/>
    <w:rsid w:val="00982E19"/>
    <w:rsid w:val="00982EBE"/>
    <w:rsid w:val="00983454"/>
    <w:rsid w:val="0098361C"/>
    <w:rsid w:val="00983899"/>
    <w:rsid w:val="00984642"/>
    <w:rsid w:val="009846CE"/>
    <w:rsid w:val="00984A6C"/>
    <w:rsid w:val="00984BF9"/>
    <w:rsid w:val="009853E4"/>
    <w:rsid w:val="00985AFE"/>
    <w:rsid w:val="00986378"/>
    <w:rsid w:val="0098772F"/>
    <w:rsid w:val="009903E7"/>
    <w:rsid w:val="0099044F"/>
    <w:rsid w:val="00990D53"/>
    <w:rsid w:val="00990D60"/>
    <w:rsid w:val="009910D3"/>
    <w:rsid w:val="009911FF"/>
    <w:rsid w:val="009913C4"/>
    <w:rsid w:val="009914BF"/>
    <w:rsid w:val="009918CF"/>
    <w:rsid w:val="00991D6B"/>
    <w:rsid w:val="009927A3"/>
    <w:rsid w:val="00992814"/>
    <w:rsid w:val="00992F4E"/>
    <w:rsid w:val="0099327B"/>
    <w:rsid w:val="00993F23"/>
    <w:rsid w:val="00994612"/>
    <w:rsid w:val="009948AE"/>
    <w:rsid w:val="00994966"/>
    <w:rsid w:val="00994BEF"/>
    <w:rsid w:val="00994D92"/>
    <w:rsid w:val="00995826"/>
    <w:rsid w:val="00995F9E"/>
    <w:rsid w:val="0099727C"/>
    <w:rsid w:val="009974CD"/>
    <w:rsid w:val="00997B28"/>
    <w:rsid w:val="00997E6E"/>
    <w:rsid w:val="009A154F"/>
    <w:rsid w:val="009A20F6"/>
    <w:rsid w:val="009A2662"/>
    <w:rsid w:val="009A2680"/>
    <w:rsid w:val="009A3A3A"/>
    <w:rsid w:val="009A461E"/>
    <w:rsid w:val="009A4DF5"/>
    <w:rsid w:val="009A4FF2"/>
    <w:rsid w:val="009A5894"/>
    <w:rsid w:val="009A7BBF"/>
    <w:rsid w:val="009B1401"/>
    <w:rsid w:val="009B1623"/>
    <w:rsid w:val="009B2071"/>
    <w:rsid w:val="009B20E1"/>
    <w:rsid w:val="009B2AB8"/>
    <w:rsid w:val="009B32D8"/>
    <w:rsid w:val="009B3418"/>
    <w:rsid w:val="009B373C"/>
    <w:rsid w:val="009B4161"/>
    <w:rsid w:val="009B530F"/>
    <w:rsid w:val="009B556A"/>
    <w:rsid w:val="009B5E76"/>
    <w:rsid w:val="009B6AA6"/>
    <w:rsid w:val="009C08CC"/>
    <w:rsid w:val="009C08E9"/>
    <w:rsid w:val="009C0DCA"/>
    <w:rsid w:val="009C1864"/>
    <w:rsid w:val="009C1ED0"/>
    <w:rsid w:val="009C3D6A"/>
    <w:rsid w:val="009C4170"/>
    <w:rsid w:val="009C42E6"/>
    <w:rsid w:val="009C5250"/>
    <w:rsid w:val="009C54F1"/>
    <w:rsid w:val="009C5D1F"/>
    <w:rsid w:val="009C5F90"/>
    <w:rsid w:val="009C622A"/>
    <w:rsid w:val="009C6452"/>
    <w:rsid w:val="009C7587"/>
    <w:rsid w:val="009D06F4"/>
    <w:rsid w:val="009D1078"/>
    <w:rsid w:val="009D1209"/>
    <w:rsid w:val="009D1304"/>
    <w:rsid w:val="009D1976"/>
    <w:rsid w:val="009D1C27"/>
    <w:rsid w:val="009D222B"/>
    <w:rsid w:val="009D235D"/>
    <w:rsid w:val="009D3A1C"/>
    <w:rsid w:val="009D3E9B"/>
    <w:rsid w:val="009D4F7B"/>
    <w:rsid w:val="009D5DC1"/>
    <w:rsid w:val="009D6644"/>
    <w:rsid w:val="009D705B"/>
    <w:rsid w:val="009D755B"/>
    <w:rsid w:val="009D760A"/>
    <w:rsid w:val="009D7DAE"/>
    <w:rsid w:val="009E138D"/>
    <w:rsid w:val="009E2283"/>
    <w:rsid w:val="009E36A4"/>
    <w:rsid w:val="009E37C2"/>
    <w:rsid w:val="009E5CB9"/>
    <w:rsid w:val="009E62D1"/>
    <w:rsid w:val="009E64ED"/>
    <w:rsid w:val="009E6C99"/>
    <w:rsid w:val="009E745E"/>
    <w:rsid w:val="009E7630"/>
    <w:rsid w:val="009E77F8"/>
    <w:rsid w:val="009E79AB"/>
    <w:rsid w:val="009E7DF8"/>
    <w:rsid w:val="009E7F83"/>
    <w:rsid w:val="009F0C76"/>
    <w:rsid w:val="009F0DE7"/>
    <w:rsid w:val="009F0EBF"/>
    <w:rsid w:val="009F1B58"/>
    <w:rsid w:val="009F21EA"/>
    <w:rsid w:val="009F2DD9"/>
    <w:rsid w:val="009F2DE6"/>
    <w:rsid w:val="009F306E"/>
    <w:rsid w:val="009F3835"/>
    <w:rsid w:val="009F43D6"/>
    <w:rsid w:val="009F47F5"/>
    <w:rsid w:val="009F4AB0"/>
    <w:rsid w:val="009F662A"/>
    <w:rsid w:val="009F6B3A"/>
    <w:rsid w:val="00A00962"/>
    <w:rsid w:val="00A016CF"/>
    <w:rsid w:val="00A01CC3"/>
    <w:rsid w:val="00A01D55"/>
    <w:rsid w:val="00A01E55"/>
    <w:rsid w:val="00A02A25"/>
    <w:rsid w:val="00A02C67"/>
    <w:rsid w:val="00A03261"/>
    <w:rsid w:val="00A036E4"/>
    <w:rsid w:val="00A03903"/>
    <w:rsid w:val="00A03A51"/>
    <w:rsid w:val="00A040FF"/>
    <w:rsid w:val="00A04673"/>
    <w:rsid w:val="00A04A92"/>
    <w:rsid w:val="00A05316"/>
    <w:rsid w:val="00A058BA"/>
    <w:rsid w:val="00A06603"/>
    <w:rsid w:val="00A06D23"/>
    <w:rsid w:val="00A07D66"/>
    <w:rsid w:val="00A07FF0"/>
    <w:rsid w:val="00A10388"/>
    <w:rsid w:val="00A1049E"/>
    <w:rsid w:val="00A10552"/>
    <w:rsid w:val="00A105D1"/>
    <w:rsid w:val="00A1070D"/>
    <w:rsid w:val="00A10B2E"/>
    <w:rsid w:val="00A11E7B"/>
    <w:rsid w:val="00A123C7"/>
    <w:rsid w:val="00A1245B"/>
    <w:rsid w:val="00A12B7B"/>
    <w:rsid w:val="00A139D9"/>
    <w:rsid w:val="00A13BE1"/>
    <w:rsid w:val="00A14675"/>
    <w:rsid w:val="00A1517F"/>
    <w:rsid w:val="00A1637C"/>
    <w:rsid w:val="00A1654A"/>
    <w:rsid w:val="00A165FF"/>
    <w:rsid w:val="00A173BD"/>
    <w:rsid w:val="00A17415"/>
    <w:rsid w:val="00A20164"/>
    <w:rsid w:val="00A22312"/>
    <w:rsid w:val="00A22D12"/>
    <w:rsid w:val="00A245D9"/>
    <w:rsid w:val="00A245F4"/>
    <w:rsid w:val="00A24784"/>
    <w:rsid w:val="00A25521"/>
    <w:rsid w:val="00A2672B"/>
    <w:rsid w:val="00A267D0"/>
    <w:rsid w:val="00A27C2C"/>
    <w:rsid w:val="00A3016E"/>
    <w:rsid w:val="00A30425"/>
    <w:rsid w:val="00A30D58"/>
    <w:rsid w:val="00A30F9A"/>
    <w:rsid w:val="00A31F07"/>
    <w:rsid w:val="00A328E6"/>
    <w:rsid w:val="00A3502F"/>
    <w:rsid w:val="00A351E0"/>
    <w:rsid w:val="00A357E0"/>
    <w:rsid w:val="00A3637D"/>
    <w:rsid w:val="00A40A9D"/>
    <w:rsid w:val="00A41102"/>
    <w:rsid w:val="00A414BD"/>
    <w:rsid w:val="00A41CB5"/>
    <w:rsid w:val="00A42019"/>
    <w:rsid w:val="00A447D6"/>
    <w:rsid w:val="00A4493B"/>
    <w:rsid w:val="00A44A26"/>
    <w:rsid w:val="00A4517E"/>
    <w:rsid w:val="00A451BE"/>
    <w:rsid w:val="00A45E0F"/>
    <w:rsid w:val="00A47298"/>
    <w:rsid w:val="00A47915"/>
    <w:rsid w:val="00A47D1E"/>
    <w:rsid w:val="00A507E5"/>
    <w:rsid w:val="00A5186D"/>
    <w:rsid w:val="00A526F0"/>
    <w:rsid w:val="00A52AA7"/>
    <w:rsid w:val="00A53B05"/>
    <w:rsid w:val="00A53EC4"/>
    <w:rsid w:val="00A54375"/>
    <w:rsid w:val="00A54428"/>
    <w:rsid w:val="00A548EB"/>
    <w:rsid w:val="00A54C2A"/>
    <w:rsid w:val="00A55750"/>
    <w:rsid w:val="00A55998"/>
    <w:rsid w:val="00A55E8B"/>
    <w:rsid w:val="00A56993"/>
    <w:rsid w:val="00A56E61"/>
    <w:rsid w:val="00A57653"/>
    <w:rsid w:val="00A57A43"/>
    <w:rsid w:val="00A57C09"/>
    <w:rsid w:val="00A57C47"/>
    <w:rsid w:val="00A60A10"/>
    <w:rsid w:val="00A61E3F"/>
    <w:rsid w:val="00A623D9"/>
    <w:rsid w:val="00A63317"/>
    <w:rsid w:val="00A63989"/>
    <w:rsid w:val="00A63D96"/>
    <w:rsid w:val="00A6456A"/>
    <w:rsid w:val="00A645D3"/>
    <w:rsid w:val="00A647F0"/>
    <w:rsid w:val="00A6522F"/>
    <w:rsid w:val="00A65A3B"/>
    <w:rsid w:val="00A66A95"/>
    <w:rsid w:val="00A66DCD"/>
    <w:rsid w:val="00A67EB3"/>
    <w:rsid w:val="00A67FD5"/>
    <w:rsid w:val="00A70E4D"/>
    <w:rsid w:val="00A70FFF"/>
    <w:rsid w:val="00A723ED"/>
    <w:rsid w:val="00A724CF"/>
    <w:rsid w:val="00A725A0"/>
    <w:rsid w:val="00A72A8F"/>
    <w:rsid w:val="00A73629"/>
    <w:rsid w:val="00A73E91"/>
    <w:rsid w:val="00A74128"/>
    <w:rsid w:val="00A76248"/>
    <w:rsid w:val="00A76D10"/>
    <w:rsid w:val="00A7799F"/>
    <w:rsid w:val="00A80189"/>
    <w:rsid w:val="00A80AA6"/>
    <w:rsid w:val="00A80AC3"/>
    <w:rsid w:val="00A81277"/>
    <w:rsid w:val="00A8133B"/>
    <w:rsid w:val="00A81360"/>
    <w:rsid w:val="00A81597"/>
    <w:rsid w:val="00A816A7"/>
    <w:rsid w:val="00A81B00"/>
    <w:rsid w:val="00A82693"/>
    <w:rsid w:val="00A82A1E"/>
    <w:rsid w:val="00A83B6D"/>
    <w:rsid w:val="00A83E58"/>
    <w:rsid w:val="00A84828"/>
    <w:rsid w:val="00A84C1C"/>
    <w:rsid w:val="00A85D0D"/>
    <w:rsid w:val="00A87AFA"/>
    <w:rsid w:val="00A904CC"/>
    <w:rsid w:val="00A909CE"/>
    <w:rsid w:val="00A90AF4"/>
    <w:rsid w:val="00A90FD3"/>
    <w:rsid w:val="00A91BCB"/>
    <w:rsid w:val="00A91C8C"/>
    <w:rsid w:val="00A91EE3"/>
    <w:rsid w:val="00A931DD"/>
    <w:rsid w:val="00A937AD"/>
    <w:rsid w:val="00A93EC4"/>
    <w:rsid w:val="00A93EDE"/>
    <w:rsid w:val="00A94ED4"/>
    <w:rsid w:val="00A952AA"/>
    <w:rsid w:val="00A95317"/>
    <w:rsid w:val="00A96153"/>
    <w:rsid w:val="00A9647C"/>
    <w:rsid w:val="00A976D9"/>
    <w:rsid w:val="00A97E08"/>
    <w:rsid w:val="00AA09A5"/>
    <w:rsid w:val="00AA1395"/>
    <w:rsid w:val="00AA1437"/>
    <w:rsid w:val="00AA1620"/>
    <w:rsid w:val="00AA1C68"/>
    <w:rsid w:val="00AA21AA"/>
    <w:rsid w:val="00AA23F9"/>
    <w:rsid w:val="00AA39A4"/>
    <w:rsid w:val="00AA3DE2"/>
    <w:rsid w:val="00AA43FA"/>
    <w:rsid w:val="00AA4630"/>
    <w:rsid w:val="00AA51B6"/>
    <w:rsid w:val="00AA51EF"/>
    <w:rsid w:val="00AA5D65"/>
    <w:rsid w:val="00AA5FCE"/>
    <w:rsid w:val="00AA605F"/>
    <w:rsid w:val="00AA7023"/>
    <w:rsid w:val="00AA7696"/>
    <w:rsid w:val="00AA77AE"/>
    <w:rsid w:val="00AA7F06"/>
    <w:rsid w:val="00AB05D1"/>
    <w:rsid w:val="00AB0EEF"/>
    <w:rsid w:val="00AB13AF"/>
    <w:rsid w:val="00AB14FF"/>
    <w:rsid w:val="00AB1830"/>
    <w:rsid w:val="00AB2739"/>
    <w:rsid w:val="00AB2AB6"/>
    <w:rsid w:val="00AB2C18"/>
    <w:rsid w:val="00AB3DEF"/>
    <w:rsid w:val="00AB40A6"/>
    <w:rsid w:val="00AB454E"/>
    <w:rsid w:val="00AB476F"/>
    <w:rsid w:val="00AB495A"/>
    <w:rsid w:val="00AB4A41"/>
    <w:rsid w:val="00AB4A42"/>
    <w:rsid w:val="00AB4D85"/>
    <w:rsid w:val="00AB553F"/>
    <w:rsid w:val="00AB57C6"/>
    <w:rsid w:val="00AB7CD3"/>
    <w:rsid w:val="00AB7DE6"/>
    <w:rsid w:val="00AB7EE2"/>
    <w:rsid w:val="00AC0772"/>
    <w:rsid w:val="00AC15D6"/>
    <w:rsid w:val="00AC2B73"/>
    <w:rsid w:val="00AC2D16"/>
    <w:rsid w:val="00AC3636"/>
    <w:rsid w:val="00AC374B"/>
    <w:rsid w:val="00AC3B2D"/>
    <w:rsid w:val="00AC4280"/>
    <w:rsid w:val="00AC42B0"/>
    <w:rsid w:val="00AC473E"/>
    <w:rsid w:val="00AC4854"/>
    <w:rsid w:val="00AC4D2E"/>
    <w:rsid w:val="00AC51B0"/>
    <w:rsid w:val="00AC5867"/>
    <w:rsid w:val="00AC59F3"/>
    <w:rsid w:val="00AC5D0C"/>
    <w:rsid w:val="00AC6725"/>
    <w:rsid w:val="00AC6C48"/>
    <w:rsid w:val="00AC782D"/>
    <w:rsid w:val="00AC78ED"/>
    <w:rsid w:val="00AC7DBB"/>
    <w:rsid w:val="00AD0FEE"/>
    <w:rsid w:val="00AD1697"/>
    <w:rsid w:val="00AD1EA5"/>
    <w:rsid w:val="00AD221A"/>
    <w:rsid w:val="00AD281D"/>
    <w:rsid w:val="00AD2C2F"/>
    <w:rsid w:val="00AD421E"/>
    <w:rsid w:val="00AD43BD"/>
    <w:rsid w:val="00AD48AD"/>
    <w:rsid w:val="00AD492C"/>
    <w:rsid w:val="00AD4B95"/>
    <w:rsid w:val="00AD4BB7"/>
    <w:rsid w:val="00AD4E5A"/>
    <w:rsid w:val="00AD501E"/>
    <w:rsid w:val="00AD52F8"/>
    <w:rsid w:val="00AD5914"/>
    <w:rsid w:val="00AD718B"/>
    <w:rsid w:val="00AD7C97"/>
    <w:rsid w:val="00AE01F9"/>
    <w:rsid w:val="00AE02B8"/>
    <w:rsid w:val="00AE0632"/>
    <w:rsid w:val="00AE1B2D"/>
    <w:rsid w:val="00AE1CC8"/>
    <w:rsid w:val="00AE2448"/>
    <w:rsid w:val="00AE2F99"/>
    <w:rsid w:val="00AE4535"/>
    <w:rsid w:val="00AE4545"/>
    <w:rsid w:val="00AE537E"/>
    <w:rsid w:val="00AE683D"/>
    <w:rsid w:val="00AE6B22"/>
    <w:rsid w:val="00AE7EFA"/>
    <w:rsid w:val="00AF034B"/>
    <w:rsid w:val="00AF0B18"/>
    <w:rsid w:val="00AF1454"/>
    <w:rsid w:val="00AF360C"/>
    <w:rsid w:val="00AF3725"/>
    <w:rsid w:val="00AF379A"/>
    <w:rsid w:val="00AF3D4B"/>
    <w:rsid w:val="00AF464B"/>
    <w:rsid w:val="00AF472E"/>
    <w:rsid w:val="00AF4A0E"/>
    <w:rsid w:val="00AF50EC"/>
    <w:rsid w:val="00AF594A"/>
    <w:rsid w:val="00AF5A07"/>
    <w:rsid w:val="00AF5F4F"/>
    <w:rsid w:val="00B004A6"/>
    <w:rsid w:val="00B006D5"/>
    <w:rsid w:val="00B00856"/>
    <w:rsid w:val="00B008CF"/>
    <w:rsid w:val="00B009E7"/>
    <w:rsid w:val="00B00A73"/>
    <w:rsid w:val="00B015CB"/>
    <w:rsid w:val="00B01F06"/>
    <w:rsid w:val="00B02F3C"/>
    <w:rsid w:val="00B0372C"/>
    <w:rsid w:val="00B03759"/>
    <w:rsid w:val="00B03CEE"/>
    <w:rsid w:val="00B0417B"/>
    <w:rsid w:val="00B042AF"/>
    <w:rsid w:val="00B04AA0"/>
    <w:rsid w:val="00B04AB7"/>
    <w:rsid w:val="00B052B6"/>
    <w:rsid w:val="00B06F2E"/>
    <w:rsid w:val="00B073B0"/>
    <w:rsid w:val="00B07E31"/>
    <w:rsid w:val="00B1060F"/>
    <w:rsid w:val="00B107B9"/>
    <w:rsid w:val="00B11417"/>
    <w:rsid w:val="00B11489"/>
    <w:rsid w:val="00B126BB"/>
    <w:rsid w:val="00B12CAB"/>
    <w:rsid w:val="00B12D6E"/>
    <w:rsid w:val="00B131B8"/>
    <w:rsid w:val="00B136D4"/>
    <w:rsid w:val="00B13D20"/>
    <w:rsid w:val="00B13F45"/>
    <w:rsid w:val="00B145A3"/>
    <w:rsid w:val="00B14EC0"/>
    <w:rsid w:val="00B154BD"/>
    <w:rsid w:val="00B15735"/>
    <w:rsid w:val="00B15F81"/>
    <w:rsid w:val="00B163C0"/>
    <w:rsid w:val="00B166CF"/>
    <w:rsid w:val="00B16CBC"/>
    <w:rsid w:val="00B1741E"/>
    <w:rsid w:val="00B17825"/>
    <w:rsid w:val="00B179F7"/>
    <w:rsid w:val="00B2008F"/>
    <w:rsid w:val="00B21B73"/>
    <w:rsid w:val="00B226FE"/>
    <w:rsid w:val="00B227DF"/>
    <w:rsid w:val="00B22D71"/>
    <w:rsid w:val="00B22F2A"/>
    <w:rsid w:val="00B2424C"/>
    <w:rsid w:val="00B24286"/>
    <w:rsid w:val="00B244C7"/>
    <w:rsid w:val="00B246B3"/>
    <w:rsid w:val="00B24C44"/>
    <w:rsid w:val="00B24EF0"/>
    <w:rsid w:val="00B25215"/>
    <w:rsid w:val="00B2551F"/>
    <w:rsid w:val="00B2609E"/>
    <w:rsid w:val="00B27660"/>
    <w:rsid w:val="00B277C2"/>
    <w:rsid w:val="00B3044C"/>
    <w:rsid w:val="00B30E53"/>
    <w:rsid w:val="00B31982"/>
    <w:rsid w:val="00B32803"/>
    <w:rsid w:val="00B32B4E"/>
    <w:rsid w:val="00B32E0F"/>
    <w:rsid w:val="00B333E6"/>
    <w:rsid w:val="00B33DBA"/>
    <w:rsid w:val="00B3428A"/>
    <w:rsid w:val="00B344FF"/>
    <w:rsid w:val="00B348A6"/>
    <w:rsid w:val="00B35CF9"/>
    <w:rsid w:val="00B36B60"/>
    <w:rsid w:val="00B36BBA"/>
    <w:rsid w:val="00B36F85"/>
    <w:rsid w:val="00B37E3B"/>
    <w:rsid w:val="00B4038C"/>
    <w:rsid w:val="00B4040B"/>
    <w:rsid w:val="00B414CD"/>
    <w:rsid w:val="00B41B4D"/>
    <w:rsid w:val="00B41C8A"/>
    <w:rsid w:val="00B42630"/>
    <w:rsid w:val="00B42B81"/>
    <w:rsid w:val="00B43A0A"/>
    <w:rsid w:val="00B43EEC"/>
    <w:rsid w:val="00B452DA"/>
    <w:rsid w:val="00B454E6"/>
    <w:rsid w:val="00B460B7"/>
    <w:rsid w:val="00B47A37"/>
    <w:rsid w:val="00B47EBC"/>
    <w:rsid w:val="00B506A9"/>
    <w:rsid w:val="00B50A94"/>
    <w:rsid w:val="00B50AFA"/>
    <w:rsid w:val="00B50B73"/>
    <w:rsid w:val="00B50E81"/>
    <w:rsid w:val="00B51239"/>
    <w:rsid w:val="00B513BC"/>
    <w:rsid w:val="00B51917"/>
    <w:rsid w:val="00B52A69"/>
    <w:rsid w:val="00B533EB"/>
    <w:rsid w:val="00B535DB"/>
    <w:rsid w:val="00B5449D"/>
    <w:rsid w:val="00B569E0"/>
    <w:rsid w:val="00B56ED0"/>
    <w:rsid w:val="00B60082"/>
    <w:rsid w:val="00B60374"/>
    <w:rsid w:val="00B60F90"/>
    <w:rsid w:val="00B61BFF"/>
    <w:rsid w:val="00B61F87"/>
    <w:rsid w:val="00B628E0"/>
    <w:rsid w:val="00B6369F"/>
    <w:rsid w:val="00B63AF3"/>
    <w:rsid w:val="00B64636"/>
    <w:rsid w:val="00B64A5A"/>
    <w:rsid w:val="00B672A8"/>
    <w:rsid w:val="00B67562"/>
    <w:rsid w:val="00B67ABB"/>
    <w:rsid w:val="00B67C69"/>
    <w:rsid w:val="00B67E20"/>
    <w:rsid w:val="00B67F97"/>
    <w:rsid w:val="00B7101E"/>
    <w:rsid w:val="00B71582"/>
    <w:rsid w:val="00B722DB"/>
    <w:rsid w:val="00B725EB"/>
    <w:rsid w:val="00B72B21"/>
    <w:rsid w:val="00B7312B"/>
    <w:rsid w:val="00B73F57"/>
    <w:rsid w:val="00B74061"/>
    <w:rsid w:val="00B7422C"/>
    <w:rsid w:val="00B742BB"/>
    <w:rsid w:val="00B7456A"/>
    <w:rsid w:val="00B74E80"/>
    <w:rsid w:val="00B75AFB"/>
    <w:rsid w:val="00B75D04"/>
    <w:rsid w:val="00B763C7"/>
    <w:rsid w:val="00B77764"/>
    <w:rsid w:val="00B77979"/>
    <w:rsid w:val="00B80433"/>
    <w:rsid w:val="00B80A71"/>
    <w:rsid w:val="00B81F94"/>
    <w:rsid w:val="00B821C0"/>
    <w:rsid w:val="00B825E7"/>
    <w:rsid w:val="00B82D19"/>
    <w:rsid w:val="00B833F8"/>
    <w:rsid w:val="00B8374A"/>
    <w:rsid w:val="00B83768"/>
    <w:rsid w:val="00B838D9"/>
    <w:rsid w:val="00B83D65"/>
    <w:rsid w:val="00B840DD"/>
    <w:rsid w:val="00B84824"/>
    <w:rsid w:val="00B84DF3"/>
    <w:rsid w:val="00B85C23"/>
    <w:rsid w:val="00B8683A"/>
    <w:rsid w:val="00B87071"/>
    <w:rsid w:val="00B87D67"/>
    <w:rsid w:val="00B90BC1"/>
    <w:rsid w:val="00B91B4A"/>
    <w:rsid w:val="00B91FDD"/>
    <w:rsid w:val="00B92351"/>
    <w:rsid w:val="00B924F6"/>
    <w:rsid w:val="00B9281F"/>
    <w:rsid w:val="00B92B1F"/>
    <w:rsid w:val="00B934C1"/>
    <w:rsid w:val="00B93CB9"/>
    <w:rsid w:val="00B93EDE"/>
    <w:rsid w:val="00B945E3"/>
    <w:rsid w:val="00B94E93"/>
    <w:rsid w:val="00B95119"/>
    <w:rsid w:val="00B9552D"/>
    <w:rsid w:val="00B96288"/>
    <w:rsid w:val="00B96C5D"/>
    <w:rsid w:val="00B97973"/>
    <w:rsid w:val="00B97B87"/>
    <w:rsid w:val="00B97D72"/>
    <w:rsid w:val="00B97EC5"/>
    <w:rsid w:val="00BA02D8"/>
    <w:rsid w:val="00BA0EF2"/>
    <w:rsid w:val="00BA1B7E"/>
    <w:rsid w:val="00BA1E6F"/>
    <w:rsid w:val="00BA2274"/>
    <w:rsid w:val="00BA23AD"/>
    <w:rsid w:val="00BA24F6"/>
    <w:rsid w:val="00BA3105"/>
    <w:rsid w:val="00BA38ED"/>
    <w:rsid w:val="00BA4D0F"/>
    <w:rsid w:val="00BA4DB0"/>
    <w:rsid w:val="00BA4EDA"/>
    <w:rsid w:val="00BA545D"/>
    <w:rsid w:val="00BA59B8"/>
    <w:rsid w:val="00BA5AD6"/>
    <w:rsid w:val="00BA622A"/>
    <w:rsid w:val="00BA6470"/>
    <w:rsid w:val="00BA6D06"/>
    <w:rsid w:val="00BA7B63"/>
    <w:rsid w:val="00BA7F51"/>
    <w:rsid w:val="00BB064B"/>
    <w:rsid w:val="00BB0AC9"/>
    <w:rsid w:val="00BB0FEE"/>
    <w:rsid w:val="00BB0FFD"/>
    <w:rsid w:val="00BB13CC"/>
    <w:rsid w:val="00BB256A"/>
    <w:rsid w:val="00BB2702"/>
    <w:rsid w:val="00BB2898"/>
    <w:rsid w:val="00BB2DE9"/>
    <w:rsid w:val="00BB3C09"/>
    <w:rsid w:val="00BB3E8F"/>
    <w:rsid w:val="00BB42F1"/>
    <w:rsid w:val="00BB43EF"/>
    <w:rsid w:val="00BB4BBD"/>
    <w:rsid w:val="00BB5BB4"/>
    <w:rsid w:val="00BB6780"/>
    <w:rsid w:val="00BB799F"/>
    <w:rsid w:val="00BC0D88"/>
    <w:rsid w:val="00BC0E84"/>
    <w:rsid w:val="00BC166D"/>
    <w:rsid w:val="00BC17F3"/>
    <w:rsid w:val="00BC1B1A"/>
    <w:rsid w:val="00BC1C4C"/>
    <w:rsid w:val="00BC2847"/>
    <w:rsid w:val="00BC2D1B"/>
    <w:rsid w:val="00BC2D2D"/>
    <w:rsid w:val="00BC434E"/>
    <w:rsid w:val="00BC45E9"/>
    <w:rsid w:val="00BC4778"/>
    <w:rsid w:val="00BC4D17"/>
    <w:rsid w:val="00BC4F3B"/>
    <w:rsid w:val="00BC506D"/>
    <w:rsid w:val="00BC5628"/>
    <w:rsid w:val="00BC5BB0"/>
    <w:rsid w:val="00BC5E60"/>
    <w:rsid w:val="00BC5F4F"/>
    <w:rsid w:val="00BC6376"/>
    <w:rsid w:val="00BC648D"/>
    <w:rsid w:val="00BC664C"/>
    <w:rsid w:val="00BC6D14"/>
    <w:rsid w:val="00BC6D53"/>
    <w:rsid w:val="00BC75BB"/>
    <w:rsid w:val="00BD1929"/>
    <w:rsid w:val="00BD1AD8"/>
    <w:rsid w:val="00BD1DAE"/>
    <w:rsid w:val="00BD1F7C"/>
    <w:rsid w:val="00BD24CA"/>
    <w:rsid w:val="00BD2709"/>
    <w:rsid w:val="00BD422A"/>
    <w:rsid w:val="00BD47C1"/>
    <w:rsid w:val="00BD4AC5"/>
    <w:rsid w:val="00BD4DB1"/>
    <w:rsid w:val="00BD52B3"/>
    <w:rsid w:val="00BD5BF0"/>
    <w:rsid w:val="00BD65A6"/>
    <w:rsid w:val="00BD6749"/>
    <w:rsid w:val="00BD6842"/>
    <w:rsid w:val="00BD6864"/>
    <w:rsid w:val="00BE01F6"/>
    <w:rsid w:val="00BE023A"/>
    <w:rsid w:val="00BE11E1"/>
    <w:rsid w:val="00BE1371"/>
    <w:rsid w:val="00BE2352"/>
    <w:rsid w:val="00BE3AAB"/>
    <w:rsid w:val="00BE4C21"/>
    <w:rsid w:val="00BE4D6E"/>
    <w:rsid w:val="00BE5B3C"/>
    <w:rsid w:val="00BE6095"/>
    <w:rsid w:val="00BE65D5"/>
    <w:rsid w:val="00BE6640"/>
    <w:rsid w:val="00BE77C4"/>
    <w:rsid w:val="00BE7806"/>
    <w:rsid w:val="00BE7856"/>
    <w:rsid w:val="00BE7AE6"/>
    <w:rsid w:val="00BF0F26"/>
    <w:rsid w:val="00BF3193"/>
    <w:rsid w:val="00BF4632"/>
    <w:rsid w:val="00BF497F"/>
    <w:rsid w:val="00BF4F7B"/>
    <w:rsid w:val="00BF563B"/>
    <w:rsid w:val="00BF5C7D"/>
    <w:rsid w:val="00BF604E"/>
    <w:rsid w:val="00BF6488"/>
    <w:rsid w:val="00BF66EB"/>
    <w:rsid w:val="00BF7772"/>
    <w:rsid w:val="00BF77C6"/>
    <w:rsid w:val="00BF7CD5"/>
    <w:rsid w:val="00C0079C"/>
    <w:rsid w:val="00C008F5"/>
    <w:rsid w:val="00C00CC1"/>
    <w:rsid w:val="00C00D6D"/>
    <w:rsid w:val="00C00E7F"/>
    <w:rsid w:val="00C0170A"/>
    <w:rsid w:val="00C01783"/>
    <w:rsid w:val="00C025CA"/>
    <w:rsid w:val="00C025E7"/>
    <w:rsid w:val="00C02F88"/>
    <w:rsid w:val="00C04266"/>
    <w:rsid w:val="00C04BD8"/>
    <w:rsid w:val="00C04D62"/>
    <w:rsid w:val="00C052D7"/>
    <w:rsid w:val="00C0537A"/>
    <w:rsid w:val="00C06EAB"/>
    <w:rsid w:val="00C07444"/>
    <w:rsid w:val="00C0762C"/>
    <w:rsid w:val="00C1015E"/>
    <w:rsid w:val="00C116A4"/>
    <w:rsid w:val="00C1185A"/>
    <w:rsid w:val="00C12F46"/>
    <w:rsid w:val="00C13A63"/>
    <w:rsid w:val="00C13D63"/>
    <w:rsid w:val="00C13EBB"/>
    <w:rsid w:val="00C14B30"/>
    <w:rsid w:val="00C14C2D"/>
    <w:rsid w:val="00C15677"/>
    <w:rsid w:val="00C173E3"/>
    <w:rsid w:val="00C17D3B"/>
    <w:rsid w:val="00C20752"/>
    <w:rsid w:val="00C208B7"/>
    <w:rsid w:val="00C21488"/>
    <w:rsid w:val="00C214DC"/>
    <w:rsid w:val="00C21BAA"/>
    <w:rsid w:val="00C23AD8"/>
    <w:rsid w:val="00C23F9C"/>
    <w:rsid w:val="00C24783"/>
    <w:rsid w:val="00C25260"/>
    <w:rsid w:val="00C25781"/>
    <w:rsid w:val="00C25BB6"/>
    <w:rsid w:val="00C26089"/>
    <w:rsid w:val="00C26C9A"/>
    <w:rsid w:val="00C27725"/>
    <w:rsid w:val="00C27F01"/>
    <w:rsid w:val="00C30516"/>
    <w:rsid w:val="00C30AAC"/>
    <w:rsid w:val="00C31776"/>
    <w:rsid w:val="00C3232B"/>
    <w:rsid w:val="00C3233D"/>
    <w:rsid w:val="00C32DDF"/>
    <w:rsid w:val="00C330BA"/>
    <w:rsid w:val="00C334AC"/>
    <w:rsid w:val="00C335CF"/>
    <w:rsid w:val="00C345D6"/>
    <w:rsid w:val="00C3665F"/>
    <w:rsid w:val="00C367E6"/>
    <w:rsid w:val="00C36A85"/>
    <w:rsid w:val="00C3733C"/>
    <w:rsid w:val="00C37C39"/>
    <w:rsid w:val="00C37EE1"/>
    <w:rsid w:val="00C40365"/>
    <w:rsid w:val="00C40A57"/>
    <w:rsid w:val="00C4140D"/>
    <w:rsid w:val="00C415EF"/>
    <w:rsid w:val="00C428CA"/>
    <w:rsid w:val="00C43B51"/>
    <w:rsid w:val="00C440AB"/>
    <w:rsid w:val="00C44DAF"/>
    <w:rsid w:val="00C45415"/>
    <w:rsid w:val="00C47056"/>
    <w:rsid w:val="00C500AB"/>
    <w:rsid w:val="00C504D8"/>
    <w:rsid w:val="00C50757"/>
    <w:rsid w:val="00C508F9"/>
    <w:rsid w:val="00C50C8E"/>
    <w:rsid w:val="00C50E46"/>
    <w:rsid w:val="00C5125A"/>
    <w:rsid w:val="00C5155F"/>
    <w:rsid w:val="00C528BE"/>
    <w:rsid w:val="00C52F57"/>
    <w:rsid w:val="00C53437"/>
    <w:rsid w:val="00C53AE9"/>
    <w:rsid w:val="00C546CE"/>
    <w:rsid w:val="00C54F60"/>
    <w:rsid w:val="00C55B45"/>
    <w:rsid w:val="00C55D93"/>
    <w:rsid w:val="00C55E01"/>
    <w:rsid w:val="00C563E3"/>
    <w:rsid w:val="00C56536"/>
    <w:rsid w:val="00C56655"/>
    <w:rsid w:val="00C571AD"/>
    <w:rsid w:val="00C57767"/>
    <w:rsid w:val="00C60808"/>
    <w:rsid w:val="00C62B4D"/>
    <w:rsid w:val="00C64EE1"/>
    <w:rsid w:val="00C66296"/>
    <w:rsid w:val="00C671B3"/>
    <w:rsid w:val="00C6731B"/>
    <w:rsid w:val="00C67E29"/>
    <w:rsid w:val="00C70107"/>
    <w:rsid w:val="00C704DB"/>
    <w:rsid w:val="00C72A16"/>
    <w:rsid w:val="00C72B46"/>
    <w:rsid w:val="00C72FFC"/>
    <w:rsid w:val="00C73E4E"/>
    <w:rsid w:val="00C7438E"/>
    <w:rsid w:val="00C74E14"/>
    <w:rsid w:val="00C750F9"/>
    <w:rsid w:val="00C7565F"/>
    <w:rsid w:val="00C75ADE"/>
    <w:rsid w:val="00C76321"/>
    <w:rsid w:val="00C768DC"/>
    <w:rsid w:val="00C76B82"/>
    <w:rsid w:val="00C773E2"/>
    <w:rsid w:val="00C801EA"/>
    <w:rsid w:val="00C803D4"/>
    <w:rsid w:val="00C80F22"/>
    <w:rsid w:val="00C8121C"/>
    <w:rsid w:val="00C8177E"/>
    <w:rsid w:val="00C83023"/>
    <w:rsid w:val="00C830DF"/>
    <w:rsid w:val="00C8376F"/>
    <w:rsid w:val="00C83EC4"/>
    <w:rsid w:val="00C84071"/>
    <w:rsid w:val="00C840C8"/>
    <w:rsid w:val="00C84ED6"/>
    <w:rsid w:val="00C8515D"/>
    <w:rsid w:val="00C858E7"/>
    <w:rsid w:val="00C85DB3"/>
    <w:rsid w:val="00C86137"/>
    <w:rsid w:val="00C86846"/>
    <w:rsid w:val="00C87443"/>
    <w:rsid w:val="00C9066D"/>
    <w:rsid w:val="00C9119E"/>
    <w:rsid w:val="00C913C9"/>
    <w:rsid w:val="00C913FC"/>
    <w:rsid w:val="00C927A0"/>
    <w:rsid w:val="00C927D1"/>
    <w:rsid w:val="00C93038"/>
    <w:rsid w:val="00C9329A"/>
    <w:rsid w:val="00C93379"/>
    <w:rsid w:val="00C93EC8"/>
    <w:rsid w:val="00C94FAB"/>
    <w:rsid w:val="00C95A32"/>
    <w:rsid w:val="00C95AA8"/>
    <w:rsid w:val="00C95E3A"/>
    <w:rsid w:val="00C96528"/>
    <w:rsid w:val="00C96A23"/>
    <w:rsid w:val="00C96A52"/>
    <w:rsid w:val="00C96A74"/>
    <w:rsid w:val="00C973D4"/>
    <w:rsid w:val="00C975D7"/>
    <w:rsid w:val="00C97B01"/>
    <w:rsid w:val="00C97B94"/>
    <w:rsid w:val="00C97BAF"/>
    <w:rsid w:val="00C97DB3"/>
    <w:rsid w:val="00C97DCB"/>
    <w:rsid w:val="00CA0082"/>
    <w:rsid w:val="00CA061F"/>
    <w:rsid w:val="00CA12E7"/>
    <w:rsid w:val="00CA1386"/>
    <w:rsid w:val="00CA2A99"/>
    <w:rsid w:val="00CA2C13"/>
    <w:rsid w:val="00CA2C22"/>
    <w:rsid w:val="00CA315B"/>
    <w:rsid w:val="00CA343D"/>
    <w:rsid w:val="00CA34E9"/>
    <w:rsid w:val="00CA3504"/>
    <w:rsid w:val="00CA36F9"/>
    <w:rsid w:val="00CA432D"/>
    <w:rsid w:val="00CA48FD"/>
    <w:rsid w:val="00CA597E"/>
    <w:rsid w:val="00CA5D36"/>
    <w:rsid w:val="00CA5D3E"/>
    <w:rsid w:val="00CA5DF4"/>
    <w:rsid w:val="00CA680D"/>
    <w:rsid w:val="00CA70BB"/>
    <w:rsid w:val="00CB04EE"/>
    <w:rsid w:val="00CB0840"/>
    <w:rsid w:val="00CB12FB"/>
    <w:rsid w:val="00CB1475"/>
    <w:rsid w:val="00CB21C9"/>
    <w:rsid w:val="00CB28C0"/>
    <w:rsid w:val="00CB33BE"/>
    <w:rsid w:val="00CB39D1"/>
    <w:rsid w:val="00CB3E23"/>
    <w:rsid w:val="00CB453A"/>
    <w:rsid w:val="00CB4A0D"/>
    <w:rsid w:val="00CB5533"/>
    <w:rsid w:val="00CB5AB1"/>
    <w:rsid w:val="00CB5BC4"/>
    <w:rsid w:val="00CB5E57"/>
    <w:rsid w:val="00CB6219"/>
    <w:rsid w:val="00CB7679"/>
    <w:rsid w:val="00CB787F"/>
    <w:rsid w:val="00CB7A09"/>
    <w:rsid w:val="00CC07E5"/>
    <w:rsid w:val="00CC0891"/>
    <w:rsid w:val="00CC11D8"/>
    <w:rsid w:val="00CC120D"/>
    <w:rsid w:val="00CC1D27"/>
    <w:rsid w:val="00CC1F8C"/>
    <w:rsid w:val="00CC20C0"/>
    <w:rsid w:val="00CC2388"/>
    <w:rsid w:val="00CC2389"/>
    <w:rsid w:val="00CC2451"/>
    <w:rsid w:val="00CC25CA"/>
    <w:rsid w:val="00CC2696"/>
    <w:rsid w:val="00CC2CB6"/>
    <w:rsid w:val="00CC4409"/>
    <w:rsid w:val="00CC44B7"/>
    <w:rsid w:val="00CC5601"/>
    <w:rsid w:val="00CC60C5"/>
    <w:rsid w:val="00CC658C"/>
    <w:rsid w:val="00CC66C0"/>
    <w:rsid w:val="00CC6785"/>
    <w:rsid w:val="00CC67A0"/>
    <w:rsid w:val="00CC6B72"/>
    <w:rsid w:val="00CC6D7C"/>
    <w:rsid w:val="00CC6F40"/>
    <w:rsid w:val="00CC71C8"/>
    <w:rsid w:val="00CC78E2"/>
    <w:rsid w:val="00CD00F1"/>
    <w:rsid w:val="00CD02C2"/>
    <w:rsid w:val="00CD075B"/>
    <w:rsid w:val="00CD0FA6"/>
    <w:rsid w:val="00CD120C"/>
    <w:rsid w:val="00CD178B"/>
    <w:rsid w:val="00CD18FD"/>
    <w:rsid w:val="00CD26A2"/>
    <w:rsid w:val="00CD3463"/>
    <w:rsid w:val="00CD38AD"/>
    <w:rsid w:val="00CD3C1D"/>
    <w:rsid w:val="00CD3C1F"/>
    <w:rsid w:val="00CD3FED"/>
    <w:rsid w:val="00CD415F"/>
    <w:rsid w:val="00CD44FC"/>
    <w:rsid w:val="00CD477A"/>
    <w:rsid w:val="00CD4DE7"/>
    <w:rsid w:val="00CD4EA5"/>
    <w:rsid w:val="00CD58C9"/>
    <w:rsid w:val="00CD5F4C"/>
    <w:rsid w:val="00CD627F"/>
    <w:rsid w:val="00CD6807"/>
    <w:rsid w:val="00CD69DD"/>
    <w:rsid w:val="00CD6DDF"/>
    <w:rsid w:val="00CD7044"/>
    <w:rsid w:val="00CD7C98"/>
    <w:rsid w:val="00CD7F2D"/>
    <w:rsid w:val="00CE04A7"/>
    <w:rsid w:val="00CE1072"/>
    <w:rsid w:val="00CE14E7"/>
    <w:rsid w:val="00CE1567"/>
    <w:rsid w:val="00CE16DB"/>
    <w:rsid w:val="00CE213D"/>
    <w:rsid w:val="00CE3F53"/>
    <w:rsid w:val="00CE3F8A"/>
    <w:rsid w:val="00CE4137"/>
    <w:rsid w:val="00CE4DB6"/>
    <w:rsid w:val="00CE505A"/>
    <w:rsid w:val="00CE5865"/>
    <w:rsid w:val="00CE5A0C"/>
    <w:rsid w:val="00CE61F3"/>
    <w:rsid w:val="00CE6217"/>
    <w:rsid w:val="00CE63E7"/>
    <w:rsid w:val="00CE653B"/>
    <w:rsid w:val="00CE6628"/>
    <w:rsid w:val="00CE684F"/>
    <w:rsid w:val="00CE6D57"/>
    <w:rsid w:val="00CE7373"/>
    <w:rsid w:val="00CE7974"/>
    <w:rsid w:val="00CF081F"/>
    <w:rsid w:val="00CF0D30"/>
    <w:rsid w:val="00CF0EAE"/>
    <w:rsid w:val="00CF125F"/>
    <w:rsid w:val="00CF1C37"/>
    <w:rsid w:val="00CF21F0"/>
    <w:rsid w:val="00CF2B7D"/>
    <w:rsid w:val="00CF2D15"/>
    <w:rsid w:val="00CF4065"/>
    <w:rsid w:val="00CF4EF9"/>
    <w:rsid w:val="00CF68F0"/>
    <w:rsid w:val="00CF70FB"/>
    <w:rsid w:val="00D00191"/>
    <w:rsid w:val="00D006E6"/>
    <w:rsid w:val="00D00A40"/>
    <w:rsid w:val="00D02417"/>
    <w:rsid w:val="00D025DD"/>
    <w:rsid w:val="00D02663"/>
    <w:rsid w:val="00D03648"/>
    <w:rsid w:val="00D03B2C"/>
    <w:rsid w:val="00D03F11"/>
    <w:rsid w:val="00D043E8"/>
    <w:rsid w:val="00D04BDA"/>
    <w:rsid w:val="00D04CB0"/>
    <w:rsid w:val="00D052F1"/>
    <w:rsid w:val="00D05F7A"/>
    <w:rsid w:val="00D0604D"/>
    <w:rsid w:val="00D0621A"/>
    <w:rsid w:val="00D06C28"/>
    <w:rsid w:val="00D06C46"/>
    <w:rsid w:val="00D06E02"/>
    <w:rsid w:val="00D07F41"/>
    <w:rsid w:val="00D10335"/>
    <w:rsid w:val="00D1040F"/>
    <w:rsid w:val="00D113F3"/>
    <w:rsid w:val="00D116CA"/>
    <w:rsid w:val="00D11DC1"/>
    <w:rsid w:val="00D12822"/>
    <w:rsid w:val="00D12AE4"/>
    <w:rsid w:val="00D12DF3"/>
    <w:rsid w:val="00D150E9"/>
    <w:rsid w:val="00D16971"/>
    <w:rsid w:val="00D16F5B"/>
    <w:rsid w:val="00D204EE"/>
    <w:rsid w:val="00D20529"/>
    <w:rsid w:val="00D20573"/>
    <w:rsid w:val="00D20F91"/>
    <w:rsid w:val="00D21C86"/>
    <w:rsid w:val="00D22531"/>
    <w:rsid w:val="00D2329F"/>
    <w:rsid w:val="00D2374F"/>
    <w:rsid w:val="00D238A5"/>
    <w:rsid w:val="00D252CF"/>
    <w:rsid w:val="00D26F2C"/>
    <w:rsid w:val="00D273E3"/>
    <w:rsid w:val="00D275D6"/>
    <w:rsid w:val="00D27D66"/>
    <w:rsid w:val="00D30CDE"/>
    <w:rsid w:val="00D31239"/>
    <w:rsid w:val="00D32496"/>
    <w:rsid w:val="00D32A91"/>
    <w:rsid w:val="00D33164"/>
    <w:rsid w:val="00D337FC"/>
    <w:rsid w:val="00D33D12"/>
    <w:rsid w:val="00D33D79"/>
    <w:rsid w:val="00D3413E"/>
    <w:rsid w:val="00D3446A"/>
    <w:rsid w:val="00D3464F"/>
    <w:rsid w:val="00D34D72"/>
    <w:rsid w:val="00D353F3"/>
    <w:rsid w:val="00D357C4"/>
    <w:rsid w:val="00D3681C"/>
    <w:rsid w:val="00D36B09"/>
    <w:rsid w:val="00D36DEA"/>
    <w:rsid w:val="00D36F68"/>
    <w:rsid w:val="00D37768"/>
    <w:rsid w:val="00D37DF8"/>
    <w:rsid w:val="00D37EED"/>
    <w:rsid w:val="00D410A7"/>
    <w:rsid w:val="00D417A2"/>
    <w:rsid w:val="00D41C0D"/>
    <w:rsid w:val="00D421D4"/>
    <w:rsid w:val="00D440F8"/>
    <w:rsid w:val="00D451A5"/>
    <w:rsid w:val="00D45934"/>
    <w:rsid w:val="00D45EB8"/>
    <w:rsid w:val="00D45F2C"/>
    <w:rsid w:val="00D46082"/>
    <w:rsid w:val="00D466A6"/>
    <w:rsid w:val="00D47C9B"/>
    <w:rsid w:val="00D47F66"/>
    <w:rsid w:val="00D500A2"/>
    <w:rsid w:val="00D50437"/>
    <w:rsid w:val="00D50AC9"/>
    <w:rsid w:val="00D517FE"/>
    <w:rsid w:val="00D518B2"/>
    <w:rsid w:val="00D519F4"/>
    <w:rsid w:val="00D52095"/>
    <w:rsid w:val="00D52593"/>
    <w:rsid w:val="00D5302E"/>
    <w:rsid w:val="00D531E9"/>
    <w:rsid w:val="00D5331E"/>
    <w:rsid w:val="00D5349F"/>
    <w:rsid w:val="00D5396D"/>
    <w:rsid w:val="00D53A21"/>
    <w:rsid w:val="00D53A90"/>
    <w:rsid w:val="00D53BC5"/>
    <w:rsid w:val="00D53ED8"/>
    <w:rsid w:val="00D5451E"/>
    <w:rsid w:val="00D54F00"/>
    <w:rsid w:val="00D55DA2"/>
    <w:rsid w:val="00D56640"/>
    <w:rsid w:val="00D56E03"/>
    <w:rsid w:val="00D56E67"/>
    <w:rsid w:val="00D57158"/>
    <w:rsid w:val="00D57177"/>
    <w:rsid w:val="00D57994"/>
    <w:rsid w:val="00D601A0"/>
    <w:rsid w:val="00D601F2"/>
    <w:rsid w:val="00D60B54"/>
    <w:rsid w:val="00D60EDA"/>
    <w:rsid w:val="00D62595"/>
    <w:rsid w:val="00D62C9D"/>
    <w:rsid w:val="00D62E24"/>
    <w:rsid w:val="00D63030"/>
    <w:rsid w:val="00D64096"/>
    <w:rsid w:val="00D644F9"/>
    <w:rsid w:val="00D659E5"/>
    <w:rsid w:val="00D65C8E"/>
    <w:rsid w:val="00D65DC1"/>
    <w:rsid w:val="00D663D2"/>
    <w:rsid w:val="00D66437"/>
    <w:rsid w:val="00D664AA"/>
    <w:rsid w:val="00D6660B"/>
    <w:rsid w:val="00D66E6D"/>
    <w:rsid w:val="00D70E0D"/>
    <w:rsid w:val="00D71822"/>
    <w:rsid w:val="00D71933"/>
    <w:rsid w:val="00D71E72"/>
    <w:rsid w:val="00D721B1"/>
    <w:rsid w:val="00D723E6"/>
    <w:rsid w:val="00D728A3"/>
    <w:rsid w:val="00D730DB"/>
    <w:rsid w:val="00D7311C"/>
    <w:rsid w:val="00D73146"/>
    <w:rsid w:val="00D7325B"/>
    <w:rsid w:val="00D73589"/>
    <w:rsid w:val="00D7358E"/>
    <w:rsid w:val="00D7368D"/>
    <w:rsid w:val="00D73D78"/>
    <w:rsid w:val="00D7420F"/>
    <w:rsid w:val="00D7450F"/>
    <w:rsid w:val="00D7498E"/>
    <w:rsid w:val="00D7525A"/>
    <w:rsid w:val="00D755F5"/>
    <w:rsid w:val="00D756CE"/>
    <w:rsid w:val="00D76363"/>
    <w:rsid w:val="00D76379"/>
    <w:rsid w:val="00D76E08"/>
    <w:rsid w:val="00D76E23"/>
    <w:rsid w:val="00D77915"/>
    <w:rsid w:val="00D77DA4"/>
    <w:rsid w:val="00D77F7F"/>
    <w:rsid w:val="00D8006C"/>
    <w:rsid w:val="00D81333"/>
    <w:rsid w:val="00D81445"/>
    <w:rsid w:val="00D81C53"/>
    <w:rsid w:val="00D81DDB"/>
    <w:rsid w:val="00D82A4A"/>
    <w:rsid w:val="00D8355B"/>
    <w:rsid w:val="00D84AD3"/>
    <w:rsid w:val="00D84C96"/>
    <w:rsid w:val="00D85747"/>
    <w:rsid w:val="00D85D3B"/>
    <w:rsid w:val="00D85F5E"/>
    <w:rsid w:val="00D86B7A"/>
    <w:rsid w:val="00D87037"/>
    <w:rsid w:val="00D87635"/>
    <w:rsid w:val="00D87B5A"/>
    <w:rsid w:val="00D87B7F"/>
    <w:rsid w:val="00D90412"/>
    <w:rsid w:val="00D9058B"/>
    <w:rsid w:val="00D90B0B"/>
    <w:rsid w:val="00D917D8"/>
    <w:rsid w:val="00D91C03"/>
    <w:rsid w:val="00D91E3F"/>
    <w:rsid w:val="00D924D2"/>
    <w:rsid w:val="00D92889"/>
    <w:rsid w:val="00D93000"/>
    <w:rsid w:val="00D9314F"/>
    <w:rsid w:val="00D93F2C"/>
    <w:rsid w:val="00D9417F"/>
    <w:rsid w:val="00D94904"/>
    <w:rsid w:val="00D952D8"/>
    <w:rsid w:val="00D95BD4"/>
    <w:rsid w:val="00D95F56"/>
    <w:rsid w:val="00D960D5"/>
    <w:rsid w:val="00D9615D"/>
    <w:rsid w:val="00D96D6F"/>
    <w:rsid w:val="00D975B0"/>
    <w:rsid w:val="00D978D5"/>
    <w:rsid w:val="00DA059F"/>
    <w:rsid w:val="00DA0A6A"/>
    <w:rsid w:val="00DA0C31"/>
    <w:rsid w:val="00DA1790"/>
    <w:rsid w:val="00DA1A53"/>
    <w:rsid w:val="00DA2075"/>
    <w:rsid w:val="00DA2377"/>
    <w:rsid w:val="00DA2DED"/>
    <w:rsid w:val="00DA34AD"/>
    <w:rsid w:val="00DA4262"/>
    <w:rsid w:val="00DA48A8"/>
    <w:rsid w:val="00DA4CF3"/>
    <w:rsid w:val="00DA55AE"/>
    <w:rsid w:val="00DA5856"/>
    <w:rsid w:val="00DA591B"/>
    <w:rsid w:val="00DA5DB0"/>
    <w:rsid w:val="00DA6275"/>
    <w:rsid w:val="00DA6DA0"/>
    <w:rsid w:val="00DA6E33"/>
    <w:rsid w:val="00DA71A8"/>
    <w:rsid w:val="00DA762F"/>
    <w:rsid w:val="00DA7664"/>
    <w:rsid w:val="00DB05B2"/>
    <w:rsid w:val="00DB072A"/>
    <w:rsid w:val="00DB0B6F"/>
    <w:rsid w:val="00DB10C3"/>
    <w:rsid w:val="00DB15CF"/>
    <w:rsid w:val="00DB1716"/>
    <w:rsid w:val="00DB30B7"/>
    <w:rsid w:val="00DB317C"/>
    <w:rsid w:val="00DB36A3"/>
    <w:rsid w:val="00DB427F"/>
    <w:rsid w:val="00DB4632"/>
    <w:rsid w:val="00DB4989"/>
    <w:rsid w:val="00DB4DD4"/>
    <w:rsid w:val="00DB5005"/>
    <w:rsid w:val="00DB61FB"/>
    <w:rsid w:val="00DB62AE"/>
    <w:rsid w:val="00DB6CBD"/>
    <w:rsid w:val="00DB72AC"/>
    <w:rsid w:val="00DB7714"/>
    <w:rsid w:val="00DB78C9"/>
    <w:rsid w:val="00DC0681"/>
    <w:rsid w:val="00DC0936"/>
    <w:rsid w:val="00DC0C52"/>
    <w:rsid w:val="00DC10DD"/>
    <w:rsid w:val="00DC1930"/>
    <w:rsid w:val="00DC24D7"/>
    <w:rsid w:val="00DC2B9A"/>
    <w:rsid w:val="00DC34E5"/>
    <w:rsid w:val="00DC36A7"/>
    <w:rsid w:val="00DC41DB"/>
    <w:rsid w:val="00DC4224"/>
    <w:rsid w:val="00DC4CB7"/>
    <w:rsid w:val="00DC4D8E"/>
    <w:rsid w:val="00DC5D9D"/>
    <w:rsid w:val="00DC5DA2"/>
    <w:rsid w:val="00DC5E55"/>
    <w:rsid w:val="00DC6716"/>
    <w:rsid w:val="00DC68A0"/>
    <w:rsid w:val="00DC6C09"/>
    <w:rsid w:val="00DC6CF9"/>
    <w:rsid w:val="00DC7123"/>
    <w:rsid w:val="00DC775C"/>
    <w:rsid w:val="00DC7B3D"/>
    <w:rsid w:val="00DC7C80"/>
    <w:rsid w:val="00DC7F50"/>
    <w:rsid w:val="00DD195A"/>
    <w:rsid w:val="00DD1B30"/>
    <w:rsid w:val="00DD1D33"/>
    <w:rsid w:val="00DD28C6"/>
    <w:rsid w:val="00DD3322"/>
    <w:rsid w:val="00DD3CD3"/>
    <w:rsid w:val="00DD4906"/>
    <w:rsid w:val="00DD4C3E"/>
    <w:rsid w:val="00DD5276"/>
    <w:rsid w:val="00DD6D04"/>
    <w:rsid w:val="00DD7392"/>
    <w:rsid w:val="00DD769C"/>
    <w:rsid w:val="00DD7797"/>
    <w:rsid w:val="00DD7F63"/>
    <w:rsid w:val="00DD7FB7"/>
    <w:rsid w:val="00DE0160"/>
    <w:rsid w:val="00DE0707"/>
    <w:rsid w:val="00DE1AF9"/>
    <w:rsid w:val="00DE2400"/>
    <w:rsid w:val="00DE245B"/>
    <w:rsid w:val="00DE2949"/>
    <w:rsid w:val="00DE2F0D"/>
    <w:rsid w:val="00DE3832"/>
    <w:rsid w:val="00DE4107"/>
    <w:rsid w:val="00DE43BD"/>
    <w:rsid w:val="00DE4F30"/>
    <w:rsid w:val="00DE5136"/>
    <w:rsid w:val="00DE5198"/>
    <w:rsid w:val="00DE52CB"/>
    <w:rsid w:val="00DE5582"/>
    <w:rsid w:val="00DE5AFE"/>
    <w:rsid w:val="00DE6305"/>
    <w:rsid w:val="00DE633C"/>
    <w:rsid w:val="00DE6345"/>
    <w:rsid w:val="00DE66E9"/>
    <w:rsid w:val="00DE6964"/>
    <w:rsid w:val="00DE6B90"/>
    <w:rsid w:val="00DE6CEF"/>
    <w:rsid w:val="00DE6FDA"/>
    <w:rsid w:val="00DE79C3"/>
    <w:rsid w:val="00DE7B3A"/>
    <w:rsid w:val="00DE7BF1"/>
    <w:rsid w:val="00DE7F67"/>
    <w:rsid w:val="00DF08CC"/>
    <w:rsid w:val="00DF10A4"/>
    <w:rsid w:val="00DF13CB"/>
    <w:rsid w:val="00DF14C2"/>
    <w:rsid w:val="00DF1B25"/>
    <w:rsid w:val="00DF23AF"/>
    <w:rsid w:val="00DF2620"/>
    <w:rsid w:val="00DF26F8"/>
    <w:rsid w:val="00DF2F4A"/>
    <w:rsid w:val="00DF3B34"/>
    <w:rsid w:val="00DF497A"/>
    <w:rsid w:val="00DF54FA"/>
    <w:rsid w:val="00DF628A"/>
    <w:rsid w:val="00DF6439"/>
    <w:rsid w:val="00DF66C0"/>
    <w:rsid w:val="00DF7290"/>
    <w:rsid w:val="00DF72A6"/>
    <w:rsid w:val="00DF748E"/>
    <w:rsid w:val="00DF758E"/>
    <w:rsid w:val="00DF761B"/>
    <w:rsid w:val="00E00887"/>
    <w:rsid w:val="00E00D05"/>
    <w:rsid w:val="00E0117C"/>
    <w:rsid w:val="00E024A2"/>
    <w:rsid w:val="00E047B7"/>
    <w:rsid w:val="00E05A96"/>
    <w:rsid w:val="00E06797"/>
    <w:rsid w:val="00E07020"/>
    <w:rsid w:val="00E07927"/>
    <w:rsid w:val="00E101A6"/>
    <w:rsid w:val="00E108D3"/>
    <w:rsid w:val="00E10914"/>
    <w:rsid w:val="00E10919"/>
    <w:rsid w:val="00E11A04"/>
    <w:rsid w:val="00E126D8"/>
    <w:rsid w:val="00E130CE"/>
    <w:rsid w:val="00E131C9"/>
    <w:rsid w:val="00E14349"/>
    <w:rsid w:val="00E14D01"/>
    <w:rsid w:val="00E15448"/>
    <w:rsid w:val="00E15966"/>
    <w:rsid w:val="00E15995"/>
    <w:rsid w:val="00E16069"/>
    <w:rsid w:val="00E161B2"/>
    <w:rsid w:val="00E16825"/>
    <w:rsid w:val="00E16893"/>
    <w:rsid w:val="00E16DBB"/>
    <w:rsid w:val="00E175C1"/>
    <w:rsid w:val="00E176D2"/>
    <w:rsid w:val="00E17BA9"/>
    <w:rsid w:val="00E17FB6"/>
    <w:rsid w:val="00E20118"/>
    <w:rsid w:val="00E205A1"/>
    <w:rsid w:val="00E20650"/>
    <w:rsid w:val="00E218FD"/>
    <w:rsid w:val="00E21B89"/>
    <w:rsid w:val="00E23179"/>
    <w:rsid w:val="00E231CE"/>
    <w:rsid w:val="00E237A9"/>
    <w:rsid w:val="00E240DF"/>
    <w:rsid w:val="00E2438F"/>
    <w:rsid w:val="00E25263"/>
    <w:rsid w:val="00E25629"/>
    <w:rsid w:val="00E25C6A"/>
    <w:rsid w:val="00E25EEB"/>
    <w:rsid w:val="00E25FFB"/>
    <w:rsid w:val="00E26665"/>
    <w:rsid w:val="00E275A3"/>
    <w:rsid w:val="00E309D4"/>
    <w:rsid w:val="00E30C20"/>
    <w:rsid w:val="00E30CE8"/>
    <w:rsid w:val="00E30DA5"/>
    <w:rsid w:val="00E31506"/>
    <w:rsid w:val="00E33588"/>
    <w:rsid w:val="00E339BB"/>
    <w:rsid w:val="00E33B73"/>
    <w:rsid w:val="00E34129"/>
    <w:rsid w:val="00E35369"/>
    <w:rsid w:val="00E36969"/>
    <w:rsid w:val="00E36DA2"/>
    <w:rsid w:val="00E37547"/>
    <w:rsid w:val="00E3784E"/>
    <w:rsid w:val="00E40317"/>
    <w:rsid w:val="00E4127B"/>
    <w:rsid w:val="00E42CE8"/>
    <w:rsid w:val="00E436B9"/>
    <w:rsid w:val="00E438DD"/>
    <w:rsid w:val="00E446C5"/>
    <w:rsid w:val="00E44802"/>
    <w:rsid w:val="00E448FD"/>
    <w:rsid w:val="00E44F80"/>
    <w:rsid w:val="00E4516E"/>
    <w:rsid w:val="00E45170"/>
    <w:rsid w:val="00E45A14"/>
    <w:rsid w:val="00E4661B"/>
    <w:rsid w:val="00E47DD4"/>
    <w:rsid w:val="00E50017"/>
    <w:rsid w:val="00E50985"/>
    <w:rsid w:val="00E514CC"/>
    <w:rsid w:val="00E5190D"/>
    <w:rsid w:val="00E51D12"/>
    <w:rsid w:val="00E521ED"/>
    <w:rsid w:val="00E53564"/>
    <w:rsid w:val="00E53F33"/>
    <w:rsid w:val="00E54D1D"/>
    <w:rsid w:val="00E55694"/>
    <w:rsid w:val="00E557BC"/>
    <w:rsid w:val="00E55C23"/>
    <w:rsid w:val="00E55F07"/>
    <w:rsid w:val="00E56089"/>
    <w:rsid w:val="00E57312"/>
    <w:rsid w:val="00E573A4"/>
    <w:rsid w:val="00E57668"/>
    <w:rsid w:val="00E57731"/>
    <w:rsid w:val="00E577D8"/>
    <w:rsid w:val="00E57941"/>
    <w:rsid w:val="00E57EC3"/>
    <w:rsid w:val="00E604BD"/>
    <w:rsid w:val="00E607AC"/>
    <w:rsid w:val="00E61C5A"/>
    <w:rsid w:val="00E61CBF"/>
    <w:rsid w:val="00E62FA3"/>
    <w:rsid w:val="00E63663"/>
    <w:rsid w:val="00E643D6"/>
    <w:rsid w:val="00E64EF1"/>
    <w:rsid w:val="00E65097"/>
    <w:rsid w:val="00E653B3"/>
    <w:rsid w:val="00E658A4"/>
    <w:rsid w:val="00E65A70"/>
    <w:rsid w:val="00E66222"/>
    <w:rsid w:val="00E67F3C"/>
    <w:rsid w:val="00E70065"/>
    <w:rsid w:val="00E7030C"/>
    <w:rsid w:val="00E703BC"/>
    <w:rsid w:val="00E70476"/>
    <w:rsid w:val="00E70934"/>
    <w:rsid w:val="00E70C7F"/>
    <w:rsid w:val="00E7156C"/>
    <w:rsid w:val="00E715CA"/>
    <w:rsid w:val="00E71730"/>
    <w:rsid w:val="00E71939"/>
    <w:rsid w:val="00E71E67"/>
    <w:rsid w:val="00E720BA"/>
    <w:rsid w:val="00E7217A"/>
    <w:rsid w:val="00E7306D"/>
    <w:rsid w:val="00E7345F"/>
    <w:rsid w:val="00E734DD"/>
    <w:rsid w:val="00E7365D"/>
    <w:rsid w:val="00E73AE2"/>
    <w:rsid w:val="00E73CB6"/>
    <w:rsid w:val="00E73F95"/>
    <w:rsid w:val="00E742D0"/>
    <w:rsid w:val="00E74371"/>
    <w:rsid w:val="00E74983"/>
    <w:rsid w:val="00E74AA4"/>
    <w:rsid w:val="00E74F8B"/>
    <w:rsid w:val="00E7512F"/>
    <w:rsid w:val="00E75C82"/>
    <w:rsid w:val="00E75DF7"/>
    <w:rsid w:val="00E761A0"/>
    <w:rsid w:val="00E7636B"/>
    <w:rsid w:val="00E774CD"/>
    <w:rsid w:val="00E77539"/>
    <w:rsid w:val="00E77A6D"/>
    <w:rsid w:val="00E803A9"/>
    <w:rsid w:val="00E8242A"/>
    <w:rsid w:val="00E82829"/>
    <w:rsid w:val="00E8299B"/>
    <w:rsid w:val="00E833BC"/>
    <w:rsid w:val="00E833D8"/>
    <w:rsid w:val="00E8392C"/>
    <w:rsid w:val="00E84478"/>
    <w:rsid w:val="00E84984"/>
    <w:rsid w:val="00E85299"/>
    <w:rsid w:val="00E855A7"/>
    <w:rsid w:val="00E8598D"/>
    <w:rsid w:val="00E86186"/>
    <w:rsid w:val="00E87667"/>
    <w:rsid w:val="00E90FEE"/>
    <w:rsid w:val="00E91240"/>
    <w:rsid w:val="00E912A6"/>
    <w:rsid w:val="00E91A1C"/>
    <w:rsid w:val="00E91A73"/>
    <w:rsid w:val="00E920B6"/>
    <w:rsid w:val="00E9225E"/>
    <w:rsid w:val="00E9253E"/>
    <w:rsid w:val="00E92C6C"/>
    <w:rsid w:val="00E93790"/>
    <w:rsid w:val="00E9496E"/>
    <w:rsid w:val="00E951FB"/>
    <w:rsid w:val="00E95418"/>
    <w:rsid w:val="00E956AC"/>
    <w:rsid w:val="00E95AA2"/>
    <w:rsid w:val="00E95F44"/>
    <w:rsid w:val="00E96298"/>
    <w:rsid w:val="00E9664C"/>
    <w:rsid w:val="00E971AB"/>
    <w:rsid w:val="00E9750D"/>
    <w:rsid w:val="00E976C3"/>
    <w:rsid w:val="00EA0A2B"/>
    <w:rsid w:val="00EA1950"/>
    <w:rsid w:val="00EA19F7"/>
    <w:rsid w:val="00EA2679"/>
    <w:rsid w:val="00EA2D6B"/>
    <w:rsid w:val="00EA3082"/>
    <w:rsid w:val="00EA34D5"/>
    <w:rsid w:val="00EA3CB9"/>
    <w:rsid w:val="00EA63BC"/>
    <w:rsid w:val="00EA66E2"/>
    <w:rsid w:val="00EA787C"/>
    <w:rsid w:val="00EA7995"/>
    <w:rsid w:val="00EB0063"/>
    <w:rsid w:val="00EB060D"/>
    <w:rsid w:val="00EB110D"/>
    <w:rsid w:val="00EB1238"/>
    <w:rsid w:val="00EB148D"/>
    <w:rsid w:val="00EB200D"/>
    <w:rsid w:val="00EB23D1"/>
    <w:rsid w:val="00EB36B2"/>
    <w:rsid w:val="00EB3E5B"/>
    <w:rsid w:val="00EB3F13"/>
    <w:rsid w:val="00EB3FAF"/>
    <w:rsid w:val="00EB4074"/>
    <w:rsid w:val="00EB4704"/>
    <w:rsid w:val="00EB4B8E"/>
    <w:rsid w:val="00EB513A"/>
    <w:rsid w:val="00EB53F7"/>
    <w:rsid w:val="00EB5612"/>
    <w:rsid w:val="00EB5AB3"/>
    <w:rsid w:val="00EB6044"/>
    <w:rsid w:val="00EB6DEF"/>
    <w:rsid w:val="00EB7143"/>
    <w:rsid w:val="00EC0460"/>
    <w:rsid w:val="00EC078D"/>
    <w:rsid w:val="00EC0D76"/>
    <w:rsid w:val="00EC0D8E"/>
    <w:rsid w:val="00EC34DB"/>
    <w:rsid w:val="00EC3649"/>
    <w:rsid w:val="00EC373B"/>
    <w:rsid w:val="00EC3FAF"/>
    <w:rsid w:val="00EC57B5"/>
    <w:rsid w:val="00EC5A97"/>
    <w:rsid w:val="00EC5C29"/>
    <w:rsid w:val="00EC5CF9"/>
    <w:rsid w:val="00EC67A1"/>
    <w:rsid w:val="00EC6A37"/>
    <w:rsid w:val="00EC6F70"/>
    <w:rsid w:val="00EC7C0A"/>
    <w:rsid w:val="00ED0B37"/>
    <w:rsid w:val="00ED0FB5"/>
    <w:rsid w:val="00ED11F1"/>
    <w:rsid w:val="00ED1554"/>
    <w:rsid w:val="00ED1BF9"/>
    <w:rsid w:val="00ED37C2"/>
    <w:rsid w:val="00ED4A69"/>
    <w:rsid w:val="00ED57DA"/>
    <w:rsid w:val="00ED6A25"/>
    <w:rsid w:val="00ED72BF"/>
    <w:rsid w:val="00ED77D5"/>
    <w:rsid w:val="00ED7E24"/>
    <w:rsid w:val="00EE1120"/>
    <w:rsid w:val="00EE242C"/>
    <w:rsid w:val="00EE2E70"/>
    <w:rsid w:val="00EE3711"/>
    <w:rsid w:val="00EE385C"/>
    <w:rsid w:val="00EE4A58"/>
    <w:rsid w:val="00EE561A"/>
    <w:rsid w:val="00EE5D95"/>
    <w:rsid w:val="00EE5E62"/>
    <w:rsid w:val="00EE6DA6"/>
    <w:rsid w:val="00EE7256"/>
    <w:rsid w:val="00EE7732"/>
    <w:rsid w:val="00EE7AC0"/>
    <w:rsid w:val="00EF0D7A"/>
    <w:rsid w:val="00EF1271"/>
    <w:rsid w:val="00EF2C95"/>
    <w:rsid w:val="00EF40C6"/>
    <w:rsid w:val="00EF41D1"/>
    <w:rsid w:val="00EF42A1"/>
    <w:rsid w:val="00EF48CA"/>
    <w:rsid w:val="00EF4D81"/>
    <w:rsid w:val="00EF6073"/>
    <w:rsid w:val="00EF6B48"/>
    <w:rsid w:val="00EF6D29"/>
    <w:rsid w:val="00EF6FB1"/>
    <w:rsid w:val="00F0021E"/>
    <w:rsid w:val="00F002D5"/>
    <w:rsid w:val="00F00337"/>
    <w:rsid w:val="00F003D1"/>
    <w:rsid w:val="00F00721"/>
    <w:rsid w:val="00F00B9E"/>
    <w:rsid w:val="00F00F52"/>
    <w:rsid w:val="00F013B5"/>
    <w:rsid w:val="00F01428"/>
    <w:rsid w:val="00F019C5"/>
    <w:rsid w:val="00F019E0"/>
    <w:rsid w:val="00F02731"/>
    <w:rsid w:val="00F02BE3"/>
    <w:rsid w:val="00F02F6F"/>
    <w:rsid w:val="00F04310"/>
    <w:rsid w:val="00F04A62"/>
    <w:rsid w:val="00F04B62"/>
    <w:rsid w:val="00F04EC6"/>
    <w:rsid w:val="00F04FF1"/>
    <w:rsid w:val="00F05E14"/>
    <w:rsid w:val="00F05EA4"/>
    <w:rsid w:val="00F05F88"/>
    <w:rsid w:val="00F066CB"/>
    <w:rsid w:val="00F06B63"/>
    <w:rsid w:val="00F07D59"/>
    <w:rsid w:val="00F10760"/>
    <w:rsid w:val="00F11771"/>
    <w:rsid w:val="00F12817"/>
    <w:rsid w:val="00F12A72"/>
    <w:rsid w:val="00F12BF8"/>
    <w:rsid w:val="00F1371B"/>
    <w:rsid w:val="00F14A9F"/>
    <w:rsid w:val="00F156EE"/>
    <w:rsid w:val="00F15B28"/>
    <w:rsid w:val="00F15F65"/>
    <w:rsid w:val="00F160A1"/>
    <w:rsid w:val="00F1654D"/>
    <w:rsid w:val="00F167BC"/>
    <w:rsid w:val="00F16D0A"/>
    <w:rsid w:val="00F17335"/>
    <w:rsid w:val="00F20271"/>
    <w:rsid w:val="00F20765"/>
    <w:rsid w:val="00F212C8"/>
    <w:rsid w:val="00F2156C"/>
    <w:rsid w:val="00F22358"/>
    <w:rsid w:val="00F22AB9"/>
    <w:rsid w:val="00F22C13"/>
    <w:rsid w:val="00F236D8"/>
    <w:rsid w:val="00F23874"/>
    <w:rsid w:val="00F239F4"/>
    <w:rsid w:val="00F24AFC"/>
    <w:rsid w:val="00F255B3"/>
    <w:rsid w:val="00F25704"/>
    <w:rsid w:val="00F25960"/>
    <w:rsid w:val="00F25E1D"/>
    <w:rsid w:val="00F25E99"/>
    <w:rsid w:val="00F25EA4"/>
    <w:rsid w:val="00F26D5A"/>
    <w:rsid w:val="00F30352"/>
    <w:rsid w:val="00F30532"/>
    <w:rsid w:val="00F311EC"/>
    <w:rsid w:val="00F31385"/>
    <w:rsid w:val="00F31462"/>
    <w:rsid w:val="00F31A35"/>
    <w:rsid w:val="00F31EC6"/>
    <w:rsid w:val="00F329DB"/>
    <w:rsid w:val="00F32B82"/>
    <w:rsid w:val="00F3330C"/>
    <w:rsid w:val="00F33FFE"/>
    <w:rsid w:val="00F341E8"/>
    <w:rsid w:val="00F34F68"/>
    <w:rsid w:val="00F35066"/>
    <w:rsid w:val="00F35404"/>
    <w:rsid w:val="00F356F5"/>
    <w:rsid w:val="00F358F6"/>
    <w:rsid w:val="00F364A9"/>
    <w:rsid w:val="00F367FE"/>
    <w:rsid w:val="00F370DE"/>
    <w:rsid w:val="00F40ECE"/>
    <w:rsid w:val="00F40F2B"/>
    <w:rsid w:val="00F41972"/>
    <w:rsid w:val="00F422AE"/>
    <w:rsid w:val="00F4328D"/>
    <w:rsid w:val="00F452CF"/>
    <w:rsid w:val="00F453FF"/>
    <w:rsid w:val="00F4567C"/>
    <w:rsid w:val="00F45CB7"/>
    <w:rsid w:val="00F46769"/>
    <w:rsid w:val="00F4682B"/>
    <w:rsid w:val="00F46F88"/>
    <w:rsid w:val="00F4755B"/>
    <w:rsid w:val="00F475F5"/>
    <w:rsid w:val="00F47665"/>
    <w:rsid w:val="00F479E9"/>
    <w:rsid w:val="00F502D6"/>
    <w:rsid w:val="00F505B6"/>
    <w:rsid w:val="00F5079E"/>
    <w:rsid w:val="00F50C15"/>
    <w:rsid w:val="00F5120C"/>
    <w:rsid w:val="00F52687"/>
    <w:rsid w:val="00F52AC8"/>
    <w:rsid w:val="00F52DF3"/>
    <w:rsid w:val="00F5367B"/>
    <w:rsid w:val="00F5388C"/>
    <w:rsid w:val="00F5396C"/>
    <w:rsid w:val="00F53C2E"/>
    <w:rsid w:val="00F54105"/>
    <w:rsid w:val="00F54C0A"/>
    <w:rsid w:val="00F54CB5"/>
    <w:rsid w:val="00F5548D"/>
    <w:rsid w:val="00F573E3"/>
    <w:rsid w:val="00F576E6"/>
    <w:rsid w:val="00F60A59"/>
    <w:rsid w:val="00F60BC6"/>
    <w:rsid w:val="00F6103C"/>
    <w:rsid w:val="00F61551"/>
    <w:rsid w:val="00F615F4"/>
    <w:rsid w:val="00F621E7"/>
    <w:rsid w:val="00F62430"/>
    <w:rsid w:val="00F62846"/>
    <w:rsid w:val="00F62E0A"/>
    <w:rsid w:val="00F6415B"/>
    <w:rsid w:val="00F642AC"/>
    <w:rsid w:val="00F64658"/>
    <w:rsid w:val="00F647CD"/>
    <w:rsid w:val="00F649FD"/>
    <w:rsid w:val="00F65E4C"/>
    <w:rsid w:val="00F6612A"/>
    <w:rsid w:val="00F66BFF"/>
    <w:rsid w:val="00F6790E"/>
    <w:rsid w:val="00F67943"/>
    <w:rsid w:val="00F679EA"/>
    <w:rsid w:val="00F67F00"/>
    <w:rsid w:val="00F70B74"/>
    <w:rsid w:val="00F722C2"/>
    <w:rsid w:val="00F725B7"/>
    <w:rsid w:val="00F72D76"/>
    <w:rsid w:val="00F72DF8"/>
    <w:rsid w:val="00F7326D"/>
    <w:rsid w:val="00F739D8"/>
    <w:rsid w:val="00F73A0D"/>
    <w:rsid w:val="00F7403A"/>
    <w:rsid w:val="00F743B1"/>
    <w:rsid w:val="00F74D81"/>
    <w:rsid w:val="00F75616"/>
    <w:rsid w:val="00F75D5D"/>
    <w:rsid w:val="00F75DB6"/>
    <w:rsid w:val="00F76448"/>
    <w:rsid w:val="00F7665D"/>
    <w:rsid w:val="00F77548"/>
    <w:rsid w:val="00F806AC"/>
    <w:rsid w:val="00F80D40"/>
    <w:rsid w:val="00F8146C"/>
    <w:rsid w:val="00F81C50"/>
    <w:rsid w:val="00F81CB8"/>
    <w:rsid w:val="00F81CFE"/>
    <w:rsid w:val="00F82156"/>
    <w:rsid w:val="00F8226B"/>
    <w:rsid w:val="00F825D0"/>
    <w:rsid w:val="00F833B4"/>
    <w:rsid w:val="00F8350B"/>
    <w:rsid w:val="00F83C6C"/>
    <w:rsid w:val="00F841BE"/>
    <w:rsid w:val="00F84352"/>
    <w:rsid w:val="00F84AEC"/>
    <w:rsid w:val="00F85372"/>
    <w:rsid w:val="00F85985"/>
    <w:rsid w:val="00F85AD9"/>
    <w:rsid w:val="00F86DAF"/>
    <w:rsid w:val="00F90E82"/>
    <w:rsid w:val="00F91BB5"/>
    <w:rsid w:val="00F91DC5"/>
    <w:rsid w:val="00F91F34"/>
    <w:rsid w:val="00F9271B"/>
    <w:rsid w:val="00F9286B"/>
    <w:rsid w:val="00F92905"/>
    <w:rsid w:val="00F93A76"/>
    <w:rsid w:val="00F9403F"/>
    <w:rsid w:val="00F956C5"/>
    <w:rsid w:val="00F95E05"/>
    <w:rsid w:val="00F96413"/>
    <w:rsid w:val="00F96729"/>
    <w:rsid w:val="00F96D92"/>
    <w:rsid w:val="00F97B17"/>
    <w:rsid w:val="00FA135C"/>
    <w:rsid w:val="00FA13A0"/>
    <w:rsid w:val="00FA1D6C"/>
    <w:rsid w:val="00FA319B"/>
    <w:rsid w:val="00FA357E"/>
    <w:rsid w:val="00FA42FF"/>
    <w:rsid w:val="00FA4752"/>
    <w:rsid w:val="00FA502D"/>
    <w:rsid w:val="00FA61B5"/>
    <w:rsid w:val="00FA6202"/>
    <w:rsid w:val="00FA6617"/>
    <w:rsid w:val="00FA6A78"/>
    <w:rsid w:val="00FA6A81"/>
    <w:rsid w:val="00FA7F73"/>
    <w:rsid w:val="00FB0349"/>
    <w:rsid w:val="00FB0C51"/>
    <w:rsid w:val="00FB0EDF"/>
    <w:rsid w:val="00FB1109"/>
    <w:rsid w:val="00FB1556"/>
    <w:rsid w:val="00FB15EA"/>
    <w:rsid w:val="00FB2DE7"/>
    <w:rsid w:val="00FB3216"/>
    <w:rsid w:val="00FB34DE"/>
    <w:rsid w:val="00FB3532"/>
    <w:rsid w:val="00FB39A6"/>
    <w:rsid w:val="00FB3A9C"/>
    <w:rsid w:val="00FB3AB2"/>
    <w:rsid w:val="00FB3E04"/>
    <w:rsid w:val="00FB3EC8"/>
    <w:rsid w:val="00FB4051"/>
    <w:rsid w:val="00FB43DC"/>
    <w:rsid w:val="00FB4691"/>
    <w:rsid w:val="00FB54FC"/>
    <w:rsid w:val="00FB5DB1"/>
    <w:rsid w:val="00FB6440"/>
    <w:rsid w:val="00FB66F1"/>
    <w:rsid w:val="00FB6BE5"/>
    <w:rsid w:val="00FB7561"/>
    <w:rsid w:val="00FB7CF1"/>
    <w:rsid w:val="00FC0809"/>
    <w:rsid w:val="00FC107C"/>
    <w:rsid w:val="00FC14CF"/>
    <w:rsid w:val="00FC1515"/>
    <w:rsid w:val="00FC15E2"/>
    <w:rsid w:val="00FC1870"/>
    <w:rsid w:val="00FC20B7"/>
    <w:rsid w:val="00FC28DE"/>
    <w:rsid w:val="00FC2E91"/>
    <w:rsid w:val="00FC3917"/>
    <w:rsid w:val="00FC3BB3"/>
    <w:rsid w:val="00FC429F"/>
    <w:rsid w:val="00FC4988"/>
    <w:rsid w:val="00FC502F"/>
    <w:rsid w:val="00FC51D3"/>
    <w:rsid w:val="00FC619F"/>
    <w:rsid w:val="00FC6402"/>
    <w:rsid w:val="00FC6AB2"/>
    <w:rsid w:val="00FC6E39"/>
    <w:rsid w:val="00FC73C7"/>
    <w:rsid w:val="00FC7DE2"/>
    <w:rsid w:val="00FC7ED3"/>
    <w:rsid w:val="00FD00CF"/>
    <w:rsid w:val="00FD08E3"/>
    <w:rsid w:val="00FD0A6D"/>
    <w:rsid w:val="00FD1475"/>
    <w:rsid w:val="00FD1C18"/>
    <w:rsid w:val="00FD271D"/>
    <w:rsid w:val="00FD2933"/>
    <w:rsid w:val="00FD3EED"/>
    <w:rsid w:val="00FD423D"/>
    <w:rsid w:val="00FD43C0"/>
    <w:rsid w:val="00FD480C"/>
    <w:rsid w:val="00FD493F"/>
    <w:rsid w:val="00FD4F29"/>
    <w:rsid w:val="00FD5354"/>
    <w:rsid w:val="00FD5941"/>
    <w:rsid w:val="00FD62D2"/>
    <w:rsid w:val="00FD63E7"/>
    <w:rsid w:val="00FD6592"/>
    <w:rsid w:val="00FD6F6A"/>
    <w:rsid w:val="00FD73DC"/>
    <w:rsid w:val="00FD7E52"/>
    <w:rsid w:val="00FD7FF5"/>
    <w:rsid w:val="00FE005D"/>
    <w:rsid w:val="00FE0683"/>
    <w:rsid w:val="00FE1709"/>
    <w:rsid w:val="00FE1957"/>
    <w:rsid w:val="00FE2021"/>
    <w:rsid w:val="00FE20CF"/>
    <w:rsid w:val="00FE252C"/>
    <w:rsid w:val="00FE29DA"/>
    <w:rsid w:val="00FE3C12"/>
    <w:rsid w:val="00FE3CEB"/>
    <w:rsid w:val="00FE4840"/>
    <w:rsid w:val="00FE53DA"/>
    <w:rsid w:val="00FE5821"/>
    <w:rsid w:val="00FE6516"/>
    <w:rsid w:val="00FE6C24"/>
    <w:rsid w:val="00FE6FCB"/>
    <w:rsid w:val="00FF0EF8"/>
    <w:rsid w:val="00FF1017"/>
    <w:rsid w:val="00FF1049"/>
    <w:rsid w:val="00FF1980"/>
    <w:rsid w:val="00FF1C9D"/>
    <w:rsid w:val="00FF37CD"/>
    <w:rsid w:val="00FF447D"/>
    <w:rsid w:val="00FF452E"/>
    <w:rsid w:val="00FF4DB5"/>
    <w:rsid w:val="00FF688B"/>
    <w:rsid w:val="00FF6FC9"/>
    <w:rsid w:val="00FF77C5"/>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7D41EE"/>
  <w15:chartTrackingRefBased/>
  <w15:docId w15:val="{5191BB2D-89A6-41E0-BF5C-156BF037E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C93379"/>
    <w:pPr>
      <w:spacing w:line="360" w:lineRule="auto"/>
    </w:pPr>
    <w:rPr>
      <w:rFonts w:ascii="Arial" w:hAnsi="Arial"/>
      <w:sz w:val="22"/>
      <w:lang w:eastAsia="de-DE"/>
    </w:rPr>
  </w:style>
  <w:style w:type="paragraph" w:styleId="berschrift1">
    <w:name w:val="heading 1"/>
    <w:basedOn w:val="Standard"/>
    <w:next w:val="Standard"/>
    <w:qFormat/>
    <w:pPr>
      <w:keepNext/>
      <w:numPr>
        <w:numId w:val="4"/>
      </w:numPr>
      <w:spacing w:before="240" w:after="60"/>
      <w:outlineLvl w:val="0"/>
    </w:pPr>
    <w:rPr>
      <w:b/>
      <w:kern w:val="28"/>
      <w:sz w:val="32"/>
    </w:rPr>
  </w:style>
  <w:style w:type="paragraph" w:styleId="berschrift2">
    <w:name w:val="heading 2"/>
    <w:basedOn w:val="Standard"/>
    <w:next w:val="Standard"/>
    <w:qFormat/>
    <w:pPr>
      <w:keepNext/>
      <w:numPr>
        <w:ilvl w:val="1"/>
        <w:numId w:val="3"/>
      </w:numPr>
      <w:tabs>
        <w:tab w:val="clear" w:pos="1060"/>
        <w:tab w:val="left" w:pos="851"/>
      </w:tabs>
      <w:spacing w:before="240" w:after="60"/>
      <w:ind w:left="851" w:hanging="851"/>
      <w:outlineLvl w:val="1"/>
    </w:pPr>
    <w:rPr>
      <w:b/>
      <w:sz w:val="28"/>
    </w:rPr>
  </w:style>
  <w:style w:type="paragraph" w:styleId="berschrift3">
    <w:name w:val="heading 3"/>
    <w:basedOn w:val="Standard"/>
    <w:next w:val="Standard"/>
    <w:qFormat/>
    <w:pPr>
      <w:keepNext/>
      <w:numPr>
        <w:ilvl w:val="2"/>
        <w:numId w:val="4"/>
      </w:numPr>
      <w:spacing w:before="240" w:after="60"/>
      <w:outlineLvl w:val="2"/>
    </w:pPr>
    <w:rPr>
      <w:b/>
    </w:rPr>
  </w:style>
  <w:style w:type="paragraph" w:styleId="berschrift4">
    <w:name w:val="heading 4"/>
    <w:basedOn w:val="Standard"/>
    <w:next w:val="Standard"/>
    <w:qFormat/>
    <w:pPr>
      <w:keepNext/>
      <w:numPr>
        <w:ilvl w:val="3"/>
        <w:numId w:val="2"/>
      </w:numPr>
      <w:tabs>
        <w:tab w:val="clear" w:pos="1728"/>
        <w:tab w:val="num" w:pos="1701"/>
      </w:tabs>
      <w:spacing w:before="240" w:after="60"/>
      <w:ind w:left="1701" w:hanging="567"/>
      <w:outlineLvl w:val="3"/>
    </w:pPr>
    <w:rPr>
      <w:b/>
    </w:rPr>
  </w:style>
  <w:style w:type="paragraph" w:styleId="berschrift5">
    <w:name w:val="heading 5"/>
    <w:basedOn w:val="Standard"/>
    <w:next w:val="Standard"/>
    <w:qFormat/>
    <w:rsid w:val="00F441FE"/>
    <w:pPr>
      <w:numPr>
        <w:numId w:val="5"/>
      </w:numPr>
      <w:tabs>
        <w:tab w:val="right" w:pos="6620"/>
      </w:tabs>
      <w:spacing w:before="60"/>
      <w:jc w:val="both"/>
      <w:outlineLvl w:val="4"/>
    </w:pPr>
    <w:rPr>
      <w:snapToGrid w:val="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semiHidden/>
    <w:rsid w:val="007F41C7"/>
    <w:pPr>
      <w:tabs>
        <w:tab w:val="left" w:pos="482"/>
        <w:tab w:val="right" w:leader="dot" w:pos="8777"/>
      </w:tabs>
      <w:spacing w:before="40" w:line="276" w:lineRule="auto"/>
    </w:pPr>
    <w:rPr>
      <w:b/>
      <w:noProof/>
    </w:rPr>
  </w:style>
  <w:style w:type="paragraph" w:styleId="Verzeichnis2">
    <w:name w:val="toc 2"/>
    <w:basedOn w:val="Standard"/>
    <w:next w:val="Standard"/>
    <w:autoRedefine/>
    <w:semiHidden/>
    <w:pPr>
      <w:tabs>
        <w:tab w:val="left" w:pos="720"/>
        <w:tab w:val="right" w:leader="dot" w:pos="8777"/>
      </w:tabs>
      <w:spacing w:line="240" w:lineRule="auto"/>
      <w:ind w:left="238"/>
    </w:pPr>
    <w:rPr>
      <w:noProof/>
    </w:rPr>
  </w:style>
  <w:style w:type="paragraph" w:styleId="Verzeichnis3">
    <w:name w:val="toc 3"/>
    <w:basedOn w:val="Standard"/>
    <w:next w:val="Standard"/>
    <w:autoRedefine/>
    <w:semiHidden/>
    <w:pPr>
      <w:tabs>
        <w:tab w:val="left" w:pos="1276"/>
        <w:tab w:val="right" w:leader="dot" w:pos="8777"/>
      </w:tabs>
      <w:spacing w:line="240" w:lineRule="auto"/>
      <w:ind w:left="482"/>
    </w:pPr>
    <w:rPr>
      <w:noProof/>
      <w:sz w:val="20"/>
    </w:rPr>
  </w:style>
  <w:style w:type="paragraph" w:styleId="Verzeichnis4">
    <w:name w:val="toc 4"/>
    <w:basedOn w:val="Standard"/>
    <w:next w:val="Standard"/>
    <w:autoRedefine/>
    <w:semiHidden/>
    <w:pPr>
      <w:tabs>
        <w:tab w:val="left" w:pos="1276"/>
        <w:tab w:val="right" w:pos="8777"/>
      </w:tabs>
      <w:spacing w:line="240" w:lineRule="auto"/>
      <w:ind w:left="720"/>
    </w:pPr>
    <w:rPr>
      <w:noProof/>
      <w:sz w:val="18"/>
    </w:rPr>
  </w:style>
  <w:style w:type="paragraph" w:styleId="Funotentext">
    <w:name w:val="footnote text"/>
    <w:basedOn w:val="Standard"/>
    <w:semiHidden/>
    <w:pPr>
      <w:tabs>
        <w:tab w:val="left" w:pos="567"/>
      </w:tabs>
      <w:ind w:left="567" w:hanging="567"/>
    </w:pPr>
    <w:rPr>
      <w:sz w:val="20"/>
    </w:rPr>
  </w:style>
  <w:style w:type="character" w:styleId="Funotenzeichen">
    <w:name w:val="footnote reference"/>
    <w:semiHidden/>
    <w:rPr>
      <w:vertAlign w:val="superscript"/>
    </w:rPr>
  </w:style>
  <w:style w:type="paragraph" w:customStyle="1" w:styleId="Darstellung-Titel">
    <w:name w:val="Darstellung-Titel"/>
    <w:basedOn w:val="Standard"/>
    <w:pPr>
      <w:pBdr>
        <w:bottom w:val="single" w:sz="4" w:space="1" w:color="auto"/>
      </w:pBdr>
      <w:spacing w:before="240"/>
      <w:ind w:left="1985" w:hanging="1985"/>
    </w:pPr>
    <w:rPr>
      <w:b/>
    </w:rPr>
  </w:style>
  <w:style w:type="paragraph" w:styleId="Abbildungsverzeichnis">
    <w:name w:val="table of figures"/>
    <w:basedOn w:val="Standard"/>
    <w:next w:val="Standard"/>
    <w:uiPriority w:val="99"/>
    <w:pPr>
      <w:ind w:left="480" w:hanging="480"/>
    </w:pPr>
  </w:style>
  <w:style w:type="paragraph" w:customStyle="1" w:styleId="Darstellung-Quelle">
    <w:name w:val="Darstellung-Quelle"/>
    <w:basedOn w:val="Standard"/>
    <w:pPr>
      <w:pBdr>
        <w:top w:val="single" w:sz="4" w:space="1" w:color="auto"/>
      </w:pBdr>
    </w:pPr>
    <w:rPr>
      <w:sz w:val="20"/>
    </w:rPr>
  </w:style>
  <w:style w:type="paragraph" w:styleId="Kopfzeile">
    <w:name w:val="header"/>
    <w:basedOn w:val="Standard"/>
    <w:link w:val="KopfzeileZchn"/>
    <w:uiPriority w:val="99"/>
    <w:pPr>
      <w:tabs>
        <w:tab w:val="center" w:pos="4536"/>
        <w:tab w:val="right" w:pos="9072"/>
      </w:tabs>
    </w:pPr>
  </w:style>
  <w:style w:type="paragraph" w:styleId="Fuzeile">
    <w:name w:val="footer"/>
    <w:basedOn w:val="Standard"/>
    <w:pPr>
      <w:tabs>
        <w:tab w:val="center" w:pos="4536"/>
        <w:tab w:val="right" w:pos="9072"/>
      </w:tabs>
    </w:pPr>
  </w:style>
  <w:style w:type="character" w:styleId="Hyperlink">
    <w:name w:val="Hyperlink"/>
    <w:uiPriority w:val="99"/>
    <w:rsid w:val="00110560"/>
    <w:rPr>
      <w:rFonts w:ascii="Arial" w:hAnsi="Arial"/>
      <w:color w:val="0000FF"/>
      <w:u w:val="single"/>
    </w:rPr>
  </w:style>
  <w:style w:type="paragraph" w:customStyle="1" w:styleId="Quelle">
    <w:name w:val="Quelle"/>
    <w:basedOn w:val="Standard"/>
    <w:rsid w:val="005E3349"/>
    <w:pPr>
      <w:ind w:left="709" w:hanging="709"/>
    </w:pPr>
  </w:style>
  <w:style w:type="character" w:customStyle="1" w:styleId="BesuchterHyperlink">
    <w:name w:val="BesuchterHyperlink"/>
    <w:rsid w:val="00110560"/>
    <w:rPr>
      <w:rFonts w:ascii="Arial" w:hAnsi="Arial"/>
      <w:color w:val="800080"/>
      <w:u w:val="single"/>
    </w:rPr>
  </w:style>
  <w:style w:type="paragraph" w:customStyle="1" w:styleId="Titelblatt1">
    <w:name w:val="Titelblatt 1"/>
    <w:basedOn w:val="Standard"/>
    <w:rsid w:val="007224DD"/>
    <w:pPr>
      <w:jc w:val="center"/>
    </w:pPr>
    <w:rPr>
      <w:b/>
      <w:bCs/>
      <w:sz w:val="40"/>
    </w:rPr>
  </w:style>
  <w:style w:type="paragraph" w:customStyle="1" w:styleId="Titelblatt2">
    <w:name w:val="Titelblatt 2"/>
    <w:basedOn w:val="Standard"/>
    <w:rsid w:val="007224DD"/>
    <w:pPr>
      <w:jc w:val="center"/>
    </w:pPr>
    <w:rPr>
      <w:b/>
      <w:bCs/>
      <w:sz w:val="32"/>
    </w:rPr>
  </w:style>
  <w:style w:type="paragraph" w:customStyle="1" w:styleId="Titelblatt3">
    <w:name w:val="Titelblatt 3"/>
    <w:basedOn w:val="Standard"/>
    <w:rsid w:val="007224DD"/>
    <w:pPr>
      <w:jc w:val="center"/>
    </w:pPr>
    <w:rPr>
      <w:b/>
      <w:bCs/>
    </w:rPr>
  </w:style>
  <w:style w:type="paragraph" w:customStyle="1" w:styleId="Titelblatt4">
    <w:name w:val="Titelblatt 4"/>
    <w:basedOn w:val="Standard"/>
    <w:rsid w:val="007224DD"/>
    <w:pPr>
      <w:jc w:val="center"/>
    </w:pPr>
    <w:rPr>
      <w:sz w:val="20"/>
    </w:rPr>
  </w:style>
  <w:style w:type="paragraph" w:customStyle="1" w:styleId="Titelblatt5">
    <w:name w:val="Titelblatt 5"/>
    <w:basedOn w:val="Standard"/>
    <w:rsid w:val="007224DD"/>
    <w:pPr>
      <w:jc w:val="center"/>
    </w:pPr>
  </w:style>
  <w:style w:type="paragraph" w:styleId="Beschriftung">
    <w:name w:val="caption"/>
    <w:basedOn w:val="Standard"/>
    <w:next w:val="Standard"/>
    <w:qFormat/>
    <w:rsid w:val="00E761B3"/>
    <w:pPr>
      <w:spacing w:before="120" w:after="120"/>
    </w:pPr>
    <w:rPr>
      <w:b/>
      <w:bCs/>
      <w:sz w:val="20"/>
    </w:rPr>
  </w:style>
  <w:style w:type="character" w:customStyle="1" w:styleId="berschriftInhalt">
    <w:name w:val="Überschrift Inhalt"/>
    <w:rsid w:val="00110560"/>
    <w:rPr>
      <w:rFonts w:ascii="Arial" w:hAnsi="Arial"/>
      <w:b/>
      <w:bCs/>
      <w:sz w:val="32"/>
    </w:rPr>
  </w:style>
  <w:style w:type="paragraph" w:styleId="Dokumentstruktur">
    <w:name w:val="Document Map"/>
    <w:basedOn w:val="Standard"/>
    <w:semiHidden/>
    <w:rsid w:val="00A216C7"/>
    <w:pPr>
      <w:shd w:val="clear" w:color="auto" w:fill="000080"/>
    </w:pPr>
    <w:rPr>
      <w:rFonts w:ascii="Tahoma" w:hAnsi="Tahoma" w:cs="Tahoma"/>
      <w:sz w:val="20"/>
    </w:rPr>
  </w:style>
  <w:style w:type="character" w:customStyle="1" w:styleId="KopfzeileZchn">
    <w:name w:val="Kopfzeile Zchn"/>
    <w:link w:val="Kopfzeile"/>
    <w:uiPriority w:val="99"/>
    <w:rsid w:val="006D1F88"/>
    <w:rPr>
      <w:rFonts w:ascii="Arial" w:hAnsi="Arial"/>
      <w:sz w:val="22"/>
      <w:lang w:eastAsia="de-DE"/>
    </w:rPr>
  </w:style>
  <w:style w:type="paragraph" w:styleId="Listenabsatz">
    <w:name w:val="List Paragraph"/>
    <w:basedOn w:val="Standard"/>
    <w:uiPriority w:val="34"/>
    <w:qFormat/>
    <w:rsid w:val="00AF3D4B"/>
    <w:pPr>
      <w:ind w:left="708"/>
    </w:pPr>
  </w:style>
  <w:style w:type="table" w:styleId="Tabellenraster">
    <w:name w:val="Table Grid"/>
    <w:basedOn w:val="NormaleTabelle"/>
    <w:rsid w:val="007453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
    <w:name w:val="Grid Table 4"/>
    <w:basedOn w:val="NormaleTabelle"/>
    <w:uiPriority w:val="49"/>
    <w:rsid w:val="00535256"/>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itternetztabelle4Akzent3">
    <w:name w:val="Grid Table 4 Accent 3"/>
    <w:basedOn w:val="NormaleTabelle"/>
    <w:uiPriority w:val="49"/>
    <w:rsid w:val="00235835"/>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itternetztabelle2">
    <w:name w:val="Grid Table 2"/>
    <w:basedOn w:val="NormaleTabelle"/>
    <w:uiPriority w:val="47"/>
    <w:rsid w:val="00512DB3"/>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itternetztabelle6farbig">
    <w:name w:val="Grid Table 6 Colorful"/>
    <w:basedOn w:val="NormaleTabelle"/>
    <w:uiPriority w:val="51"/>
    <w:rsid w:val="00512DB3"/>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itternetztabelle2Akzent3">
    <w:name w:val="Grid Table 2 Accent 3"/>
    <w:basedOn w:val="NormaleTabelle"/>
    <w:uiPriority w:val="47"/>
    <w:rsid w:val="00512DB3"/>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Gitternetztabelle2Akzent6">
    <w:name w:val="Grid Table 2 Accent 6"/>
    <w:basedOn w:val="NormaleTabelle"/>
    <w:uiPriority w:val="47"/>
    <w:rsid w:val="00512DB3"/>
    <w:tblPr>
      <w:tblStyleRowBandSize w:val="1"/>
      <w:tblStyleColBandSize w:val="1"/>
      <w:tblBorders>
        <w:top w:val="single" w:sz="2" w:space="0" w:color="A8D08D"/>
        <w:bottom w:val="single" w:sz="2" w:space="0" w:color="A8D08D"/>
        <w:insideH w:val="single" w:sz="2" w:space="0" w:color="A8D08D"/>
        <w:insideV w:val="single" w:sz="2" w:space="0" w:color="A8D08D"/>
      </w:tblBorders>
    </w:tblPr>
    <w:tblStylePr w:type="firstRow">
      <w:rPr>
        <w:b/>
        <w:bCs/>
      </w:rPr>
      <w:tblPr/>
      <w:tcPr>
        <w:tcBorders>
          <w:top w:val="nil"/>
          <w:bottom w:val="single" w:sz="12" w:space="0" w:color="A8D08D"/>
          <w:insideH w:val="nil"/>
          <w:insideV w:val="nil"/>
        </w:tcBorders>
        <w:shd w:val="clear" w:color="auto" w:fill="FFFFFF"/>
      </w:tcPr>
    </w:tblStylePr>
    <w:tblStylePr w:type="lastRow">
      <w:rPr>
        <w:b/>
        <w:bCs/>
      </w:rPr>
      <w:tblPr/>
      <w:tcPr>
        <w:tcBorders>
          <w:top w:val="double" w:sz="2" w:space="0" w:color="A8D08D"/>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styleId="EinfacheTabelle5">
    <w:name w:val="Plain Table 5"/>
    <w:basedOn w:val="NormaleTabelle"/>
    <w:uiPriority w:val="45"/>
    <w:rsid w:val="00512DB3"/>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7farbig">
    <w:name w:val="List Table 7 Colorful"/>
    <w:basedOn w:val="NormaleTabelle"/>
    <w:uiPriority w:val="52"/>
    <w:rsid w:val="00AC0772"/>
    <w:rPr>
      <w:color w:val="000000"/>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000000"/>
        </w:tcBorders>
        <w:shd w:val="clear" w:color="auto" w:fill="FFFFFF"/>
      </w:tcPr>
    </w:tblStylePr>
    <w:tblStylePr w:type="lastRow">
      <w:rPr>
        <w:rFonts w:ascii="Calibri Light" w:eastAsia="Times New Roman" w:hAnsi="Calibri Light" w:cs="Times New Roman"/>
        <w:i/>
        <w:iCs/>
        <w:sz w:val="26"/>
      </w:rPr>
      <w:tblPr/>
      <w:tcPr>
        <w:tcBorders>
          <w:top w:val="single" w:sz="4" w:space="0" w:color="000000"/>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000000"/>
        </w:tcBorders>
        <w:shd w:val="clear" w:color="auto" w:fill="FFFFFF"/>
      </w:tcPr>
    </w:tblStylePr>
    <w:tblStylePr w:type="lastCol">
      <w:rPr>
        <w:rFonts w:ascii="Calibri Light" w:eastAsia="Times New Roman" w:hAnsi="Calibri Light" w:cs="Times New Roman"/>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tandardWeb">
    <w:name w:val="Normal (Web)"/>
    <w:basedOn w:val="Standard"/>
    <w:uiPriority w:val="99"/>
    <w:unhideWhenUsed/>
    <w:rsid w:val="003246B9"/>
    <w:pPr>
      <w:spacing w:before="100" w:beforeAutospacing="1" w:after="100" w:afterAutospacing="1" w:line="240" w:lineRule="auto"/>
    </w:pPr>
    <w:rPr>
      <w:rFonts w:ascii="Times New Roman" w:hAnsi="Times New Roman"/>
      <w:sz w:val="24"/>
      <w:szCs w:val="24"/>
      <w:lang w:eastAsia="de-CH"/>
    </w:rPr>
  </w:style>
  <w:style w:type="table" w:styleId="Listentabelle3">
    <w:name w:val="List Table 3"/>
    <w:basedOn w:val="NormaleTabelle"/>
    <w:uiPriority w:val="48"/>
    <w:rsid w:val="001A04EB"/>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styleId="Listentabelle4">
    <w:name w:val="List Table 4"/>
    <w:basedOn w:val="NormaleTabelle"/>
    <w:uiPriority w:val="49"/>
    <w:rsid w:val="0026498D"/>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entabelle6farbig">
    <w:name w:val="List Table 6 Colorful"/>
    <w:basedOn w:val="NormaleTabelle"/>
    <w:uiPriority w:val="51"/>
    <w:rsid w:val="0026498D"/>
    <w:rPr>
      <w:color w:val="00000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NichtaufgelsteErwhnung">
    <w:name w:val="Unresolved Mention"/>
    <w:uiPriority w:val="99"/>
    <w:semiHidden/>
    <w:unhideWhenUsed/>
    <w:rsid w:val="00CE63E7"/>
    <w:rPr>
      <w:color w:val="605E5C"/>
      <w:shd w:val="clear" w:color="auto" w:fill="E1DFDD"/>
    </w:rPr>
  </w:style>
  <w:style w:type="paragraph" w:styleId="Literaturverzeichnis">
    <w:name w:val="Bibliography"/>
    <w:basedOn w:val="Standard"/>
    <w:next w:val="Standard"/>
    <w:uiPriority w:val="37"/>
    <w:unhideWhenUsed/>
    <w:rsid w:val="003D64B6"/>
    <w:pPr>
      <w:spacing w:line="480" w:lineRule="auto"/>
      <w:ind w:left="720" w:hanging="720"/>
    </w:pPr>
  </w:style>
  <w:style w:type="character" w:styleId="BesuchterLink">
    <w:name w:val="FollowedHyperlink"/>
    <w:basedOn w:val="Absatz-Standardschriftart"/>
    <w:rsid w:val="001A5ACE"/>
    <w:rPr>
      <w:color w:val="954F72" w:themeColor="followedHyperlink"/>
      <w:u w:val="single"/>
    </w:rPr>
  </w:style>
  <w:style w:type="paragraph" w:customStyle="1" w:styleId="Default">
    <w:name w:val="Default"/>
    <w:rsid w:val="0012466F"/>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4000290">
      <w:bodyDiv w:val="1"/>
      <w:marLeft w:val="0"/>
      <w:marRight w:val="0"/>
      <w:marTop w:val="0"/>
      <w:marBottom w:val="0"/>
      <w:divBdr>
        <w:top w:val="none" w:sz="0" w:space="0" w:color="auto"/>
        <w:left w:val="none" w:sz="0" w:space="0" w:color="auto"/>
        <w:bottom w:val="none" w:sz="0" w:space="0" w:color="auto"/>
        <w:right w:val="none" w:sz="0" w:space="0" w:color="auto"/>
      </w:divBdr>
    </w:div>
    <w:div w:id="330372182">
      <w:bodyDiv w:val="1"/>
      <w:marLeft w:val="0"/>
      <w:marRight w:val="0"/>
      <w:marTop w:val="0"/>
      <w:marBottom w:val="0"/>
      <w:divBdr>
        <w:top w:val="none" w:sz="0" w:space="0" w:color="auto"/>
        <w:left w:val="none" w:sz="0" w:space="0" w:color="auto"/>
        <w:bottom w:val="none" w:sz="0" w:space="0" w:color="auto"/>
        <w:right w:val="none" w:sz="0" w:space="0" w:color="auto"/>
      </w:divBdr>
    </w:div>
    <w:div w:id="536089404">
      <w:bodyDiv w:val="1"/>
      <w:marLeft w:val="0"/>
      <w:marRight w:val="0"/>
      <w:marTop w:val="0"/>
      <w:marBottom w:val="0"/>
      <w:divBdr>
        <w:top w:val="none" w:sz="0" w:space="0" w:color="auto"/>
        <w:left w:val="none" w:sz="0" w:space="0" w:color="auto"/>
        <w:bottom w:val="none" w:sz="0" w:space="0" w:color="auto"/>
        <w:right w:val="none" w:sz="0" w:space="0" w:color="auto"/>
      </w:divBdr>
    </w:div>
    <w:div w:id="575551659">
      <w:bodyDiv w:val="1"/>
      <w:marLeft w:val="0"/>
      <w:marRight w:val="0"/>
      <w:marTop w:val="0"/>
      <w:marBottom w:val="0"/>
      <w:divBdr>
        <w:top w:val="none" w:sz="0" w:space="0" w:color="auto"/>
        <w:left w:val="none" w:sz="0" w:space="0" w:color="auto"/>
        <w:bottom w:val="none" w:sz="0" w:space="0" w:color="auto"/>
        <w:right w:val="none" w:sz="0" w:space="0" w:color="auto"/>
      </w:divBdr>
    </w:div>
    <w:div w:id="635181233">
      <w:bodyDiv w:val="1"/>
      <w:marLeft w:val="0"/>
      <w:marRight w:val="0"/>
      <w:marTop w:val="0"/>
      <w:marBottom w:val="0"/>
      <w:divBdr>
        <w:top w:val="none" w:sz="0" w:space="0" w:color="auto"/>
        <w:left w:val="none" w:sz="0" w:space="0" w:color="auto"/>
        <w:bottom w:val="none" w:sz="0" w:space="0" w:color="auto"/>
        <w:right w:val="none" w:sz="0" w:space="0" w:color="auto"/>
      </w:divBdr>
      <w:divsChild>
        <w:div w:id="552161442">
          <w:marLeft w:val="0"/>
          <w:marRight w:val="0"/>
          <w:marTop w:val="0"/>
          <w:marBottom w:val="0"/>
          <w:divBdr>
            <w:top w:val="none" w:sz="0" w:space="0" w:color="auto"/>
            <w:left w:val="none" w:sz="0" w:space="0" w:color="auto"/>
            <w:bottom w:val="none" w:sz="0" w:space="0" w:color="auto"/>
            <w:right w:val="none" w:sz="0" w:space="0" w:color="auto"/>
          </w:divBdr>
          <w:divsChild>
            <w:div w:id="1325623584">
              <w:marLeft w:val="0"/>
              <w:marRight w:val="0"/>
              <w:marTop w:val="0"/>
              <w:marBottom w:val="0"/>
              <w:divBdr>
                <w:top w:val="none" w:sz="0" w:space="0" w:color="auto"/>
                <w:left w:val="none" w:sz="0" w:space="0" w:color="auto"/>
                <w:bottom w:val="none" w:sz="0" w:space="0" w:color="auto"/>
                <w:right w:val="none" w:sz="0" w:space="0" w:color="auto"/>
              </w:divBdr>
              <w:divsChild>
                <w:div w:id="161094957">
                  <w:marLeft w:val="0"/>
                  <w:marRight w:val="0"/>
                  <w:marTop w:val="0"/>
                  <w:marBottom w:val="0"/>
                  <w:divBdr>
                    <w:top w:val="none" w:sz="0" w:space="0" w:color="auto"/>
                    <w:left w:val="none" w:sz="0" w:space="0" w:color="auto"/>
                    <w:bottom w:val="none" w:sz="0" w:space="0" w:color="auto"/>
                    <w:right w:val="none" w:sz="0" w:space="0" w:color="auto"/>
                  </w:divBdr>
                  <w:divsChild>
                    <w:div w:id="594632614">
                      <w:marLeft w:val="0"/>
                      <w:marRight w:val="0"/>
                      <w:marTop w:val="0"/>
                      <w:marBottom w:val="0"/>
                      <w:divBdr>
                        <w:top w:val="none" w:sz="0" w:space="0" w:color="auto"/>
                        <w:left w:val="none" w:sz="0" w:space="0" w:color="auto"/>
                        <w:bottom w:val="none" w:sz="0" w:space="0" w:color="auto"/>
                        <w:right w:val="none" w:sz="0" w:space="0" w:color="auto"/>
                      </w:divBdr>
                      <w:divsChild>
                        <w:div w:id="42947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0332065">
          <w:marLeft w:val="0"/>
          <w:marRight w:val="0"/>
          <w:marTop w:val="0"/>
          <w:marBottom w:val="0"/>
          <w:divBdr>
            <w:top w:val="none" w:sz="0" w:space="0" w:color="auto"/>
            <w:left w:val="none" w:sz="0" w:space="0" w:color="auto"/>
            <w:bottom w:val="none" w:sz="0" w:space="0" w:color="auto"/>
            <w:right w:val="none" w:sz="0" w:space="0" w:color="auto"/>
          </w:divBdr>
          <w:divsChild>
            <w:div w:id="1646009835">
              <w:marLeft w:val="0"/>
              <w:marRight w:val="0"/>
              <w:marTop w:val="0"/>
              <w:marBottom w:val="0"/>
              <w:divBdr>
                <w:top w:val="none" w:sz="0" w:space="0" w:color="auto"/>
                <w:left w:val="none" w:sz="0" w:space="0" w:color="auto"/>
                <w:bottom w:val="none" w:sz="0" w:space="0" w:color="auto"/>
                <w:right w:val="none" w:sz="0" w:space="0" w:color="auto"/>
              </w:divBdr>
              <w:divsChild>
                <w:div w:id="472648684">
                  <w:marLeft w:val="0"/>
                  <w:marRight w:val="0"/>
                  <w:marTop w:val="0"/>
                  <w:marBottom w:val="0"/>
                  <w:divBdr>
                    <w:top w:val="none" w:sz="0" w:space="0" w:color="auto"/>
                    <w:left w:val="none" w:sz="0" w:space="0" w:color="auto"/>
                    <w:bottom w:val="none" w:sz="0" w:space="0" w:color="auto"/>
                    <w:right w:val="none" w:sz="0" w:space="0" w:color="auto"/>
                  </w:divBdr>
                  <w:divsChild>
                    <w:div w:id="114495297">
                      <w:marLeft w:val="0"/>
                      <w:marRight w:val="0"/>
                      <w:marTop w:val="0"/>
                      <w:marBottom w:val="0"/>
                      <w:divBdr>
                        <w:top w:val="none" w:sz="0" w:space="0" w:color="auto"/>
                        <w:left w:val="none" w:sz="0" w:space="0" w:color="auto"/>
                        <w:bottom w:val="none" w:sz="0" w:space="0" w:color="auto"/>
                        <w:right w:val="single" w:sz="6" w:space="0" w:color="auto"/>
                      </w:divBdr>
                    </w:div>
                    <w:div w:id="284312384">
                      <w:marLeft w:val="0"/>
                      <w:marRight w:val="0"/>
                      <w:marTop w:val="0"/>
                      <w:marBottom w:val="0"/>
                      <w:divBdr>
                        <w:top w:val="none" w:sz="0" w:space="0" w:color="auto"/>
                        <w:left w:val="none" w:sz="0" w:space="0" w:color="auto"/>
                        <w:bottom w:val="none" w:sz="0" w:space="0" w:color="auto"/>
                        <w:right w:val="none" w:sz="0" w:space="0" w:color="auto"/>
                      </w:divBdr>
                      <w:divsChild>
                        <w:div w:id="965354397">
                          <w:marLeft w:val="0"/>
                          <w:marRight w:val="0"/>
                          <w:marTop w:val="0"/>
                          <w:marBottom w:val="0"/>
                          <w:divBdr>
                            <w:top w:val="none" w:sz="0" w:space="0" w:color="auto"/>
                            <w:left w:val="none" w:sz="0" w:space="0" w:color="auto"/>
                            <w:bottom w:val="none" w:sz="0" w:space="0" w:color="auto"/>
                            <w:right w:val="none" w:sz="0" w:space="0" w:color="auto"/>
                          </w:divBdr>
                        </w:div>
                        <w:div w:id="112272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51109">
          <w:marLeft w:val="0"/>
          <w:marRight w:val="0"/>
          <w:marTop w:val="0"/>
          <w:marBottom w:val="0"/>
          <w:divBdr>
            <w:top w:val="none" w:sz="0" w:space="0" w:color="auto"/>
            <w:left w:val="none" w:sz="0" w:space="0" w:color="auto"/>
            <w:bottom w:val="none" w:sz="0" w:space="0" w:color="auto"/>
            <w:right w:val="none" w:sz="0" w:space="0" w:color="auto"/>
          </w:divBdr>
          <w:divsChild>
            <w:div w:id="74984788">
              <w:marLeft w:val="0"/>
              <w:marRight w:val="0"/>
              <w:marTop w:val="0"/>
              <w:marBottom w:val="0"/>
              <w:divBdr>
                <w:top w:val="none" w:sz="0" w:space="0" w:color="auto"/>
                <w:left w:val="none" w:sz="0" w:space="0" w:color="auto"/>
                <w:bottom w:val="none" w:sz="0" w:space="0" w:color="auto"/>
                <w:right w:val="none" w:sz="0" w:space="0" w:color="auto"/>
              </w:divBdr>
              <w:divsChild>
                <w:div w:id="847209636">
                  <w:marLeft w:val="0"/>
                  <w:marRight w:val="0"/>
                  <w:marTop w:val="0"/>
                  <w:marBottom w:val="0"/>
                  <w:divBdr>
                    <w:top w:val="none" w:sz="0" w:space="0" w:color="auto"/>
                    <w:left w:val="none" w:sz="0" w:space="0" w:color="auto"/>
                    <w:bottom w:val="none" w:sz="0" w:space="0" w:color="auto"/>
                    <w:right w:val="none" w:sz="0" w:space="0" w:color="auto"/>
                  </w:divBdr>
                  <w:divsChild>
                    <w:div w:id="657224787">
                      <w:marLeft w:val="0"/>
                      <w:marRight w:val="0"/>
                      <w:marTop w:val="0"/>
                      <w:marBottom w:val="0"/>
                      <w:divBdr>
                        <w:top w:val="none" w:sz="0" w:space="0" w:color="auto"/>
                        <w:left w:val="none" w:sz="0" w:space="0" w:color="auto"/>
                        <w:bottom w:val="none" w:sz="0" w:space="0" w:color="auto"/>
                        <w:right w:val="single" w:sz="6" w:space="0" w:color="auto"/>
                      </w:divBdr>
                    </w:div>
                    <w:div w:id="307437468">
                      <w:marLeft w:val="0"/>
                      <w:marRight w:val="0"/>
                      <w:marTop w:val="0"/>
                      <w:marBottom w:val="0"/>
                      <w:divBdr>
                        <w:top w:val="none" w:sz="0" w:space="0" w:color="auto"/>
                        <w:left w:val="none" w:sz="0" w:space="0" w:color="auto"/>
                        <w:bottom w:val="none" w:sz="0" w:space="0" w:color="auto"/>
                        <w:right w:val="none" w:sz="0" w:space="0" w:color="auto"/>
                      </w:divBdr>
                      <w:divsChild>
                        <w:div w:id="902838515">
                          <w:marLeft w:val="0"/>
                          <w:marRight w:val="0"/>
                          <w:marTop w:val="0"/>
                          <w:marBottom w:val="0"/>
                          <w:divBdr>
                            <w:top w:val="none" w:sz="0" w:space="0" w:color="auto"/>
                            <w:left w:val="none" w:sz="0" w:space="0" w:color="auto"/>
                            <w:bottom w:val="none" w:sz="0" w:space="0" w:color="auto"/>
                            <w:right w:val="none" w:sz="0" w:space="0" w:color="auto"/>
                          </w:divBdr>
                        </w:div>
                        <w:div w:id="165244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5951659">
          <w:marLeft w:val="0"/>
          <w:marRight w:val="0"/>
          <w:marTop w:val="0"/>
          <w:marBottom w:val="0"/>
          <w:divBdr>
            <w:top w:val="none" w:sz="0" w:space="0" w:color="auto"/>
            <w:left w:val="none" w:sz="0" w:space="0" w:color="auto"/>
            <w:bottom w:val="none" w:sz="0" w:space="0" w:color="auto"/>
            <w:right w:val="none" w:sz="0" w:space="0" w:color="auto"/>
          </w:divBdr>
          <w:divsChild>
            <w:div w:id="1072705053">
              <w:marLeft w:val="0"/>
              <w:marRight w:val="0"/>
              <w:marTop w:val="0"/>
              <w:marBottom w:val="0"/>
              <w:divBdr>
                <w:top w:val="none" w:sz="0" w:space="0" w:color="auto"/>
                <w:left w:val="none" w:sz="0" w:space="0" w:color="auto"/>
                <w:bottom w:val="none" w:sz="0" w:space="0" w:color="auto"/>
                <w:right w:val="none" w:sz="0" w:space="0" w:color="auto"/>
              </w:divBdr>
              <w:divsChild>
                <w:div w:id="2100517395">
                  <w:marLeft w:val="0"/>
                  <w:marRight w:val="0"/>
                  <w:marTop w:val="0"/>
                  <w:marBottom w:val="0"/>
                  <w:divBdr>
                    <w:top w:val="none" w:sz="0" w:space="0" w:color="auto"/>
                    <w:left w:val="none" w:sz="0" w:space="0" w:color="auto"/>
                    <w:bottom w:val="none" w:sz="0" w:space="0" w:color="auto"/>
                    <w:right w:val="none" w:sz="0" w:space="0" w:color="auto"/>
                  </w:divBdr>
                  <w:divsChild>
                    <w:div w:id="1886484658">
                      <w:marLeft w:val="0"/>
                      <w:marRight w:val="0"/>
                      <w:marTop w:val="0"/>
                      <w:marBottom w:val="0"/>
                      <w:divBdr>
                        <w:top w:val="none" w:sz="0" w:space="0" w:color="auto"/>
                        <w:left w:val="none" w:sz="0" w:space="0" w:color="auto"/>
                        <w:bottom w:val="none" w:sz="0" w:space="0" w:color="auto"/>
                        <w:right w:val="single" w:sz="6" w:space="0" w:color="auto"/>
                      </w:divBdr>
                    </w:div>
                    <w:div w:id="1560937979">
                      <w:marLeft w:val="0"/>
                      <w:marRight w:val="0"/>
                      <w:marTop w:val="0"/>
                      <w:marBottom w:val="0"/>
                      <w:divBdr>
                        <w:top w:val="none" w:sz="0" w:space="0" w:color="auto"/>
                        <w:left w:val="none" w:sz="0" w:space="0" w:color="auto"/>
                        <w:bottom w:val="none" w:sz="0" w:space="0" w:color="auto"/>
                        <w:right w:val="none" w:sz="0" w:space="0" w:color="auto"/>
                      </w:divBdr>
                      <w:divsChild>
                        <w:div w:id="1952861808">
                          <w:marLeft w:val="0"/>
                          <w:marRight w:val="0"/>
                          <w:marTop w:val="0"/>
                          <w:marBottom w:val="0"/>
                          <w:divBdr>
                            <w:top w:val="none" w:sz="0" w:space="0" w:color="auto"/>
                            <w:left w:val="none" w:sz="0" w:space="0" w:color="auto"/>
                            <w:bottom w:val="none" w:sz="0" w:space="0" w:color="auto"/>
                            <w:right w:val="none" w:sz="0" w:space="0" w:color="auto"/>
                          </w:divBdr>
                        </w:div>
                        <w:div w:id="116405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002902">
          <w:marLeft w:val="0"/>
          <w:marRight w:val="0"/>
          <w:marTop w:val="0"/>
          <w:marBottom w:val="0"/>
          <w:divBdr>
            <w:top w:val="none" w:sz="0" w:space="0" w:color="auto"/>
            <w:left w:val="none" w:sz="0" w:space="0" w:color="auto"/>
            <w:bottom w:val="none" w:sz="0" w:space="0" w:color="auto"/>
            <w:right w:val="none" w:sz="0" w:space="0" w:color="auto"/>
          </w:divBdr>
          <w:divsChild>
            <w:div w:id="1170215296">
              <w:marLeft w:val="0"/>
              <w:marRight w:val="0"/>
              <w:marTop w:val="0"/>
              <w:marBottom w:val="0"/>
              <w:divBdr>
                <w:top w:val="none" w:sz="0" w:space="0" w:color="auto"/>
                <w:left w:val="none" w:sz="0" w:space="0" w:color="auto"/>
                <w:bottom w:val="none" w:sz="0" w:space="0" w:color="auto"/>
                <w:right w:val="none" w:sz="0" w:space="0" w:color="auto"/>
              </w:divBdr>
              <w:divsChild>
                <w:div w:id="1770660147">
                  <w:marLeft w:val="0"/>
                  <w:marRight w:val="0"/>
                  <w:marTop w:val="0"/>
                  <w:marBottom w:val="0"/>
                  <w:divBdr>
                    <w:top w:val="none" w:sz="0" w:space="0" w:color="auto"/>
                    <w:left w:val="none" w:sz="0" w:space="0" w:color="auto"/>
                    <w:bottom w:val="none" w:sz="0" w:space="0" w:color="auto"/>
                    <w:right w:val="none" w:sz="0" w:space="0" w:color="auto"/>
                  </w:divBdr>
                  <w:divsChild>
                    <w:div w:id="1502356325">
                      <w:marLeft w:val="0"/>
                      <w:marRight w:val="0"/>
                      <w:marTop w:val="0"/>
                      <w:marBottom w:val="0"/>
                      <w:divBdr>
                        <w:top w:val="none" w:sz="0" w:space="0" w:color="auto"/>
                        <w:left w:val="none" w:sz="0" w:space="0" w:color="auto"/>
                        <w:bottom w:val="none" w:sz="0" w:space="0" w:color="auto"/>
                        <w:right w:val="single" w:sz="6" w:space="0" w:color="auto"/>
                      </w:divBdr>
                    </w:div>
                    <w:div w:id="672612826">
                      <w:marLeft w:val="0"/>
                      <w:marRight w:val="0"/>
                      <w:marTop w:val="0"/>
                      <w:marBottom w:val="0"/>
                      <w:divBdr>
                        <w:top w:val="none" w:sz="0" w:space="0" w:color="auto"/>
                        <w:left w:val="none" w:sz="0" w:space="0" w:color="auto"/>
                        <w:bottom w:val="none" w:sz="0" w:space="0" w:color="auto"/>
                        <w:right w:val="none" w:sz="0" w:space="0" w:color="auto"/>
                      </w:divBdr>
                      <w:divsChild>
                        <w:div w:id="1609039966">
                          <w:marLeft w:val="0"/>
                          <w:marRight w:val="0"/>
                          <w:marTop w:val="0"/>
                          <w:marBottom w:val="0"/>
                          <w:divBdr>
                            <w:top w:val="none" w:sz="0" w:space="0" w:color="auto"/>
                            <w:left w:val="none" w:sz="0" w:space="0" w:color="auto"/>
                            <w:bottom w:val="none" w:sz="0" w:space="0" w:color="auto"/>
                            <w:right w:val="none" w:sz="0" w:space="0" w:color="auto"/>
                          </w:divBdr>
                        </w:div>
                        <w:div w:id="806439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6002600">
          <w:marLeft w:val="0"/>
          <w:marRight w:val="0"/>
          <w:marTop w:val="0"/>
          <w:marBottom w:val="0"/>
          <w:divBdr>
            <w:top w:val="none" w:sz="0" w:space="0" w:color="auto"/>
            <w:left w:val="none" w:sz="0" w:space="0" w:color="auto"/>
            <w:bottom w:val="none" w:sz="0" w:space="0" w:color="auto"/>
            <w:right w:val="none" w:sz="0" w:space="0" w:color="auto"/>
          </w:divBdr>
          <w:divsChild>
            <w:div w:id="1145007607">
              <w:marLeft w:val="0"/>
              <w:marRight w:val="0"/>
              <w:marTop w:val="0"/>
              <w:marBottom w:val="0"/>
              <w:divBdr>
                <w:top w:val="none" w:sz="0" w:space="0" w:color="auto"/>
                <w:left w:val="none" w:sz="0" w:space="0" w:color="auto"/>
                <w:bottom w:val="none" w:sz="0" w:space="0" w:color="auto"/>
                <w:right w:val="none" w:sz="0" w:space="0" w:color="auto"/>
              </w:divBdr>
              <w:divsChild>
                <w:div w:id="79639547">
                  <w:marLeft w:val="0"/>
                  <w:marRight w:val="0"/>
                  <w:marTop w:val="0"/>
                  <w:marBottom w:val="0"/>
                  <w:divBdr>
                    <w:top w:val="none" w:sz="0" w:space="0" w:color="auto"/>
                    <w:left w:val="none" w:sz="0" w:space="0" w:color="auto"/>
                    <w:bottom w:val="none" w:sz="0" w:space="0" w:color="auto"/>
                    <w:right w:val="none" w:sz="0" w:space="0" w:color="auto"/>
                  </w:divBdr>
                  <w:divsChild>
                    <w:div w:id="1372339928">
                      <w:marLeft w:val="0"/>
                      <w:marRight w:val="0"/>
                      <w:marTop w:val="0"/>
                      <w:marBottom w:val="0"/>
                      <w:divBdr>
                        <w:top w:val="none" w:sz="0" w:space="0" w:color="auto"/>
                        <w:left w:val="none" w:sz="0" w:space="0" w:color="auto"/>
                        <w:bottom w:val="none" w:sz="0" w:space="0" w:color="auto"/>
                        <w:right w:val="single" w:sz="6" w:space="0" w:color="auto"/>
                      </w:divBdr>
                    </w:div>
                    <w:div w:id="1503162319">
                      <w:marLeft w:val="0"/>
                      <w:marRight w:val="0"/>
                      <w:marTop w:val="0"/>
                      <w:marBottom w:val="0"/>
                      <w:divBdr>
                        <w:top w:val="none" w:sz="0" w:space="0" w:color="auto"/>
                        <w:left w:val="none" w:sz="0" w:space="0" w:color="auto"/>
                        <w:bottom w:val="none" w:sz="0" w:space="0" w:color="auto"/>
                        <w:right w:val="none" w:sz="0" w:space="0" w:color="auto"/>
                      </w:divBdr>
                      <w:divsChild>
                        <w:div w:id="1923027508">
                          <w:marLeft w:val="0"/>
                          <w:marRight w:val="0"/>
                          <w:marTop w:val="0"/>
                          <w:marBottom w:val="0"/>
                          <w:divBdr>
                            <w:top w:val="none" w:sz="0" w:space="0" w:color="auto"/>
                            <w:left w:val="none" w:sz="0" w:space="0" w:color="auto"/>
                            <w:bottom w:val="none" w:sz="0" w:space="0" w:color="auto"/>
                            <w:right w:val="none" w:sz="0" w:space="0" w:color="auto"/>
                          </w:divBdr>
                        </w:div>
                        <w:div w:id="156744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9617878">
          <w:marLeft w:val="0"/>
          <w:marRight w:val="0"/>
          <w:marTop w:val="0"/>
          <w:marBottom w:val="0"/>
          <w:divBdr>
            <w:top w:val="none" w:sz="0" w:space="0" w:color="auto"/>
            <w:left w:val="none" w:sz="0" w:space="0" w:color="auto"/>
            <w:bottom w:val="none" w:sz="0" w:space="0" w:color="auto"/>
            <w:right w:val="none" w:sz="0" w:space="0" w:color="auto"/>
          </w:divBdr>
          <w:divsChild>
            <w:div w:id="375392046">
              <w:marLeft w:val="0"/>
              <w:marRight w:val="0"/>
              <w:marTop w:val="0"/>
              <w:marBottom w:val="0"/>
              <w:divBdr>
                <w:top w:val="none" w:sz="0" w:space="0" w:color="auto"/>
                <w:left w:val="none" w:sz="0" w:space="0" w:color="auto"/>
                <w:bottom w:val="none" w:sz="0" w:space="0" w:color="auto"/>
                <w:right w:val="none" w:sz="0" w:space="0" w:color="auto"/>
              </w:divBdr>
              <w:divsChild>
                <w:div w:id="1628000929">
                  <w:marLeft w:val="0"/>
                  <w:marRight w:val="0"/>
                  <w:marTop w:val="0"/>
                  <w:marBottom w:val="0"/>
                  <w:divBdr>
                    <w:top w:val="none" w:sz="0" w:space="0" w:color="auto"/>
                    <w:left w:val="none" w:sz="0" w:space="0" w:color="auto"/>
                    <w:bottom w:val="none" w:sz="0" w:space="0" w:color="auto"/>
                    <w:right w:val="none" w:sz="0" w:space="0" w:color="auto"/>
                  </w:divBdr>
                  <w:divsChild>
                    <w:div w:id="1620524321">
                      <w:marLeft w:val="0"/>
                      <w:marRight w:val="0"/>
                      <w:marTop w:val="0"/>
                      <w:marBottom w:val="0"/>
                      <w:divBdr>
                        <w:top w:val="none" w:sz="0" w:space="0" w:color="auto"/>
                        <w:left w:val="none" w:sz="0" w:space="0" w:color="auto"/>
                        <w:bottom w:val="none" w:sz="0" w:space="0" w:color="auto"/>
                        <w:right w:val="single" w:sz="6" w:space="0" w:color="auto"/>
                      </w:divBdr>
                    </w:div>
                    <w:div w:id="1785231541">
                      <w:marLeft w:val="0"/>
                      <w:marRight w:val="0"/>
                      <w:marTop w:val="0"/>
                      <w:marBottom w:val="0"/>
                      <w:divBdr>
                        <w:top w:val="none" w:sz="0" w:space="0" w:color="auto"/>
                        <w:left w:val="none" w:sz="0" w:space="0" w:color="auto"/>
                        <w:bottom w:val="none" w:sz="0" w:space="0" w:color="auto"/>
                        <w:right w:val="none" w:sz="0" w:space="0" w:color="auto"/>
                      </w:divBdr>
                      <w:divsChild>
                        <w:div w:id="710421418">
                          <w:marLeft w:val="0"/>
                          <w:marRight w:val="0"/>
                          <w:marTop w:val="0"/>
                          <w:marBottom w:val="0"/>
                          <w:divBdr>
                            <w:top w:val="none" w:sz="0" w:space="0" w:color="auto"/>
                            <w:left w:val="none" w:sz="0" w:space="0" w:color="auto"/>
                            <w:bottom w:val="none" w:sz="0" w:space="0" w:color="auto"/>
                            <w:right w:val="none" w:sz="0" w:space="0" w:color="auto"/>
                          </w:divBdr>
                        </w:div>
                        <w:div w:id="70132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8284990">
      <w:bodyDiv w:val="1"/>
      <w:marLeft w:val="0"/>
      <w:marRight w:val="0"/>
      <w:marTop w:val="0"/>
      <w:marBottom w:val="0"/>
      <w:divBdr>
        <w:top w:val="none" w:sz="0" w:space="0" w:color="auto"/>
        <w:left w:val="none" w:sz="0" w:space="0" w:color="auto"/>
        <w:bottom w:val="none" w:sz="0" w:space="0" w:color="auto"/>
        <w:right w:val="none" w:sz="0" w:space="0" w:color="auto"/>
      </w:divBdr>
    </w:div>
    <w:div w:id="1012803414">
      <w:bodyDiv w:val="1"/>
      <w:marLeft w:val="0"/>
      <w:marRight w:val="0"/>
      <w:marTop w:val="0"/>
      <w:marBottom w:val="0"/>
      <w:divBdr>
        <w:top w:val="none" w:sz="0" w:space="0" w:color="auto"/>
        <w:left w:val="none" w:sz="0" w:space="0" w:color="auto"/>
        <w:bottom w:val="none" w:sz="0" w:space="0" w:color="auto"/>
        <w:right w:val="none" w:sz="0" w:space="0" w:color="auto"/>
      </w:divBdr>
    </w:div>
    <w:div w:id="1027759826">
      <w:bodyDiv w:val="1"/>
      <w:marLeft w:val="0"/>
      <w:marRight w:val="0"/>
      <w:marTop w:val="0"/>
      <w:marBottom w:val="0"/>
      <w:divBdr>
        <w:top w:val="none" w:sz="0" w:space="0" w:color="auto"/>
        <w:left w:val="none" w:sz="0" w:space="0" w:color="auto"/>
        <w:bottom w:val="none" w:sz="0" w:space="0" w:color="auto"/>
        <w:right w:val="none" w:sz="0" w:space="0" w:color="auto"/>
      </w:divBdr>
    </w:div>
    <w:div w:id="1166244333">
      <w:bodyDiv w:val="1"/>
      <w:marLeft w:val="0"/>
      <w:marRight w:val="0"/>
      <w:marTop w:val="0"/>
      <w:marBottom w:val="0"/>
      <w:divBdr>
        <w:top w:val="none" w:sz="0" w:space="0" w:color="auto"/>
        <w:left w:val="none" w:sz="0" w:space="0" w:color="auto"/>
        <w:bottom w:val="none" w:sz="0" w:space="0" w:color="auto"/>
        <w:right w:val="none" w:sz="0" w:space="0" w:color="auto"/>
      </w:divBdr>
    </w:div>
    <w:div w:id="1249120093">
      <w:bodyDiv w:val="1"/>
      <w:marLeft w:val="0"/>
      <w:marRight w:val="0"/>
      <w:marTop w:val="0"/>
      <w:marBottom w:val="0"/>
      <w:divBdr>
        <w:top w:val="none" w:sz="0" w:space="0" w:color="auto"/>
        <w:left w:val="none" w:sz="0" w:space="0" w:color="auto"/>
        <w:bottom w:val="none" w:sz="0" w:space="0" w:color="auto"/>
        <w:right w:val="none" w:sz="0" w:space="0" w:color="auto"/>
      </w:divBdr>
    </w:div>
    <w:div w:id="1306356461">
      <w:bodyDiv w:val="1"/>
      <w:marLeft w:val="0"/>
      <w:marRight w:val="0"/>
      <w:marTop w:val="0"/>
      <w:marBottom w:val="0"/>
      <w:divBdr>
        <w:top w:val="none" w:sz="0" w:space="0" w:color="auto"/>
        <w:left w:val="none" w:sz="0" w:space="0" w:color="auto"/>
        <w:bottom w:val="none" w:sz="0" w:space="0" w:color="auto"/>
        <w:right w:val="none" w:sz="0" w:space="0" w:color="auto"/>
      </w:divBdr>
      <w:divsChild>
        <w:div w:id="2050956465">
          <w:marLeft w:val="0"/>
          <w:marRight w:val="0"/>
          <w:marTop w:val="0"/>
          <w:marBottom w:val="0"/>
          <w:divBdr>
            <w:top w:val="none" w:sz="0" w:space="0" w:color="auto"/>
            <w:left w:val="none" w:sz="0" w:space="0" w:color="auto"/>
            <w:bottom w:val="none" w:sz="0" w:space="0" w:color="auto"/>
            <w:right w:val="none" w:sz="0" w:space="0" w:color="auto"/>
          </w:divBdr>
        </w:div>
      </w:divsChild>
    </w:div>
    <w:div w:id="1337538119">
      <w:bodyDiv w:val="1"/>
      <w:marLeft w:val="0"/>
      <w:marRight w:val="0"/>
      <w:marTop w:val="0"/>
      <w:marBottom w:val="0"/>
      <w:divBdr>
        <w:top w:val="none" w:sz="0" w:space="0" w:color="auto"/>
        <w:left w:val="none" w:sz="0" w:space="0" w:color="auto"/>
        <w:bottom w:val="none" w:sz="0" w:space="0" w:color="auto"/>
        <w:right w:val="none" w:sz="0" w:space="0" w:color="auto"/>
      </w:divBdr>
    </w:div>
    <w:div w:id="1401831137">
      <w:bodyDiv w:val="1"/>
      <w:marLeft w:val="0"/>
      <w:marRight w:val="0"/>
      <w:marTop w:val="0"/>
      <w:marBottom w:val="0"/>
      <w:divBdr>
        <w:top w:val="none" w:sz="0" w:space="0" w:color="auto"/>
        <w:left w:val="none" w:sz="0" w:space="0" w:color="auto"/>
        <w:bottom w:val="none" w:sz="0" w:space="0" w:color="auto"/>
        <w:right w:val="none" w:sz="0" w:space="0" w:color="auto"/>
      </w:divBdr>
    </w:div>
    <w:div w:id="1528177198">
      <w:bodyDiv w:val="1"/>
      <w:marLeft w:val="0"/>
      <w:marRight w:val="0"/>
      <w:marTop w:val="0"/>
      <w:marBottom w:val="0"/>
      <w:divBdr>
        <w:top w:val="none" w:sz="0" w:space="0" w:color="auto"/>
        <w:left w:val="none" w:sz="0" w:space="0" w:color="auto"/>
        <w:bottom w:val="none" w:sz="0" w:space="0" w:color="auto"/>
        <w:right w:val="none" w:sz="0" w:space="0" w:color="auto"/>
      </w:divBdr>
    </w:div>
    <w:div w:id="1537887893">
      <w:bodyDiv w:val="1"/>
      <w:marLeft w:val="0"/>
      <w:marRight w:val="0"/>
      <w:marTop w:val="0"/>
      <w:marBottom w:val="0"/>
      <w:divBdr>
        <w:top w:val="none" w:sz="0" w:space="0" w:color="auto"/>
        <w:left w:val="none" w:sz="0" w:space="0" w:color="auto"/>
        <w:bottom w:val="none" w:sz="0" w:space="0" w:color="auto"/>
        <w:right w:val="none" w:sz="0" w:space="0" w:color="auto"/>
      </w:divBdr>
    </w:div>
    <w:div w:id="1648507623">
      <w:bodyDiv w:val="1"/>
      <w:marLeft w:val="0"/>
      <w:marRight w:val="0"/>
      <w:marTop w:val="0"/>
      <w:marBottom w:val="0"/>
      <w:divBdr>
        <w:top w:val="none" w:sz="0" w:space="0" w:color="auto"/>
        <w:left w:val="none" w:sz="0" w:space="0" w:color="auto"/>
        <w:bottom w:val="none" w:sz="0" w:space="0" w:color="auto"/>
        <w:right w:val="none" w:sz="0" w:space="0" w:color="auto"/>
      </w:divBdr>
    </w:div>
    <w:div w:id="1758015777">
      <w:bodyDiv w:val="1"/>
      <w:marLeft w:val="0"/>
      <w:marRight w:val="0"/>
      <w:marTop w:val="0"/>
      <w:marBottom w:val="0"/>
      <w:divBdr>
        <w:top w:val="none" w:sz="0" w:space="0" w:color="auto"/>
        <w:left w:val="none" w:sz="0" w:space="0" w:color="auto"/>
        <w:bottom w:val="none" w:sz="0" w:space="0" w:color="auto"/>
        <w:right w:val="none" w:sz="0" w:space="0" w:color="auto"/>
      </w:divBdr>
    </w:div>
    <w:div w:id="1922716448">
      <w:bodyDiv w:val="1"/>
      <w:marLeft w:val="0"/>
      <w:marRight w:val="0"/>
      <w:marTop w:val="0"/>
      <w:marBottom w:val="0"/>
      <w:divBdr>
        <w:top w:val="none" w:sz="0" w:space="0" w:color="auto"/>
        <w:left w:val="none" w:sz="0" w:space="0" w:color="auto"/>
        <w:bottom w:val="none" w:sz="0" w:space="0" w:color="auto"/>
        <w:right w:val="none" w:sz="0" w:space="0" w:color="auto"/>
      </w:divBdr>
    </w:div>
    <w:div w:id="1971399445">
      <w:bodyDiv w:val="1"/>
      <w:marLeft w:val="0"/>
      <w:marRight w:val="0"/>
      <w:marTop w:val="0"/>
      <w:marBottom w:val="0"/>
      <w:divBdr>
        <w:top w:val="none" w:sz="0" w:space="0" w:color="auto"/>
        <w:left w:val="none" w:sz="0" w:space="0" w:color="auto"/>
        <w:bottom w:val="none" w:sz="0" w:space="0" w:color="auto"/>
        <w:right w:val="none" w:sz="0" w:space="0" w:color="auto"/>
      </w:divBdr>
      <w:divsChild>
        <w:div w:id="1418946085">
          <w:marLeft w:val="0"/>
          <w:marRight w:val="0"/>
          <w:marTop w:val="0"/>
          <w:marBottom w:val="0"/>
          <w:divBdr>
            <w:top w:val="none" w:sz="0" w:space="0" w:color="auto"/>
            <w:left w:val="none" w:sz="0" w:space="0" w:color="auto"/>
            <w:bottom w:val="none" w:sz="0" w:space="0" w:color="auto"/>
            <w:right w:val="none" w:sz="0" w:space="0" w:color="auto"/>
          </w:divBdr>
          <w:divsChild>
            <w:div w:id="661544001">
              <w:marLeft w:val="0"/>
              <w:marRight w:val="0"/>
              <w:marTop w:val="0"/>
              <w:marBottom w:val="0"/>
              <w:divBdr>
                <w:top w:val="none" w:sz="0" w:space="0" w:color="auto"/>
                <w:left w:val="none" w:sz="0" w:space="0" w:color="auto"/>
                <w:bottom w:val="none" w:sz="0" w:space="0" w:color="auto"/>
                <w:right w:val="none" w:sz="0" w:space="0" w:color="auto"/>
              </w:divBdr>
              <w:divsChild>
                <w:div w:id="1376156004">
                  <w:marLeft w:val="0"/>
                  <w:marRight w:val="0"/>
                  <w:marTop w:val="0"/>
                  <w:marBottom w:val="0"/>
                  <w:divBdr>
                    <w:top w:val="none" w:sz="0" w:space="0" w:color="auto"/>
                    <w:left w:val="none" w:sz="0" w:space="0" w:color="auto"/>
                    <w:bottom w:val="none" w:sz="0" w:space="0" w:color="auto"/>
                    <w:right w:val="none" w:sz="0" w:space="0" w:color="auto"/>
                  </w:divBdr>
                  <w:divsChild>
                    <w:div w:id="746801529">
                      <w:marLeft w:val="0"/>
                      <w:marRight w:val="0"/>
                      <w:marTop w:val="0"/>
                      <w:marBottom w:val="0"/>
                      <w:divBdr>
                        <w:top w:val="none" w:sz="0" w:space="0" w:color="auto"/>
                        <w:left w:val="none" w:sz="0" w:space="0" w:color="auto"/>
                        <w:bottom w:val="none" w:sz="0" w:space="0" w:color="auto"/>
                        <w:right w:val="none" w:sz="0" w:space="0" w:color="auto"/>
                      </w:divBdr>
                      <w:divsChild>
                        <w:div w:id="123012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422275">
          <w:marLeft w:val="0"/>
          <w:marRight w:val="0"/>
          <w:marTop w:val="0"/>
          <w:marBottom w:val="0"/>
          <w:divBdr>
            <w:top w:val="none" w:sz="0" w:space="0" w:color="auto"/>
            <w:left w:val="none" w:sz="0" w:space="0" w:color="auto"/>
            <w:bottom w:val="none" w:sz="0" w:space="0" w:color="auto"/>
            <w:right w:val="none" w:sz="0" w:space="0" w:color="auto"/>
          </w:divBdr>
          <w:divsChild>
            <w:div w:id="1164854310">
              <w:marLeft w:val="0"/>
              <w:marRight w:val="0"/>
              <w:marTop w:val="0"/>
              <w:marBottom w:val="0"/>
              <w:divBdr>
                <w:top w:val="none" w:sz="0" w:space="0" w:color="auto"/>
                <w:left w:val="none" w:sz="0" w:space="0" w:color="auto"/>
                <w:bottom w:val="none" w:sz="0" w:space="0" w:color="auto"/>
                <w:right w:val="none" w:sz="0" w:space="0" w:color="auto"/>
              </w:divBdr>
              <w:divsChild>
                <w:div w:id="603994745">
                  <w:marLeft w:val="0"/>
                  <w:marRight w:val="0"/>
                  <w:marTop w:val="0"/>
                  <w:marBottom w:val="0"/>
                  <w:divBdr>
                    <w:top w:val="none" w:sz="0" w:space="0" w:color="auto"/>
                    <w:left w:val="none" w:sz="0" w:space="0" w:color="auto"/>
                    <w:bottom w:val="none" w:sz="0" w:space="0" w:color="auto"/>
                    <w:right w:val="none" w:sz="0" w:space="0" w:color="auto"/>
                  </w:divBdr>
                  <w:divsChild>
                    <w:div w:id="1133794010">
                      <w:marLeft w:val="0"/>
                      <w:marRight w:val="0"/>
                      <w:marTop w:val="0"/>
                      <w:marBottom w:val="0"/>
                      <w:divBdr>
                        <w:top w:val="none" w:sz="0" w:space="0" w:color="auto"/>
                        <w:left w:val="none" w:sz="0" w:space="0" w:color="auto"/>
                        <w:bottom w:val="none" w:sz="0" w:space="0" w:color="auto"/>
                        <w:right w:val="single" w:sz="6" w:space="0" w:color="auto"/>
                      </w:divBdr>
                    </w:div>
                    <w:div w:id="989094099">
                      <w:marLeft w:val="0"/>
                      <w:marRight w:val="0"/>
                      <w:marTop w:val="0"/>
                      <w:marBottom w:val="0"/>
                      <w:divBdr>
                        <w:top w:val="none" w:sz="0" w:space="0" w:color="auto"/>
                        <w:left w:val="none" w:sz="0" w:space="0" w:color="auto"/>
                        <w:bottom w:val="none" w:sz="0" w:space="0" w:color="auto"/>
                        <w:right w:val="none" w:sz="0" w:space="0" w:color="auto"/>
                      </w:divBdr>
                      <w:divsChild>
                        <w:div w:id="206836664">
                          <w:marLeft w:val="0"/>
                          <w:marRight w:val="0"/>
                          <w:marTop w:val="0"/>
                          <w:marBottom w:val="0"/>
                          <w:divBdr>
                            <w:top w:val="none" w:sz="0" w:space="0" w:color="auto"/>
                            <w:left w:val="none" w:sz="0" w:space="0" w:color="auto"/>
                            <w:bottom w:val="none" w:sz="0" w:space="0" w:color="auto"/>
                            <w:right w:val="none" w:sz="0" w:space="0" w:color="auto"/>
                          </w:divBdr>
                        </w:div>
                        <w:div w:id="11522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513558">
          <w:marLeft w:val="0"/>
          <w:marRight w:val="0"/>
          <w:marTop w:val="0"/>
          <w:marBottom w:val="0"/>
          <w:divBdr>
            <w:top w:val="none" w:sz="0" w:space="0" w:color="auto"/>
            <w:left w:val="none" w:sz="0" w:space="0" w:color="auto"/>
            <w:bottom w:val="none" w:sz="0" w:space="0" w:color="auto"/>
            <w:right w:val="none" w:sz="0" w:space="0" w:color="auto"/>
          </w:divBdr>
          <w:divsChild>
            <w:div w:id="2109350617">
              <w:marLeft w:val="0"/>
              <w:marRight w:val="0"/>
              <w:marTop w:val="0"/>
              <w:marBottom w:val="0"/>
              <w:divBdr>
                <w:top w:val="none" w:sz="0" w:space="0" w:color="auto"/>
                <w:left w:val="none" w:sz="0" w:space="0" w:color="auto"/>
                <w:bottom w:val="none" w:sz="0" w:space="0" w:color="auto"/>
                <w:right w:val="none" w:sz="0" w:space="0" w:color="auto"/>
              </w:divBdr>
              <w:divsChild>
                <w:div w:id="492841863">
                  <w:marLeft w:val="0"/>
                  <w:marRight w:val="0"/>
                  <w:marTop w:val="0"/>
                  <w:marBottom w:val="0"/>
                  <w:divBdr>
                    <w:top w:val="none" w:sz="0" w:space="0" w:color="auto"/>
                    <w:left w:val="none" w:sz="0" w:space="0" w:color="auto"/>
                    <w:bottom w:val="none" w:sz="0" w:space="0" w:color="auto"/>
                    <w:right w:val="none" w:sz="0" w:space="0" w:color="auto"/>
                  </w:divBdr>
                  <w:divsChild>
                    <w:div w:id="258412832">
                      <w:marLeft w:val="0"/>
                      <w:marRight w:val="0"/>
                      <w:marTop w:val="0"/>
                      <w:marBottom w:val="0"/>
                      <w:divBdr>
                        <w:top w:val="none" w:sz="0" w:space="0" w:color="auto"/>
                        <w:left w:val="none" w:sz="0" w:space="0" w:color="auto"/>
                        <w:bottom w:val="none" w:sz="0" w:space="0" w:color="auto"/>
                        <w:right w:val="single" w:sz="6" w:space="0" w:color="auto"/>
                      </w:divBdr>
                    </w:div>
                    <w:div w:id="168981559">
                      <w:marLeft w:val="0"/>
                      <w:marRight w:val="0"/>
                      <w:marTop w:val="0"/>
                      <w:marBottom w:val="0"/>
                      <w:divBdr>
                        <w:top w:val="none" w:sz="0" w:space="0" w:color="auto"/>
                        <w:left w:val="none" w:sz="0" w:space="0" w:color="auto"/>
                        <w:bottom w:val="none" w:sz="0" w:space="0" w:color="auto"/>
                        <w:right w:val="none" w:sz="0" w:space="0" w:color="auto"/>
                      </w:divBdr>
                      <w:divsChild>
                        <w:div w:id="1956977791">
                          <w:marLeft w:val="0"/>
                          <w:marRight w:val="0"/>
                          <w:marTop w:val="0"/>
                          <w:marBottom w:val="0"/>
                          <w:divBdr>
                            <w:top w:val="none" w:sz="0" w:space="0" w:color="auto"/>
                            <w:left w:val="none" w:sz="0" w:space="0" w:color="auto"/>
                            <w:bottom w:val="none" w:sz="0" w:space="0" w:color="auto"/>
                            <w:right w:val="none" w:sz="0" w:space="0" w:color="auto"/>
                          </w:divBdr>
                        </w:div>
                        <w:div w:id="105330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7850339">
          <w:marLeft w:val="0"/>
          <w:marRight w:val="0"/>
          <w:marTop w:val="0"/>
          <w:marBottom w:val="0"/>
          <w:divBdr>
            <w:top w:val="none" w:sz="0" w:space="0" w:color="auto"/>
            <w:left w:val="none" w:sz="0" w:space="0" w:color="auto"/>
            <w:bottom w:val="none" w:sz="0" w:space="0" w:color="auto"/>
            <w:right w:val="none" w:sz="0" w:space="0" w:color="auto"/>
          </w:divBdr>
          <w:divsChild>
            <w:div w:id="354842912">
              <w:marLeft w:val="0"/>
              <w:marRight w:val="0"/>
              <w:marTop w:val="0"/>
              <w:marBottom w:val="0"/>
              <w:divBdr>
                <w:top w:val="none" w:sz="0" w:space="0" w:color="auto"/>
                <w:left w:val="none" w:sz="0" w:space="0" w:color="auto"/>
                <w:bottom w:val="none" w:sz="0" w:space="0" w:color="auto"/>
                <w:right w:val="none" w:sz="0" w:space="0" w:color="auto"/>
              </w:divBdr>
              <w:divsChild>
                <w:div w:id="333580809">
                  <w:marLeft w:val="0"/>
                  <w:marRight w:val="0"/>
                  <w:marTop w:val="0"/>
                  <w:marBottom w:val="0"/>
                  <w:divBdr>
                    <w:top w:val="none" w:sz="0" w:space="0" w:color="auto"/>
                    <w:left w:val="none" w:sz="0" w:space="0" w:color="auto"/>
                    <w:bottom w:val="none" w:sz="0" w:space="0" w:color="auto"/>
                    <w:right w:val="none" w:sz="0" w:space="0" w:color="auto"/>
                  </w:divBdr>
                  <w:divsChild>
                    <w:div w:id="2059278581">
                      <w:marLeft w:val="0"/>
                      <w:marRight w:val="0"/>
                      <w:marTop w:val="0"/>
                      <w:marBottom w:val="0"/>
                      <w:divBdr>
                        <w:top w:val="none" w:sz="0" w:space="0" w:color="auto"/>
                        <w:left w:val="none" w:sz="0" w:space="0" w:color="auto"/>
                        <w:bottom w:val="none" w:sz="0" w:space="0" w:color="auto"/>
                        <w:right w:val="single" w:sz="6" w:space="0" w:color="auto"/>
                      </w:divBdr>
                    </w:div>
                    <w:div w:id="2106293814">
                      <w:marLeft w:val="0"/>
                      <w:marRight w:val="0"/>
                      <w:marTop w:val="0"/>
                      <w:marBottom w:val="0"/>
                      <w:divBdr>
                        <w:top w:val="none" w:sz="0" w:space="0" w:color="auto"/>
                        <w:left w:val="none" w:sz="0" w:space="0" w:color="auto"/>
                        <w:bottom w:val="none" w:sz="0" w:space="0" w:color="auto"/>
                        <w:right w:val="none" w:sz="0" w:space="0" w:color="auto"/>
                      </w:divBdr>
                      <w:divsChild>
                        <w:div w:id="1921715599">
                          <w:marLeft w:val="0"/>
                          <w:marRight w:val="0"/>
                          <w:marTop w:val="0"/>
                          <w:marBottom w:val="0"/>
                          <w:divBdr>
                            <w:top w:val="none" w:sz="0" w:space="0" w:color="auto"/>
                            <w:left w:val="none" w:sz="0" w:space="0" w:color="auto"/>
                            <w:bottom w:val="none" w:sz="0" w:space="0" w:color="auto"/>
                            <w:right w:val="none" w:sz="0" w:space="0" w:color="auto"/>
                          </w:divBdr>
                        </w:div>
                        <w:div w:id="113216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3056684">
          <w:marLeft w:val="0"/>
          <w:marRight w:val="0"/>
          <w:marTop w:val="0"/>
          <w:marBottom w:val="0"/>
          <w:divBdr>
            <w:top w:val="none" w:sz="0" w:space="0" w:color="auto"/>
            <w:left w:val="none" w:sz="0" w:space="0" w:color="auto"/>
            <w:bottom w:val="none" w:sz="0" w:space="0" w:color="auto"/>
            <w:right w:val="none" w:sz="0" w:space="0" w:color="auto"/>
          </w:divBdr>
          <w:divsChild>
            <w:div w:id="1357198104">
              <w:marLeft w:val="0"/>
              <w:marRight w:val="0"/>
              <w:marTop w:val="0"/>
              <w:marBottom w:val="0"/>
              <w:divBdr>
                <w:top w:val="none" w:sz="0" w:space="0" w:color="auto"/>
                <w:left w:val="none" w:sz="0" w:space="0" w:color="auto"/>
                <w:bottom w:val="none" w:sz="0" w:space="0" w:color="auto"/>
                <w:right w:val="none" w:sz="0" w:space="0" w:color="auto"/>
              </w:divBdr>
              <w:divsChild>
                <w:div w:id="861357036">
                  <w:marLeft w:val="0"/>
                  <w:marRight w:val="0"/>
                  <w:marTop w:val="0"/>
                  <w:marBottom w:val="0"/>
                  <w:divBdr>
                    <w:top w:val="none" w:sz="0" w:space="0" w:color="auto"/>
                    <w:left w:val="none" w:sz="0" w:space="0" w:color="auto"/>
                    <w:bottom w:val="none" w:sz="0" w:space="0" w:color="auto"/>
                    <w:right w:val="none" w:sz="0" w:space="0" w:color="auto"/>
                  </w:divBdr>
                  <w:divsChild>
                    <w:div w:id="1039011403">
                      <w:marLeft w:val="0"/>
                      <w:marRight w:val="0"/>
                      <w:marTop w:val="0"/>
                      <w:marBottom w:val="0"/>
                      <w:divBdr>
                        <w:top w:val="none" w:sz="0" w:space="0" w:color="auto"/>
                        <w:left w:val="none" w:sz="0" w:space="0" w:color="auto"/>
                        <w:bottom w:val="none" w:sz="0" w:space="0" w:color="auto"/>
                        <w:right w:val="single" w:sz="6" w:space="0" w:color="auto"/>
                      </w:divBdr>
                    </w:div>
                    <w:div w:id="603151311">
                      <w:marLeft w:val="0"/>
                      <w:marRight w:val="0"/>
                      <w:marTop w:val="0"/>
                      <w:marBottom w:val="0"/>
                      <w:divBdr>
                        <w:top w:val="none" w:sz="0" w:space="0" w:color="auto"/>
                        <w:left w:val="none" w:sz="0" w:space="0" w:color="auto"/>
                        <w:bottom w:val="none" w:sz="0" w:space="0" w:color="auto"/>
                        <w:right w:val="none" w:sz="0" w:space="0" w:color="auto"/>
                      </w:divBdr>
                      <w:divsChild>
                        <w:div w:id="1776628313">
                          <w:marLeft w:val="0"/>
                          <w:marRight w:val="0"/>
                          <w:marTop w:val="0"/>
                          <w:marBottom w:val="0"/>
                          <w:divBdr>
                            <w:top w:val="none" w:sz="0" w:space="0" w:color="auto"/>
                            <w:left w:val="none" w:sz="0" w:space="0" w:color="auto"/>
                            <w:bottom w:val="none" w:sz="0" w:space="0" w:color="auto"/>
                            <w:right w:val="none" w:sz="0" w:space="0" w:color="auto"/>
                          </w:divBdr>
                        </w:div>
                        <w:div w:id="263196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1877776">
          <w:marLeft w:val="0"/>
          <w:marRight w:val="0"/>
          <w:marTop w:val="0"/>
          <w:marBottom w:val="0"/>
          <w:divBdr>
            <w:top w:val="none" w:sz="0" w:space="0" w:color="auto"/>
            <w:left w:val="none" w:sz="0" w:space="0" w:color="auto"/>
            <w:bottom w:val="none" w:sz="0" w:space="0" w:color="auto"/>
            <w:right w:val="none" w:sz="0" w:space="0" w:color="auto"/>
          </w:divBdr>
          <w:divsChild>
            <w:div w:id="1363097342">
              <w:marLeft w:val="0"/>
              <w:marRight w:val="0"/>
              <w:marTop w:val="0"/>
              <w:marBottom w:val="0"/>
              <w:divBdr>
                <w:top w:val="none" w:sz="0" w:space="0" w:color="auto"/>
                <w:left w:val="none" w:sz="0" w:space="0" w:color="auto"/>
                <w:bottom w:val="none" w:sz="0" w:space="0" w:color="auto"/>
                <w:right w:val="none" w:sz="0" w:space="0" w:color="auto"/>
              </w:divBdr>
              <w:divsChild>
                <w:div w:id="44960981">
                  <w:marLeft w:val="0"/>
                  <w:marRight w:val="0"/>
                  <w:marTop w:val="0"/>
                  <w:marBottom w:val="0"/>
                  <w:divBdr>
                    <w:top w:val="none" w:sz="0" w:space="0" w:color="auto"/>
                    <w:left w:val="none" w:sz="0" w:space="0" w:color="auto"/>
                    <w:bottom w:val="none" w:sz="0" w:space="0" w:color="auto"/>
                    <w:right w:val="none" w:sz="0" w:space="0" w:color="auto"/>
                  </w:divBdr>
                  <w:divsChild>
                    <w:div w:id="803472533">
                      <w:marLeft w:val="0"/>
                      <w:marRight w:val="0"/>
                      <w:marTop w:val="0"/>
                      <w:marBottom w:val="0"/>
                      <w:divBdr>
                        <w:top w:val="none" w:sz="0" w:space="0" w:color="auto"/>
                        <w:left w:val="none" w:sz="0" w:space="0" w:color="auto"/>
                        <w:bottom w:val="none" w:sz="0" w:space="0" w:color="auto"/>
                        <w:right w:val="single" w:sz="6" w:space="0" w:color="auto"/>
                      </w:divBdr>
                    </w:div>
                    <w:div w:id="1763453528">
                      <w:marLeft w:val="0"/>
                      <w:marRight w:val="0"/>
                      <w:marTop w:val="0"/>
                      <w:marBottom w:val="0"/>
                      <w:divBdr>
                        <w:top w:val="none" w:sz="0" w:space="0" w:color="auto"/>
                        <w:left w:val="none" w:sz="0" w:space="0" w:color="auto"/>
                        <w:bottom w:val="none" w:sz="0" w:space="0" w:color="auto"/>
                        <w:right w:val="none" w:sz="0" w:space="0" w:color="auto"/>
                      </w:divBdr>
                      <w:divsChild>
                        <w:div w:id="1194810135">
                          <w:marLeft w:val="0"/>
                          <w:marRight w:val="0"/>
                          <w:marTop w:val="0"/>
                          <w:marBottom w:val="0"/>
                          <w:divBdr>
                            <w:top w:val="none" w:sz="0" w:space="0" w:color="auto"/>
                            <w:left w:val="none" w:sz="0" w:space="0" w:color="auto"/>
                            <w:bottom w:val="none" w:sz="0" w:space="0" w:color="auto"/>
                            <w:right w:val="none" w:sz="0" w:space="0" w:color="auto"/>
                          </w:divBdr>
                        </w:div>
                        <w:div w:id="58026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005095">
          <w:marLeft w:val="0"/>
          <w:marRight w:val="0"/>
          <w:marTop w:val="0"/>
          <w:marBottom w:val="0"/>
          <w:divBdr>
            <w:top w:val="none" w:sz="0" w:space="0" w:color="auto"/>
            <w:left w:val="none" w:sz="0" w:space="0" w:color="auto"/>
            <w:bottom w:val="none" w:sz="0" w:space="0" w:color="auto"/>
            <w:right w:val="none" w:sz="0" w:space="0" w:color="auto"/>
          </w:divBdr>
          <w:divsChild>
            <w:div w:id="179854393">
              <w:marLeft w:val="0"/>
              <w:marRight w:val="0"/>
              <w:marTop w:val="0"/>
              <w:marBottom w:val="0"/>
              <w:divBdr>
                <w:top w:val="none" w:sz="0" w:space="0" w:color="auto"/>
                <w:left w:val="none" w:sz="0" w:space="0" w:color="auto"/>
                <w:bottom w:val="none" w:sz="0" w:space="0" w:color="auto"/>
                <w:right w:val="none" w:sz="0" w:space="0" w:color="auto"/>
              </w:divBdr>
              <w:divsChild>
                <w:div w:id="1091387710">
                  <w:marLeft w:val="0"/>
                  <w:marRight w:val="0"/>
                  <w:marTop w:val="0"/>
                  <w:marBottom w:val="0"/>
                  <w:divBdr>
                    <w:top w:val="none" w:sz="0" w:space="0" w:color="auto"/>
                    <w:left w:val="none" w:sz="0" w:space="0" w:color="auto"/>
                    <w:bottom w:val="none" w:sz="0" w:space="0" w:color="auto"/>
                    <w:right w:val="none" w:sz="0" w:space="0" w:color="auto"/>
                  </w:divBdr>
                  <w:divsChild>
                    <w:div w:id="253130237">
                      <w:marLeft w:val="0"/>
                      <w:marRight w:val="0"/>
                      <w:marTop w:val="0"/>
                      <w:marBottom w:val="0"/>
                      <w:divBdr>
                        <w:top w:val="none" w:sz="0" w:space="0" w:color="auto"/>
                        <w:left w:val="none" w:sz="0" w:space="0" w:color="auto"/>
                        <w:bottom w:val="none" w:sz="0" w:space="0" w:color="auto"/>
                        <w:right w:val="single" w:sz="6" w:space="0" w:color="auto"/>
                      </w:divBdr>
                    </w:div>
                    <w:div w:id="1155411029">
                      <w:marLeft w:val="0"/>
                      <w:marRight w:val="0"/>
                      <w:marTop w:val="0"/>
                      <w:marBottom w:val="0"/>
                      <w:divBdr>
                        <w:top w:val="none" w:sz="0" w:space="0" w:color="auto"/>
                        <w:left w:val="none" w:sz="0" w:space="0" w:color="auto"/>
                        <w:bottom w:val="none" w:sz="0" w:space="0" w:color="auto"/>
                        <w:right w:val="none" w:sz="0" w:space="0" w:color="auto"/>
                      </w:divBdr>
                      <w:divsChild>
                        <w:div w:id="580873320">
                          <w:marLeft w:val="0"/>
                          <w:marRight w:val="0"/>
                          <w:marTop w:val="0"/>
                          <w:marBottom w:val="0"/>
                          <w:divBdr>
                            <w:top w:val="none" w:sz="0" w:space="0" w:color="auto"/>
                            <w:left w:val="none" w:sz="0" w:space="0" w:color="auto"/>
                            <w:bottom w:val="none" w:sz="0" w:space="0" w:color="auto"/>
                            <w:right w:val="none" w:sz="0" w:space="0" w:color="auto"/>
                          </w:divBdr>
                        </w:div>
                        <w:div w:id="175127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8626717">
      <w:bodyDiv w:val="1"/>
      <w:marLeft w:val="0"/>
      <w:marRight w:val="0"/>
      <w:marTop w:val="0"/>
      <w:marBottom w:val="0"/>
      <w:divBdr>
        <w:top w:val="none" w:sz="0" w:space="0" w:color="auto"/>
        <w:left w:val="none" w:sz="0" w:space="0" w:color="auto"/>
        <w:bottom w:val="none" w:sz="0" w:space="0" w:color="auto"/>
        <w:right w:val="none" w:sz="0" w:space="0" w:color="auto"/>
      </w:divBdr>
    </w:div>
    <w:div w:id="2117746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code.visualstudio.com/docs/sourcecontrol/intro-to-git" TargetMode="External"/><Relationship Id="rId21" Type="http://schemas.openxmlformats.org/officeDocument/2006/relationships/hyperlink" Target="https://play.tailwindcss.com/MNMK1mUmEn" TargetMode="External"/><Relationship Id="rId42" Type="http://schemas.openxmlformats.org/officeDocument/2006/relationships/image" Target="media/image13.emf"/><Relationship Id="rId47" Type="http://schemas.openxmlformats.org/officeDocument/2006/relationships/image" Target="media/image18.emf"/><Relationship Id="rId63" Type="http://schemas.openxmlformats.org/officeDocument/2006/relationships/image" Target="media/image33.png"/><Relationship Id="rId68" Type="http://schemas.openxmlformats.org/officeDocument/2006/relationships/image" Target="media/image36.png"/><Relationship Id="rId16" Type="http://schemas.openxmlformats.org/officeDocument/2006/relationships/hyperlink" Target="https://www.youtube.com/watch?v=LggrE5kJ75I" TargetMode="External"/><Relationship Id="rId11" Type="http://schemas.openxmlformats.org/officeDocument/2006/relationships/endnotes" Target="endnotes.xml"/><Relationship Id="rId24" Type="http://schemas.openxmlformats.org/officeDocument/2006/relationships/hyperlink" Target="https://www.youtube.com/watch?v=EUJlVYggR1Y" TargetMode="External"/><Relationship Id="rId32" Type="http://schemas.openxmlformats.org/officeDocument/2006/relationships/image" Target="cid:image005.png@01DAC35D.6CA04AB0" TargetMode="External"/><Relationship Id="rId37" Type="http://schemas.openxmlformats.org/officeDocument/2006/relationships/image" Target="media/image9.png"/><Relationship Id="rId40" Type="http://schemas.openxmlformats.org/officeDocument/2006/relationships/image" Target="media/image11.emf"/><Relationship Id="rId45" Type="http://schemas.openxmlformats.org/officeDocument/2006/relationships/image" Target="media/image16.emf"/><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hyperlink" Target="https://nodejs.org/en" TargetMode="External"/><Relationship Id="rId74" Type="http://schemas.openxmlformats.org/officeDocument/2006/relationships/image" Target="media/image41.png"/><Relationship Id="rId5" Type="http://schemas.openxmlformats.org/officeDocument/2006/relationships/customXml" Target="../customXml/item5.xml"/><Relationship Id="rId61" Type="http://schemas.openxmlformats.org/officeDocument/2006/relationships/image" Target="media/image31.png"/><Relationship Id="rId19" Type="http://schemas.openxmlformats.org/officeDocument/2006/relationships/hyperlink" Target="https://www.youtube.com/watch?v=tS7upsfuxmo&amp;t=14s" TargetMode="External"/><Relationship Id="rId14" Type="http://schemas.openxmlformats.org/officeDocument/2006/relationships/hyperlink" Target="https://www.youtube.com/watch?v=xodSVriuYm4" TargetMode="External"/><Relationship Id="rId22" Type="http://schemas.openxmlformats.org/officeDocument/2006/relationships/hyperlink" Target="https://play.tailwindcss.com/KslLNSrEbq"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8.png"/><Relationship Id="rId43" Type="http://schemas.openxmlformats.org/officeDocument/2006/relationships/image" Target="media/image14.emf"/><Relationship Id="rId48" Type="http://schemas.openxmlformats.org/officeDocument/2006/relationships/image" Target="media/image19.png"/><Relationship Id="rId56" Type="http://schemas.openxmlformats.org/officeDocument/2006/relationships/image" Target="media/image26.png"/><Relationship Id="rId64" Type="http://schemas.openxmlformats.org/officeDocument/2006/relationships/image" Target="media/image34.png"/><Relationship Id="rId69" Type="http://schemas.openxmlformats.org/officeDocument/2006/relationships/image" Target="media/image37.png"/><Relationship Id="rId77"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image" Target="media/image21.png"/><Relationship Id="rId72"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nextjs.org/docs" TargetMode="External"/><Relationship Id="rId25" Type="http://schemas.openxmlformats.org/officeDocument/2006/relationships/hyperlink" Target="https://code.visualstudio.com/docs/introvideos/basics" TargetMode="External"/><Relationship Id="rId33" Type="http://schemas.openxmlformats.org/officeDocument/2006/relationships/image" Target="media/image7.png"/><Relationship Id="rId38" Type="http://schemas.openxmlformats.org/officeDocument/2006/relationships/image" Target="cid:image007.png@01DAC35D.6CA04AB0" TargetMode="External"/><Relationship Id="rId46" Type="http://schemas.openxmlformats.org/officeDocument/2006/relationships/image" Target="media/image17.emf"/><Relationship Id="rId59" Type="http://schemas.openxmlformats.org/officeDocument/2006/relationships/image" Target="media/image29.png"/><Relationship Id="rId67" Type="http://schemas.openxmlformats.org/officeDocument/2006/relationships/image" Target="media/image35.png"/><Relationship Id="rId20" Type="http://schemas.openxmlformats.org/officeDocument/2006/relationships/hyperlink" Target="https://play.tailwindcss.com/" TargetMode="External"/><Relationship Id="rId41" Type="http://schemas.openxmlformats.org/officeDocument/2006/relationships/image" Target="media/image12.emf"/><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image" Target="media/image38.pn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www.prisma.io/docs/orm/prisma-client/queries/relation-queries" TargetMode="External"/><Relationship Id="rId23" Type="http://schemas.openxmlformats.org/officeDocument/2006/relationships/hyperlink" Target="https://play.tailwindcss.com/NVPwT8Ji17" TargetMode="External"/><Relationship Id="rId28" Type="http://schemas.openxmlformats.org/officeDocument/2006/relationships/image" Target="media/image3.png"/><Relationship Id="rId36" Type="http://schemas.openxmlformats.org/officeDocument/2006/relationships/hyperlink" Target="https://www.mongodb.com/docs/compass/current/query/filter/" TargetMode="External"/><Relationship Id="rId49" Type="http://schemas.openxmlformats.org/officeDocument/2006/relationships/image" Target="media/image20.jpeg"/><Relationship Id="rId57" Type="http://schemas.openxmlformats.org/officeDocument/2006/relationships/image" Target="media/image27.png"/><Relationship Id="rId10" Type="http://schemas.openxmlformats.org/officeDocument/2006/relationships/footnotes" Target="footnotes.xml"/><Relationship Id="rId31" Type="http://schemas.openxmlformats.org/officeDocument/2006/relationships/image" Target="media/image6.png"/><Relationship Id="rId44" Type="http://schemas.openxmlformats.org/officeDocument/2006/relationships/image" Target="media/image15.emf"/><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hyperlink" Target="https://github.com/callmemarcleo/language2-workspace" TargetMode="External"/><Relationship Id="rId73" Type="http://schemas.openxmlformats.org/officeDocument/2006/relationships/image" Target="media/image40.pn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yperlink" Target="https://www.mongodb.com/try/download/shell" TargetMode="External"/><Relationship Id="rId18" Type="http://schemas.openxmlformats.org/officeDocument/2006/relationships/hyperlink" Target="https://www.youtube.com/watch?v=p0iWbtHPel4" TargetMode="External"/><Relationship Id="rId39" Type="http://schemas.openxmlformats.org/officeDocument/2006/relationships/image" Target="media/image10.emf"/><Relationship Id="rId34" Type="http://schemas.openxmlformats.org/officeDocument/2006/relationships/image" Target="cid:image006.png@01DAC35D.6CA04AB0" TargetMode="External"/><Relationship Id="rId50" Type="http://schemas.openxmlformats.org/officeDocument/2006/relationships/hyperlink" Target="https://www.colanguage.com/de/konjunktionen-im-franz%C3%B6sischen" TargetMode="External"/><Relationship Id="rId55" Type="http://schemas.openxmlformats.org/officeDocument/2006/relationships/image" Target="media/image25.png"/><Relationship Id="rId76" Type="http://schemas.openxmlformats.org/officeDocument/2006/relationships/fontTable" Target="fontTable.xml"/><Relationship Id="rId7" Type="http://schemas.openxmlformats.org/officeDocument/2006/relationships/styles" Target="styles.xml"/><Relationship Id="rId71" Type="http://schemas.openxmlformats.org/officeDocument/2006/relationships/hyperlink" Target="https://www.mongodb.com/try/download/compass" TargetMode="External"/><Relationship Id="rId2" Type="http://schemas.openxmlformats.org/officeDocument/2006/relationships/customXml" Target="../customXml/item2.xml"/><Relationship Id="rId29"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LongProperties xmlns="http://schemas.microsoft.com/office/2006/metadata/longProperties">
  <LongProp xmlns="" name="MP_InheritedTags"><![CDATA[((169)(28)(10))((31905)(31864)(40)(34))((118)(18)(16)(6))((117)(18)(16)(6))((113)(17)(16)(6))((114)(17)(16)(6))((115)(17)(16)(6))((116)(17)(16)(6))((104)(13)(6))((105)(13)(6))((103)(13)(6))((107)(14)(6))((224)(37))((31864)(40)(34))((101)(15)(6))((168)(28)(10))((40)(34))((90)(33)(11))]]></LongProp>
</Long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ct:contentTypeSchema xmlns:ct="http://schemas.microsoft.com/office/2006/metadata/contentType" xmlns:ma="http://schemas.microsoft.com/office/2006/metadata/properties/metaAttributes" ct:_="" ma:_="" ma:contentTypeName="Dokument" ma:contentTypeID="0x0101003C8447DF03AC124DB51C95C6ABC1F7C3" ma:contentTypeVersion="16" ma:contentTypeDescription="Ein neues Dokument erstellen." ma:contentTypeScope="" ma:versionID="6651e443e0de4ac64ea88f3309b505c8">
  <xsd:schema xmlns:xsd="http://www.w3.org/2001/XMLSchema" xmlns:xs="http://www.w3.org/2001/XMLSchema" xmlns:p="http://schemas.microsoft.com/office/2006/metadata/properties" xmlns:ns3="2e4f3f39-dc26-41c9-a212-2f92f9887d52" xmlns:ns4="0aa20afc-38df-451f-8461-a44806b3ce8d" targetNamespace="http://schemas.microsoft.com/office/2006/metadata/properties" ma:root="true" ma:fieldsID="b952876aa9eab051c35e1d328f34187b" ns3:_="" ns4:_="">
    <xsd:import namespace="2e4f3f39-dc26-41c9-a212-2f92f9887d52"/>
    <xsd:import namespace="0aa20afc-38df-451f-8461-a44806b3ce8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LengthInSeconds" minOccurs="0"/>
                <xsd:element ref="ns4:_activity" minOccurs="0"/>
                <xsd:element ref="ns4:MediaServiceObjectDetectorVersions" minOccurs="0"/>
                <xsd:element ref="ns4: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4f3f39-dc26-41c9-a212-2f92f9887d52" elementFormDefault="qualified">
    <xsd:import namespace="http://schemas.microsoft.com/office/2006/documentManagement/types"/>
    <xsd:import namespace="http://schemas.microsoft.com/office/infopath/2007/PartnerControls"/>
    <xsd:element name="SharedWithUsers" ma:index="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Freigegeben für - Details" ma:internalName="SharedWithDetails" ma:readOnly="true">
      <xsd:simpleType>
        <xsd:restriction base="dms:Note">
          <xsd:maxLength value="255"/>
        </xsd:restriction>
      </xsd:simpleType>
    </xsd:element>
    <xsd:element name="SharingHintHash" ma:index="10" nillable="true" ma:displayName="Freigabehinweis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aa20afc-38df-451f-8461-a44806b3ce8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_activity xmlns="0aa20afc-38df-451f-8461-a44806b3ce8d" xsi:nil="true"/>
  </documentManagement>
</p:properties>
</file>

<file path=customXml/itemProps1.xml><?xml version="1.0" encoding="utf-8"?>
<ds:datastoreItem xmlns:ds="http://schemas.openxmlformats.org/officeDocument/2006/customXml" ds:itemID="{473C6A41-3D96-4C70-8280-2EFE1EFDCE4B}">
  <ds:schemaRefs>
    <ds:schemaRef ds:uri="http://schemas.microsoft.com/office/2006/metadata/longProperties"/>
    <ds:schemaRef ds:uri=""/>
  </ds:schemaRefs>
</ds:datastoreItem>
</file>

<file path=customXml/itemProps2.xml><?xml version="1.0" encoding="utf-8"?>
<ds:datastoreItem xmlns:ds="http://schemas.openxmlformats.org/officeDocument/2006/customXml" ds:itemID="{7A7B0D2D-DD31-4168-8445-3C18D8996230}">
  <ds:schemaRefs>
    <ds:schemaRef ds:uri="http://schemas.microsoft.com/sharepoint/v3/contenttype/forms"/>
  </ds:schemaRefs>
</ds:datastoreItem>
</file>

<file path=customXml/itemProps3.xml><?xml version="1.0" encoding="utf-8"?>
<ds:datastoreItem xmlns:ds="http://schemas.openxmlformats.org/officeDocument/2006/customXml" ds:itemID="{BB76F70E-6E8D-4758-8014-210150DA178A}">
  <ds:schemaRefs>
    <ds:schemaRef ds:uri="http://schemas.openxmlformats.org/officeDocument/2006/bibliography"/>
  </ds:schemaRefs>
</ds:datastoreItem>
</file>

<file path=customXml/itemProps4.xml><?xml version="1.0" encoding="utf-8"?>
<ds:datastoreItem xmlns:ds="http://schemas.openxmlformats.org/officeDocument/2006/customXml" ds:itemID="{EC0E1778-0CFB-4F90-AF05-832B56B8DE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4f3f39-dc26-41c9-a212-2f92f9887d52"/>
    <ds:schemaRef ds:uri="0aa20afc-38df-451f-8461-a44806b3ce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2D708BF-A143-4BA4-AB93-A9FF730D8062}">
  <ds:schemaRefs>
    <ds:schemaRef ds:uri="http://schemas.microsoft.com/office/2006/metadata/properties"/>
    <ds:schemaRef ds:uri="http://schemas.microsoft.com/office/infopath/2007/PartnerControls"/>
    <ds:schemaRef ds:uri="0aa20afc-38df-451f-8461-a44806b3ce8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4297</Words>
  <Characters>90078</Characters>
  <Application>Microsoft Office Word</Application>
  <DocSecurity>0</DocSecurity>
  <Lines>750</Lines>
  <Paragraphs>2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Layout Schriftliche Arbeit_Stand vom 14 04 2009_englisch</vt:lpstr>
      <vt:lpstr>Layout Schriftliche Arbeit_Stand vom 14 04 2009_englisch</vt:lpstr>
    </vt:vector>
  </TitlesOfParts>
  <Company>privat/Geschäft</Company>
  <LinksUpToDate>false</LinksUpToDate>
  <CharactersWithSpaces>10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yout Schriftliche Arbeit_Stand vom 14 04 2009_englisch</dc:title>
  <dc:subject/>
  <dc:creator>Alexander Hunziker</dc:creator>
  <cp:keywords/>
  <cp:lastModifiedBy>Roci Eduan</cp:lastModifiedBy>
  <cp:revision>9</cp:revision>
  <cp:lastPrinted>2024-05-22T19:43:00Z</cp:lastPrinted>
  <dcterms:created xsi:type="dcterms:W3CDTF">2024-08-22T08:48:00Z</dcterms:created>
  <dcterms:modified xsi:type="dcterms:W3CDTF">2024-10-2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kTitel">
    <vt:lpwstr>Word-Vorlage für die Diplomarbeit</vt:lpwstr>
  </property>
  <property fmtid="{D5CDD505-2E9C-101B-9397-08002B2CF9AE}" pid="3" name="ContentType">
    <vt:lpwstr>Dokument</vt:lpwstr>
  </property>
  <property fmtid="{D5CDD505-2E9C-101B-9397-08002B2CF9AE}" pid="4" name="Thema">
    <vt:lpwstr>02 Schriftliche Arbeiten</vt:lpwstr>
  </property>
  <property fmtid="{D5CDD505-2E9C-101B-9397-08002B2CF9AE}" pid="5" name="Order">
    <vt:lpwstr>78900.0000000000</vt:lpwstr>
  </property>
  <property fmtid="{D5CDD505-2E9C-101B-9397-08002B2CF9AE}" pid="6" name="MP_UpdateVersion">
    <vt:lpwstr>2</vt:lpwstr>
  </property>
  <property fmtid="{D5CDD505-2E9C-101B-9397-08002B2CF9AE}" pid="7" name="ContentTypeId">
    <vt:lpwstr>0x0101003C8447DF03AC124DB51C95C6ABC1F7C3</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6cbde4eb-7719-3c5d-a252-ac9565cc97aa</vt:lpwstr>
  </property>
  <property fmtid="{D5CDD505-2E9C-101B-9397-08002B2CF9AE}" pid="30" name="Mendeley Citation Style_1">
    <vt:lpwstr>http://www.zotero.org/styles/apa</vt:lpwstr>
  </property>
  <property fmtid="{D5CDD505-2E9C-101B-9397-08002B2CF9AE}" pid="31" name="MediaServiceImageTags">
    <vt:lpwstr/>
  </property>
  <property fmtid="{D5CDD505-2E9C-101B-9397-08002B2CF9AE}" pid="32" name="ZOTERO_PREF_1">
    <vt:lpwstr>&lt;data data-version="3" zotero-version="6.0.36"&gt;&lt;session id="mgaXtmLB"/&gt;&lt;style id="http://www.zotero.org/styles/apa" locale="de-CH" hasBibliography="1" bibliographyStyleHasBeenSet="1"/&gt;&lt;prefs&gt;&lt;pref name="fieldType" value="Field"/&gt;&lt;pref name="automaticJourn</vt:lpwstr>
  </property>
  <property fmtid="{D5CDD505-2E9C-101B-9397-08002B2CF9AE}" pid="33" name="ZOTERO_PREF_2">
    <vt:lpwstr>alAbbreviations" value="true"/&gt;&lt;/prefs&gt;&lt;/data&gt;</vt:lpwstr>
  </property>
</Properties>
</file>